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4E5DC8" w14:textId="379A775B" w:rsidR="002B3895" w:rsidRPr="000735B1" w:rsidRDefault="00336DE4" w:rsidP="002B3895">
      <w:pPr>
        <w:pStyle w:val="Heading1"/>
        <w:rPr>
          <w:b w:val="0"/>
        </w:rPr>
      </w:pPr>
      <w:r w:rsidRPr="000735B1">
        <w:rPr>
          <w:b w:val="0"/>
        </w:rPr>
        <w:t>Attentional Bias to Somatosensory Stimuli in Chronic Pain Patient</w:t>
      </w:r>
      <w:r w:rsidR="004A4C6D" w:rsidRPr="000735B1">
        <w:rPr>
          <w:b w:val="0"/>
        </w:rPr>
        <w:t>s: A Systematic Review and Meta-</w:t>
      </w:r>
      <w:r w:rsidRPr="000735B1">
        <w:rPr>
          <w:b w:val="0"/>
        </w:rPr>
        <w:t>A</w:t>
      </w:r>
      <w:r w:rsidR="002B3895" w:rsidRPr="000735B1">
        <w:rPr>
          <w:b w:val="0"/>
        </w:rPr>
        <w:t>nalysis</w:t>
      </w:r>
    </w:p>
    <w:p w14:paraId="5270B139" w14:textId="77777777" w:rsidR="002B3895" w:rsidRPr="000735B1" w:rsidRDefault="002B3895" w:rsidP="002B3895">
      <w:pPr>
        <w:spacing w:after="120"/>
        <w:ind w:firstLine="720"/>
        <w:contextualSpacing/>
        <w:jc w:val="center"/>
        <w:rPr>
          <w:rFonts w:asciiTheme="majorBidi" w:hAnsiTheme="majorBidi" w:cstheme="majorBidi"/>
          <w:b/>
          <w:bCs/>
          <w:szCs w:val="24"/>
        </w:rPr>
      </w:pPr>
    </w:p>
    <w:p w14:paraId="484BC34E" w14:textId="77777777" w:rsidR="002B3895" w:rsidRPr="000735B1" w:rsidRDefault="002B3895" w:rsidP="002B3895">
      <w:pPr>
        <w:spacing w:after="120"/>
        <w:contextualSpacing/>
        <w:jc w:val="center"/>
        <w:rPr>
          <w:rFonts w:asciiTheme="majorBidi" w:hAnsiTheme="majorBidi" w:cstheme="majorBidi"/>
          <w:szCs w:val="24"/>
        </w:rPr>
      </w:pPr>
    </w:p>
    <w:p w14:paraId="1D905AE2" w14:textId="487F74FB" w:rsidR="002B3895" w:rsidRPr="000735B1" w:rsidRDefault="002B3895" w:rsidP="002B3895">
      <w:pPr>
        <w:spacing w:after="120"/>
        <w:contextualSpacing/>
        <w:jc w:val="center"/>
        <w:rPr>
          <w:rFonts w:asciiTheme="majorBidi" w:hAnsiTheme="majorBidi" w:cstheme="majorBidi"/>
          <w:szCs w:val="24"/>
        </w:rPr>
      </w:pPr>
      <w:r w:rsidRPr="000735B1">
        <w:rPr>
          <w:rFonts w:asciiTheme="majorBidi" w:hAnsiTheme="majorBidi" w:cstheme="majorBidi"/>
          <w:szCs w:val="24"/>
        </w:rPr>
        <w:t>Philippa Broadbent</w:t>
      </w:r>
      <w:r w:rsidRPr="000735B1">
        <w:rPr>
          <w:rFonts w:asciiTheme="majorBidi" w:hAnsiTheme="majorBidi" w:cstheme="majorBidi"/>
          <w:szCs w:val="24"/>
          <w:vertAlign w:val="superscript"/>
        </w:rPr>
        <w:t>1</w:t>
      </w:r>
      <w:r w:rsidRPr="000735B1">
        <w:rPr>
          <w:rFonts w:asciiTheme="majorBidi" w:hAnsiTheme="majorBidi" w:cstheme="majorBidi"/>
          <w:szCs w:val="24"/>
        </w:rPr>
        <w:t xml:space="preserve"> (MSc), Christina Liossi</w:t>
      </w:r>
      <w:r w:rsidRPr="000735B1">
        <w:rPr>
          <w:rFonts w:asciiTheme="majorBidi" w:hAnsiTheme="majorBidi" w:cstheme="majorBidi"/>
          <w:szCs w:val="24"/>
          <w:vertAlign w:val="superscript"/>
        </w:rPr>
        <w:t>1</w:t>
      </w:r>
      <w:r w:rsidR="00336DE4" w:rsidRPr="000735B1">
        <w:rPr>
          <w:rFonts w:asciiTheme="majorBidi" w:hAnsiTheme="majorBidi" w:cstheme="majorBidi"/>
          <w:szCs w:val="24"/>
          <w:vertAlign w:val="superscript"/>
        </w:rPr>
        <w:t>2</w:t>
      </w:r>
      <w:r w:rsidR="008B4289" w:rsidRPr="000735B1">
        <w:rPr>
          <w:rFonts w:asciiTheme="majorBidi" w:hAnsiTheme="majorBidi" w:cstheme="majorBidi"/>
          <w:szCs w:val="24"/>
          <w:vertAlign w:val="superscript"/>
        </w:rPr>
        <w:t xml:space="preserve"> </w:t>
      </w:r>
      <w:r w:rsidRPr="000735B1">
        <w:rPr>
          <w:rFonts w:asciiTheme="majorBidi" w:hAnsiTheme="majorBidi" w:cstheme="majorBidi"/>
          <w:szCs w:val="24"/>
        </w:rPr>
        <w:t>(DPsych), &amp; Daniel E. Schoth</w:t>
      </w:r>
      <w:r w:rsidRPr="000735B1">
        <w:rPr>
          <w:rFonts w:asciiTheme="majorBidi" w:hAnsiTheme="majorBidi" w:cstheme="majorBidi"/>
          <w:szCs w:val="24"/>
          <w:vertAlign w:val="superscript"/>
        </w:rPr>
        <w:t xml:space="preserve">1 </w:t>
      </w:r>
      <w:r w:rsidRPr="000735B1">
        <w:rPr>
          <w:rFonts w:asciiTheme="majorBidi" w:hAnsiTheme="majorBidi" w:cstheme="majorBidi"/>
          <w:szCs w:val="24"/>
        </w:rPr>
        <w:t>(PhD)</w:t>
      </w:r>
    </w:p>
    <w:p w14:paraId="45FB57E2" w14:textId="77777777" w:rsidR="002B3895" w:rsidRPr="000735B1" w:rsidRDefault="002B3895" w:rsidP="002B3895">
      <w:pPr>
        <w:spacing w:after="120"/>
        <w:contextualSpacing/>
        <w:jc w:val="center"/>
        <w:rPr>
          <w:rFonts w:asciiTheme="majorBidi" w:hAnsiTheme="majorBidi" w:cstheme="majorBidi"/>
          <w:szCs w:val="24"/>
        </w:rPr>
      </w:pPr>
    </w:p>
    <w:p w14:paraId="56675364" w14:textId="77777777" w:rsidR="002B3895" w:rsidRPr="000735B1" w:rsidRDefault="002B3895" w:rsidP="002B3895">
      <w:pPr>
        <w:spacing w:after="120"/>
        <w:contextualSpacing/>
        <w:jc w:val="center"/>
        <w:rPr>
          <w:rFonts w:asciiTheme="majorBidi" w:hAnsiTheme="majorBidi" w:cstheme="majorBidi"/>
          <w:szCs w:val="24"/>
        </w:rPr>
      </w:pPr>
      <w:r w:rsidRPr="000735B1">
        <w:rPr>
          <w:rFonts w:asciiTheme="majorBidi" w:hAnsiTheme="majorBidi" w:cstheme="majorBidi"/>
          <w:szCs w:val="24"/>
          <w:vertAlign w:val="superscript"/>
        </w:rPr>
        <w:t>1</w:t>
      </w:r>
      <w:r w:rsidRPr="000735B1">
        <w:rPr>
          <w:rFonts w:asciiTheme="majorBidi" w:hAnsiTheme="majorBidi" w:cstheme="majorBidi"/>
          <w:szCs w:val="24"/>
        </w:rPr>
        <w:t>University of Southampton</w:t>
      </w:r>
    </w:p>
    <w:p w14:paraId="54F6F872" w14:textId="77777777" w:rsidR="00336DE4" w:rsidRPr="000735B1" w:rsidRDefault="00336DE4" w:rsidP="00336DE4">
      <w:pPr>
        <w:spacing w:after="120"/>
        <w:contextualSpacing/>
        <w:jc w:val="center"/>
        <w:rPr>
          <w:rFonts w:asciiTheme="majorBidi" w:hAnsiTheme="majorBidi" w:cstheme="majorBidi"/>
          <w:szCs w:val="24"/>
        </w:rPr>
      </w:pPr>
      <w:r w:rsidRPr="000735B1">
        <w:rPr>
          <w:rFonts w:asciiTheme="majorBidi" w:hAnsiTheme="majorBidi" w:cstheme="majorBidi"/>
          <w:szCs w:val="24"/>
          <w:vertAlign w:val="superscript"/>
        </w:rPr>
        <w:t>2</w:t>
      </w:r>
      <w:r w:rsidRPr="000735B1">
        <w:rPr>
          <w:rFonts w:asciiTheme="majorBidi" w:hAnsiTheme="majorBidi" w:cstheme="majorBidi"/>
          <w:szCs w:val="24"/>
        </w:rPr>
        <w:t xml:space="preserve"> Great Ormond Street Hospital for Children NHS Foundation Trust</w:t>
      </w:r>
    </w:p>
    <w:p w14:paraId="21A61471" w14:textId="77777777" w:rsidR="00336DE4" w:rsidRPr="000735B1" w:rsidRDefault="00336DE4" w:rsidP="002B3895">
      <w:pPr>
        <w:spacing w:after="120"/>
        <w:contextualSpacing/>
        <w:jc w:val="center"/>
        <w:rPr>
          <w:rFonts w:asciiTheme="majorBidi" w:hAnsiTheme="majorBidi" w:cstheme="majorBidi"/>
          <w:szCs w:val="24"/>
        </w:rPr>
      </w:pPr>
    </w:p>
    <w:p w14:paraId="7B6B0385" w14:textId="77777777" w:rsidR="002B3895" w:rsidRPr="000735B1" w:rsidRDefault="002B3895" w:rsidP="002B3895">
      <w:pPr>
        <w:spacing w:after="120"/>
        <w:ind w:firstLine="720"/>
        <w:contextualSpacing/>
        <w:rPr>
          <w:rFonts w:asciiTheme="majorBidi" w:hAnsiTheme="majorBidi" w:cstheme="majorBidi"/>
          <w:szCs w:val="24"/>
          <w:vertAlign w:val="superscript"/>
        </w:rPr>
      </w:pPr>
    </w:p>
    <w:p w14:paraId="537308AA" w14:textId="77777777" w:rsidR="002B3895" w:rsidRPr="000735B1" w:rsidRDefault="002B3895" w:rsidP="002B3895">
      <w:pPr>
        <w:spacing w:after="120"/>
        <w:ind w:firstLine="720"/>
        <w:contextualSpacing/>
        <w:rPr>
          <w:rFonts w:asciiTheme="majorBidi" w:hAnsiTheme="majorBidi" w:cstheme="majorBidi"/>
          <w:szCs w:val="24"/>
        </w:rPr>
      </w:pPr>
    </w:p>
    <w:p w14:paraId="7F204BA1" w14:textId="77777777" w:rsidR="002B3895" w:rsidRPr="000735B1" w:rsidRDefault="002B3895" w:rsidP="002B3895">
      <w:pPr>
        <w:spacing w:after="120"/>
        <w:contextualSpacing/>
        <w:rPr>
          <w:rFonts w:asciiTheme="majorBidi" w:hAnsiTheme="majorBidi" w:cstheme="majorBidi"/>
          <w:szCs w:val="24"/>
          <w:lang w:val="fr-FR"/>
        </w:rPr>
      </w:pPr>
      <w:r w:rsidRPr="000735B1">
        <w:rPr>
          <w:rFonts w:asciiTheme="majorBidi" w:hAnsiTheme="majorBidi" w:cstheme="majorBidi"/>
          <w:bCs/>
          <w:szCs w:val="24"/>
        </w:rPr>
        <w:t>Corresponding author:</w:t>
      </w:r>
      <w:r w:rsidRPr="000735B1">
        <w:rPr>
          <w:rFonts w:asciiTheme="majorBidi" w:hAnsiTheme="majorBidi" w:cstheme="majorBidi"/>
          <w:szCs w:val="24"/>
        </w:rPr>
        <w:t xml:space="preserve"> Dr Daniel Schoth</w:t>
      </w:r>
      <w:r w:rsidR="00336DE4" w:rsidRPr="000735B1">
        <w:rPr>
          <w:rFonts w:asciiTheme="majorBidi" w:hAnsiTheme="majorBidi" w:cstheme="majorBidi"/>
          <w:szCs w:val="24"/>
        </w:rPr>
        <w:t>, School</w:t>
      </w:r>
      <w:r w:rsidRPr="000735B1">
        <w:rPr>
          <w:rFonts w:asciiTheme="majorBidi" w:hAnsiTheme="majorBidi" w:cstheme="majorBidi"/>
          <w:szCs w:val="24"/>
        </w:rPr>
        <w:t xml:space="preserve"> of Psychology, University of Southampton, Highfield, SO17 1BJ, UK. </w:t>
      </w:r>
      <w:r w:rsidRPr="000735B1">
        <w:rPr>
          <w:rFonts w:asciiTheme="majorBidi" w:hAnsiTheme="majorBidi" w:cstheme="majorBidi"/>
          <w:szCs w:val="24"/>
          <w:lang w:val="fr-FR"/>
        </w:rPr>
        <w:t xml:space="preserve">Tel: 0044 02380594518; email: </w:t>
      </w:r>
      <w:r w:rsidRPr="000735B1">
        <w:rPr>
          <w:lang w:val="fr-FR"/>
        </w:rPr>
        <w:t>D.E.Schoth@soton.ac.uk</w:t>
      </w:r>
      <w:r w:rsidRPr="000735B1">
        <w:rPr>
          <w:rFonts w:asciiTheme="majorBidi" w:hAnsiTheme="majorBidi" w:cstheme="majorBidi"/>
          <w:szCs w:val="24"/>
          <w:lang w:val="fr-FR"/>
        </w:rPr>
        <w:t xml:space="preserve">.  </w:t>
      </w:r>
    </w:p>
    <w:p w14:paraId="15025295" w14:textId="77777777" w:rsidR="002B3895" w:rsidRPr="000735B1" w:rsidRDefault="002B3895" w:rsidP="002B3895">
      <w:pPr>
        <w:rPr>
          <w:lang w:val="fr-FR"/>
        </w:rPr>
      </w:pPr>
    </w:p>
    <w:p w14:paraId="1526D19C" w14:textId="77D9B784" w:rsidR="002B3895" w:rsidRPr="000735B1" w:rsidRDefault="000A5D79" w:rsidP="002B3895">
      <w:pPr>
        <w:rPr>
          <w:rFonts w:cs="Times New Roman"/>
          <w:szCs w:val="24"/>
          <w:lang w:val="fr-FR"/>
        </w:rPr>
      </w:pPr>
      <w:r w:rsidRPr="000735B1">
        <w:rPr>
          <w:rFonts w:cs="Times New Roman"/>
          <w:szCs w:val="24"/>
          <w:lang w:val="fr-FR"/>
        </w:rPr>
        <w:t>Manuscript</w:t>
      </w:r>
      <w:r w:rsidR="006248F5" w:rsidRPr="000735B1">
        <w:rPr>
          <w:rFonts w:cs="Times New Roman"/>
          <w:szCs w:val="24"/>
          <w:lang w:val="fr-FR"/>
        </w:rPr>
        <w:t xml:space="preserve"> comprises 40</w:t>
      </w:r>
      <w:r w:rsidR="002B3895" w:rsidRPr="000735B1">
        <w:rPr>
          <w:rFonts w:cs="Times New Roman"/>
          <w:szCs w:val="24"/>
          <w:lang w:val="fr-FR"/>
        </w:rPr>
        <w:t xml:space="preserve"> pages, plus </w:t>
      </w:r>
      <w:r w:rsidRPr="000735B1">
        <w:rPr>
          <w:rFonts w:cs="Times New Roman"/>
          <w:szCs w:val="24"/>
          <w:lang w:val="fr-FR"/>
        </w:rPr>
        <w:t>7</w:t>
      </w:r>
      <w:r w:rsidR="002B3895" w:rsidRPr="000735B1">
        <w:rPr>
          <w:rFonts w:cs="Times New Roman"/>
          <w:szCs w:val="24"/>
          <w:lang w:val="fr-FR"/>
        </w:rPr>
        <w:t xml:space="preserve"> figures, </w:t>
      </w:r>
      <w:r w:rsidRPr="000735B1">
        <w:rPr>
          <w:rFonts w:cs="Times New Roman"/>
          <w:szCs w:val="24"/>
          <w:lang w:val="fr-FR"/>
        </w:rPr>
        <w:t>4</w:t>
      </w:r>
      <w:r w:rsidR="002B3895" w:rsidRPr="000735B1">
        <w:rPr>
          <w:rFonts w:cs="Times New Roman"/>
          <w:szCs w:val="24"/>
          <w:lang w:val="fr-FR"/>
        </w:rPr>
        <w:t xml:space="preserve"> tabl</w:t>
      </w:r>
      <w:r w:rsidRPr="000735B1">
        <w:rPr>
          <w:rFonts w:cs="Times New Roman"/>
          <w:szCs w:val="24"/>
          <w:lang w:val="fr-FR"/>
        </w:rPr>
        <w:t>es and 1 supplementary file</w:t>
      </w:r>
      <w:r w:rsidR="002B3895" w:rsidRPr="000735B1">
        <w:rPr>
          <w:rFonts w:cs="Times New Roman"/>
          <w:szCs w:val="24"/>
          <w:lang w:val="fr-FR"/>
        </w:rPr>
        <w:t>.</w:t>
      </w:r>
    </w:p>
    <w:p w14:paraId="0D43F8FC" w14:textId="77777777" w:rsidR="002B3895" w:rsidRPr="000735B1" w:rsidRDefault="002B3895" w:rsidP="002B3895">
      <w:pPr>
        <w:spacing w:after="160" w:line="259" w:lineRule="auto"/>
        <w:rPr>
          <w:rFonts w:eastAsiaTheme="majorEastAsia" w:cstheme="majorBidi"/>
          <w:b/>
          <w:szCs w:val="32"/>
          <w:lang w:val="fr-FR"/>
        </w:rPr>
      </w:pPr>
      <w:r w:rsidRPr="000735B1">
        <w:rPr>
          <w:lang w:val="fr-FR"/>
        </w:rPr>
        <w:br w:type="page"/>
      </w:r>
    </w:p>
    <w:p w14:paraId="03B38E94" w14:textId="77777777" w:rsidR="002B3895" w:rsidRPr="000735B1" w:rsidRDefault="002B3895" w:rsidP="00D16746">
      <w:pPr>
        <w:pStyle w:val="Heading1"/>
        <w:spacing w:line="480" w:lineRule="auto"/>
        <w:rPr>
          <w:b w:val="0"/>
        </w:rPr>
      </w:pPr>
      <w:r w:rsidRPr="000735B1">
        <w:rPr>
          <w:b w:val="0"/>
        </w:rPr>
        <w:lastRenderedPageBreak/>
        <w:t>Abstract</w:t>
      </w:r>
    </w:p>
    <w:p w14:paraId="1A716BA1" w14:textId="39762F78" w:rsidR="00276E5E" w:rsidRPr="000735B1" w:rsidRDefault="00AC1C5E" w:rsidP="00D16746">
      <w:pPr>
        <w:spacing w:after="160"/>
        <w:jc w:val="both"/>
      </w:pPr>
      <w:r w:rsidRPr="000735B1">
        <w:t>This systematic review and meta-analysis aimed to</w:t>
      </w:r>
      <w:r w:rsidR="00047A1E" w:rsidRPr="000735B1">
        <w:t xml:space="preserve"> </w:t>
      </w:r>
      <w:r w:rsidR="006D031F" w:rsidRPr="000735B1">
        <w:t xml:space="preserve">evaluate the evidence pertaining to </w:t>
      </w:r>
      <w:r w:rsidR="00047A1E" w:rsidRPr="000735B1">
        <w:t>attentional bias</w:t>
      </w:r>
      <w:r w:rsidR="00E44166" w:rsidRPr="000735B1">
        <w:t xml:space="preserve"> for</w:t>
      </w:r>
      <w:r w:rsidR="00047A1E" w:rsidRPr="000735B1">
        <w:t xml:space="preserve"> painful and non-painful somatosensory stimuli in individuals with chronic pain.  </w:t>
      </w:r>
      <w:r w:rsidR="00E44166" w:rsidRPr="000735B1">
        <w:t xml:space="preserve">Eligible </w:t>
      </w:r>
      <w:r w:rsidR="00DC1244" w:rsidRPr="000735B1">
        <w:t>studies</w:t>
      </w:r>
      <w:r w:rsidR="00336DE4" w:rsidRPr="000735B1">
        <w:t xml:space="preserve"> were identified via </w:t>
      </w:r>
      <w:r w:rsidR="00047A1E" w:rsidRPr="000735B1">
        <w:t>search</w:t>
      </w:r>
      <w:r w:rsidR="00B72DB6" w:rsidRPr="000735B1">
        <w:t>e</w:t>
      </w:r>
      <w:r w:rsidR="00336DE4" w:rsidRPr="000735B1">
        <w:t>s</w:t>
      </w:r>
      <w:r w:rsidR="00047A1E" w:rsidRPr="000735B1">
        <w:t xml:space="preserve"> of Medline, PsycINFO, CINAHL, Web of</w:t>
      </w:r>
      <w:r w:rsidR="006D031F" w:rsidRPr="000735B1">
        <w:t xml:space="preserve"> Science, Scopus, and Cochran</w:t>
      </w:r>
      <w:r w:rsidR="00336DE4" w:rsidRPr="000735B1">
        <w:t xml:space="preserve">e Library databases. </w:t>
      </w:r>
      <w:r w:rsidR="00B72DB6" w:rsidRPr="000735B1">
        <w:t xml:space="preserve"> </w:t>
      </w:r>
      <w:r w:rsidR="00336DE4" w:rsidRPr="000735B1">
        <w:t>S</w:t>
      </w:r>
      <w:r w:rsidR="00047A1E" w:rsidRPr="000735B1">
        <w:t>earch terms were words</w:t>
      </w:r>
      <w:r w:rsidRPr="000735B1">
        <w:t xml:space="preserve"> and phrases </w:t>
      </w:r>
      <w:r w:rsidR="00336DE4" w:rsidRPr="000735B1">
        <w:t>organised into</w:t>
      </w:r>
      <w:r w:rsidR="00047A1E" w:rsidRPr="000735B1">
        <w:t xml:space="preserve"> three concept blocks: pa</w:t>
      </w:r>
      <w:r w:rsidRPr="000735B1">
        <w:t>in condition, cognitive process and stimuli/paradigm.  The search identified 2</w:t>
      </w:r>
      <w:r w:rsidR="006F41C8" w:rsidRPr="000735B1">
        <w:t>9</w:t>
      </w:r>
      <w:r w:rsidRPr="000735B1">
        <w:t xml:space="preserve"> eligible </w:t>
      </w:r>
      <w:r w:rsidR="00DC1244" w:rsidRPr="000735B1">
        <w:t xml:space="preserve">studies </w:t>
      </w:r>
      <w:r w:rsidR="009445AA" w:rsidRPr="000735B1">
        <w:t>(</w:t>
      </w:r>
      <w:r w:rsidR="00DC1244" w:rsidRPr="000735B1">
        <w:t>reporting</w:t>
      </w:r>
      <w:r w:rsidR="009445AA" w:rsidRPr="000735B1">
        <w:t xml:space="preserve"> 32 eligible </w:t>
      </w:r>
      <w:r w:rsidR="00DC1244" w:rsidRPr="000735B1">
        <w:t>experiments</w:t>
      </w:r>
      <w:r w:rsidR="009445AA" w:rsidRPr="000735B1">
        <w:t>)</w:t>
      </w:r>
      <w:r w:rsidRPr="000735B1">
        <w:t xml:space="preserve">, </w:t>
      </w:r>
      <w:r w:rsidR="00276E5E" w:rsidRPr="000735B1">
        <w:t xml:space="preserve">of which </w:t>
      </w:r>
      <w:r w:rsidRPr="000735B1">
        <w:t>quantitative</w:t>
      </w:r>
      <w:r w:rsidR="00276E5E" w:rsidRPr="000735B1">
        <w:t xml:space="preserve"> meta-analysis</w:t>
      </w:r>
      <w:r w:rsidRPr="000735B1">
        <w:t xml:space="preserve"> was </w:t>
      </w:r>
      <w:r w:rsidR="00457E24" w:rsidRPr="000735B1">
        <w:t>possible for 16</w:t>
      </w:r>
      <w:r w:rsidR="00DC1244" w:rsidRPr="000735B1">
        <w:t xml:space="preserve"> studies (</w:t>
      </w:r>
      <w:r w:rsidR="009445AA" w:rsidRPr="000735B1">
        <w:t>19</w:t>
      </w:r>
      <w:r w:rsidR="00DC1244" w:rsidRPr="000735B1">
        <w:t xml:space="preserve"> experiments)</w:t>
      </w:r>
      <w:r w:rsidR="00276E5E" w:rsidRPr="000735B1">
        <w:t>. The meta-analysis fo</w:t>
      </w:r>
      <w:r w:rsidRPr="000735B1">
        <w:t>und that chronic pain patients</w:t>
      </w:r>
      <w:r w:rsidR="00DD58C8" w:rsidRPr="000735B1">
        <w:t>, excluding somatoform pain patients,</w:t>
      </w:r>
      <w:r w:rsidRPr="000735B1">
        <w:t xml:space="preserve"> </w:t>
      </w:r>
      <w:r w:rsidR="00276E5E" w:rsidRPr="000735B1">
        <w:t>show</w:t>
      </w:r>
      <w:r w:rsidR="00336DE4" w:rsidRPr="000735B1">
        <w:t>ed</w:t>
      </w:r>
      <w:r w:rsidR="00276E5E" w:rsidRPr="000735B1">
        <w:t xml:space="preserve"> significantly greater attentional bias to </w:t>
      </w:r>
      <w:r w:rsidRPr="000735B1">
        <w:t xml:space="preserve">stimuli in the somatosensory </w:t>
      </w:r>
      <w:r w:rsidR="00336DE4" w:rsidRPr="000735B1">
        <w:t xml:space="preserve">modality than healthy controls </w:t>
      </w:r>
      <w:r w:rsidR="00B30448" w:rsidRPr="000735B1">
        <w:t>(</w:t>
      </w:r>
      <w:r w:rsidR="00B30448" w:rsidRPr="000735B1">
        <w:rPr>
          <w:i/>
        </w:rPr>
        <w:t>k</w:t>
      </w:r>
      <w:r w:rsidR="00B30448" w:rsidRPr="000735B1">
        <w:t xml:space="preserve"> = 9</w:t>
      </w:r>
      <w:r w:rsidR="00276E5E" w:rsidRPr="000735B1">
        <w:t xml:space="preserve">, </w:t>
      </w:r>
      <w:r w:rsidR="00276E5E" w:rsidRPr="000735B1">
        <w:rPr>
          <w:i/>
        </w:rPr>
        <w:t>g</w:t>
      </w:r>
      <w:r w:rsidR="00DD58C8" w:rsidRPr="000735B1">
        <w:t xml:space="preserve"> = 0.34</w:t>
      </w:r>
      <w:r w:rsidR="00276E5E" w:rsidRPr="000735B1">
        <w:t xml:space="preserve">).  </w:t>
      </w:r>
      <w:r w:rsidR="0035360B" w:rsidRPr="000735B1">
        <w:t>Additionally,</w:t>
      </w:r>
      <w:r w:rsidR="00276E5E" w:rsidRPr="000735B1">
        <w:t xml:space="preserve"> meta-analysis of </w:t>
      </w:r>
      <w:r w:rsidR="006D031F" w:rsidRPr="000735B1">
        <w:t xml:space="preserve">studies that used </w:t>
      </w:r>
      <w:r w:rsidR="00336DE4" w:rsidRPr="000735B1">
        <w:t xml:space="preserve">a </w:t>
      </w:r>
      <w:r w:rsidR="00276E5E" w:rsidRPr="000735B1">
        <w:t>temporal order judgement task found that patients with unilateral chronic pain show</w:t>
      </w:r>
      <w:r w:rsidR="00336DE4" w:rsidRPr="000735B1">
        <w:t>ed</w:t>
      </w:r>
      <w:r w:rsidR="00276E5E" w:rsidRPr="000735B1">
        <w:t xml:space="preserve"> </w:t>
      </w:r>
      <w:r w:rsidRPr="000735B1">
        <w:t xml:space="preserve">a spatial </w:t>
      </w:r>
      <w:r w:rsidR="00276E5E" w:rsidRPr="000735B1">
        <w:t>attentional bias away from</w:t>
      </w:r>
      <w:r w:rsidR="0035360B" w:rsidRPr="000735B1">
        <w:t xml:space="preserve"> somatosensory stimuli</w:t>
      </w:r>
      <w:r w:rsidR="00276E5E" w:rsidRPr="000735B1">
        <w:t xml:space="preserve"> </w:t>
      </w:r>
      <w:r w:rsidR="0035360B" w:rsidRPr="000735B1">
        <w:t>(</w:t>
      </w:r>
      <w:r w:rsidR="0035360B" w:rsidRPr="000735B1">
        <w:rPr>
          <w:i/>
        </w:rPr>
        <w:t>k</w:t>
      </w:r>
      <w:r w:rsidR="0035360B" w:rsidRPr="000735B1">
        <w:t xml:space="preserve"> = 7, effect estimate = 22.43 milliseconds) and visual stimuli (</w:t>
      </w:r>
      <w:r w:rsidR="0035360B" w:rsidRPr="000735B1">
        <w:rPr>
          <w:i/>
        </w:rPr>
        <w:t>k</w:t>
      </w:r>
      <w:r w:rsidR="0035360B" w:rsidRPr="000735B1">
        <w:t xml:space="preserve"> = 2, effect estimate = 13.75</w:t>
      </w:r>
      <w:r w:rsidR="00E44166" w:rsidRPr="000735B1">
        <w:t xml:space="preserve"> milliseconds</w:t>
      </w:r>
      <w:r w:rsidR="0035360B" w:rsidRPr="000735B1">
        <w:t xml:space="preserve">) on or near </w:t>
      </w:r>
      <w:r w:rsidR="00D16746" w:rsidRPr="000735B1">
        <w:t xml:space="preserve">the painful </w:t>
      </w:r>
      <w:r w:rsidR="00336DE4" w:rsidRPr="000735B1">
        <w:t>body side</w:t>
      </w:r>
      <w:r w:rsidR="00D16746" w:rsidRPr="000735B1">
        <w:t xml:space="preserve">.  </w:t>
      </w:r>
      <w:r w:rsidR="0035360B" w:rsidRPr="000735B1">
        <w:t xml:space="preserve">Most studies </w:t>
      </w:r>
      <w:r w:rsidR="00D16746" w:rsidRPr="000735B1">
        <w:t>of</w:t>
      </w:r>
      <w:r w:rsidR="0035360B" w:rsidRPr="000735B1">
        <w:t xml:space="preserve"> </w:t>
      </w:r>
      <w:r w:rsidR="00457E24" w:rsidRPr="000735B1">
        <w:t xml:space="preserve">attentional bias to the </w:t>
      </w:r>
      <w:r w:rsidR="0035360B" w:rsidRPr="000735B1">
        <w:t>somatosensory</w:t>
      </w:r>
      <w:r w:rsidR="00E44166" w:rsidRPr="000735B1">
        <w:t xml:space="preserve"> modality</w:t>
      </w:r>
      <w:r w:rsidR="0035360B" w:rsidRPr="000735B1">
        <w:t xml:space="preserve"> recruited samples of patients with fibromyalgia whereas most studies of spatial attentional bias </w:t>
      </w:r>
      <w:r w:rsidR="00D16746" w:rsidRPr="000735B1">
        <w:t xml:space="preserve">assessed patients </w:t>
      </w:r>
      <w:r w:rsidR="0035360B" w:rsidRPr="000735B1">
        <w:t>with complex regio</w:t>
      </w:r>
      <w:r w:rsidR="00336DE4" w:rsidRPr="000735B1">
        <w:t>nal pain syndrome. T</w:t>
      </w:r>
      <w:r w:rsidR="0035360B" w:rsidRPr="000735B1">
        <w:t xml:space="preserve">he extent to which these results generalise to other pain conditions is </w:t>
      </w:r>
      <w:r w:rsidR="00336DE4" w:rsidRPr="000735B1">
        <w:t>therefore unclear.  We recommend f</w:t>
      </w:r>
      <w:r w:rsidR="0035360B" w:rsidRPr="000735B1">
        <w:t xml:space="preserve">uture research test </w:t>
      </w:r>
      <w:r w:rsidR="00D16746" w:rsidRPr="000735B1">
        <w:t>spatial and modality</w:t>
      </w:r>
      <w:r w:rsidR="0035360B" w:rsidRPr="000735B1">
        <w:t xml:space="preserve"> attentional bias</w:t>
      </w:r>
      <w:r w:rsidR="00D16746" w:rsidRPr="000735B1">
        <w:t>es</w:t>
      </w:r>
      <w:r w:rsidR="0035360B" w:rsidRPr="000735B1">
        <w:t xml:space="preserve"> across chronic pain conditions</w:t>
      </w:r>
      <w:r w:rsidR="00336DE4" w:rsidRPr="000735B1">
        <w:t xml:space="preserve"> and </w:t>
      </w:r>
      <w:r w:rsidR="006D031F" w:rsidRPr="000735B1">
        <w:t>examine the</w:t>
      </w:r>
      <w:r w:rsidR="0035360B" w:rsidRPr="000735B1">
        <w:t xml:space="preserve"> psychometric prop</w:t>
      </w:r>
      <w:r w:rsidR="00D16746" w:rsidRPr="000735B1">
        <w:t xml:space="preserve">erties of attentional bias </w:t>
      </w:r>
      <w:r w:rsidR="0035360B" w:rsidRPr="000735B1">
        <w:t>measurement paradigms</w:t>
      </w:r>
      <w:r w:rsidR="00336DE4" w:rsidRPr="000735B1">
        <w:t xml:space="preserve"> for use with chronic pain populations</w:t>
      </w:r>
      <w:r w:rsidR="006D031F" w:rsidRPr="000735B1">
        <w:t>.</w:t>
      </w:r>
      <w:r w:rsidR="006F6CEE" w:rsidRPr="000735B1">
        <w:t xml:space="preserve">  PROSPERO registration number CRD42019124510. </w:t>
      </w:r>
    </w:p>
    <w:p w14:paraId="0C3ACB3F" w14:textId="77777777" w:rsidR="00276E5E" w:rsidRPr="000735B1" w:rsidRDefault="00276E5E" w:rsidP="00047A1E">
      <w:pPr>
        <w:spacing w:after="160" w:line="259" w:lineRule="auto"/>
        <w:jc w:val="both"/>
      </w:pPr>
    </w:p>
    <w:p w14:paraId="4693D580" w14:textId="77777777" w:rsidR="002B3895" w:rsidRPr="000735B1" w:rsidRDefault="002B3895" w:rsidP="00047A1E">
      <w:pPr>
        <w:spacing w:after="160" w:line="259" w:lineRule="auto"/>
        <w:jc w:val="both"/>
        <w:rPr>
          <w:rFonts w:eastAsiaTheme="majorEastAsia" w:cstheme="majorBidi"/>
          <w:b/>
          <w:szCs w:val="32"/>
        </w:rPr>
      </w:pPr>
      <w:r w:rsidRPr="000735B1">
        <w:br w:type="page"/>
      </w:r>
    </w:p>
    <w:p w14:paraId="30727062" w14:textId="77777777" w:rsidR="000E2E49" w:rsidRPr="000735B1" w:rsidRDefault="000E2E49" w:rsidP="005B0BA7">
      <w:pPr>
        <w:jc w:val="center"/>
      </w:pPr>
      <w:r w:rsidRPr="000735B1">
        <w:lastRenderedPageBreak/>
        <w:t>Attentional Bias to Somatosensory Stimuli in Chronic Pain Patients: A Systematic Review and Meta-Analysis</w:t>
      </w:r>
    </w:p>
    <w:p w14:paraId="314E341F" w14:textId="68DEABD7" w:rsidR="002B3895" w:rsidRPr="000735B1" w:rsidRDefault="002B3895" w:rsidP="00A05792">
      <w:pPr>
        <w:ind w:firstLine="720"/>
        <w:rPr>
          <w:szCs w:val="24"/>
        </w:rPr>
      </w:pPr>
      <w:r w:rsidRPr="000735B1">
        <w:rPr>
          <w:szCs w:val="24"/>
        </w:rPr>
        <w:t xml:space="preserve">A biopsychosocial approach </w:t>
      </w:r>
      <w:r w:rsidR="00E44166" w:rsidRPr="000735B1">
        <w:rPr>
          <w:szCs w:val="24"/>
        </w:rPr>
        <w:t xml:space="preserve">to </w:t>
      </w:r>
      <w:r w:rsidR="00D16746" w:rsidRPr="000735B1">
        <w:rPr>
          <w:szCs w:val="24"/>
        </w:rPr>
        <w:t xml:space="preserve">the </w:t>
      </w:r>
      <w:r w:rsidRPr="000735B1">
        <w:rPr>
          <w:szCs w:val="24"/>
        </w:rPr>
        <w:t xml:space="preserve">understanding and treatment </w:t>
      </w:r>
      <w:r w:rsidR="00D16746" w:rsidRPr="000735B1">
        <w:rPr>
          <w:szCs w:val="24"/>
        </w:rPr>
        <w:t xml:space="preserve">of chronic pain </w:t>
      </w:r>
      <w:r w:rsidRPr="000735B1">
        <w:rPr>
          <w:szCs w:val="24"/>
        </w:rPr>
        <w:t xml:space="preserve">is currently advocated </w:t>
      </w:r>
      <w:r w:rsidRPr="000735B1">
        <w:rPr>
          <w:szCs w:val="24"/>
        </w:rPr>
        <w:fldChar w:fldCharType="begin"/>
      </w:r>
      <w:r w:rsidR="00187AB6" w:rsidRPr="000735B1">
        <w:rPr>
          <w:szCs w:val="24"/>
        </w:rPr>
        <w:instrText xml:space="preserve"> ADDIN EN.CITE &lt;EndNote&gt;&lt;Cite&gt;&lt;Author&gt;Gatchel&lt;/Author&gt;&lt;Year&gt;2007&lt;/Year&gt;&lt;RecNum&gt;888&lt;/RecNum&gt;&lt;DisplayText&gt;[22; 37]&lt;/DisplayText&gt;&lt;record&gt;&lt;rec-number&gt;888&lt;/rec-number&gt;&lt;foreign-keys&gt;&lt;key app="EN" db-id="2xaaap2efrdzf1eafv5pxxz39e2vzd90zsdz" timestamp="1571059576"&gt;888&lt;/key&gt;&lt;/foreign-keys&gt;&lt;ref-type name="Journal Article"&gt;17&lt;/ref-type&gt;&lt;contributors&gt;&lt;authors&gt;&lt;author&gt;Gatchel, Robert J&lt;/author&gt;&lt;author&gt;Peng, Yuan Bo&lt;/author&gt;&lt;author&gt;Peters, Madelon L&lt;/author&gt;&lt;author&gt;Fuchs, Perry N&lt;/author&gt;&lt;author&gt;Turk, Dennis C&lt;/author&gt;&lt;/authors&gt;&lt;/contributors&gt;&lt;titles&gt;&lt;title&gt;The biopsychosocial approach to chronic pain: scientific advances and future directions&lt;/title&gt;&lt;secondary-title&gt;Psychological bulletin&lt;/secondary-title&gt;&lt;/titles&gt;&lt;periodical&gt;&lt;full-title&gt;Psychological Bulletin&lt;/full-title&gt;&lt;/periodical&gt;&lt;pages&gt;581&lt;/pages&gt;&lt;volume&gt;133&lt;/volume&gt;&lt;number&gt;4&lt;/number&gt;&lt;dates&gt;&lt;year&gt;2007&lt;/year&gt;&lt;/dates&gt;&lt;isbn&gt;1939-1455&lt;/isbn&gt;&lt;urls&gt;&lt;/urls&gt;&lt;/record&gt;&lt;/Cite&gt;&lt;Cite&gt;&lt;Author&gt;Liossi&lt;/Author&gt;&lt;Year&gt;2016&lt;/Year&gt;&lt;RecNum&gt;887&lt;/RecNum&gt;&lt;record&gt;&lt;rec-number&gt;887&lt;/rec-number&gt;&lt;foreign-keys&gt;&lt;key app="EN" db-id="2xaaap2efrdzf1eafv5pxxz39e2vzd90zsdz" timestamp="1571059545"&gt;887&lt;/key&gt;&lt;/foreign-keys&gt;&lt;ref-type name="Journal Article"&gt;17&lt;/ref-type&gt;&lt;contributors&gt;&lt;authors&gt;&lt;author&gt;Liossi, C.&lt;/author&gt;&lt;author&gt;Howard, Richard F&lt;/author&gt;&lt;/authors&gt;&lt;/contributors&gt;&lt;titles&gt;&lt;title&gt;Pediatric chronic pain: biopsychosocial assessment and formulation&lt;/title&gt;&lt;secondary-title&gt;Pediatrics&lt;/secondary-title&gt;&lt;/titles&gt;&lt;periodical&gt;&lt;full-title&gt;Pediatrics&lt;/full-title&gt;&lt;/periodical&gt;&lt;pages&gt;e20160331&lt;/pages&gt;&lt;volume&gt;138&lt;/volume&gt;&lt;number&gt;5&lt;/number&gt;&lt;dates&gt;&lt;year&gt;2016&lt;/year&gt;&lt;/dates&gt;&lt;isbn&gt;0031-4005&lt;/isbn&gt;&lt;urls&gt;&lt;/urls&gt;&lt;/record&gt;&lt;/Cite&gt;&lt;/EndNote&gt;</w:instrText>
      </w:r>
      <w:r w:rsidRPr="000735B1">
        <w:rPr>
          <w:szCs w:val="24"/>
        </w:rPr>
        <w:fldChar w:fldCharType="separate"/>
      </w:r>
      <w:r w:rsidR="00187AB6" w:rsidRPr="000735B1">
        <w:rPr>
          <w:noProof/>
          <w:szCs w:val="24"/>
        </w:rPr>
        <w:t>[22; 37]</w:t>
      </w:r>
      <w:r w:rsidRPr="000735B1">
        <w:rPr>
          <w:szCs w:val="24"/>
        </w:rPr>
        <w:fldChar w:fldCharType="end"/>
      </w:r>
      <w:r w:rsidR="00EA1319" w:rsidRPr="000735B1">
        <w:rPr>
          <w:szCs w:val="24"/>
        </w:rPr>
        <w:t xml:space="preserve">, </w:t>
      </w:r>
      <w:r w:rsidR="004A7F8F" w:rsidRPr="000735B1">
        <w:rPr>
          <w:szCs w:val="24"/>
        </w:rPr>
        <w:t>which</w:t>
      </w:r>
      <w:r w:rsidR="00336DE4" w:rsidRPr="000735B1">
        <w:rPr>
          <w:szCs w:val="24"/>
        </w:rPr>
        <w:t xml:space="preserve"> highlights</w:t>
      </w:r>
      <w:r w:rsidR="00A05792" w:rsidRPr="000735B1">
        <w:rPr>
          <w:szCs w:val="24"/>
        </w:rPr>
        <w:t>, among</w:t>
      </w:r>
      <w:r w:rsidR="00AF2700" w:rsidRPr="000735B1">
        <w:rPr>
          <w:szCs w:val="24"/>
        </w:rPr>
        <w:t>st</w:t>
      </w:r>
      <w:r w:rsidR="00A05792" w:rsidRPr="000735B1">
        <w:rPr>
          <w:szCs w:val="24"/>
        </w:rPr>
        <w:t xml:space="preserve"> others, </w:t>
      </w:r>
      <w:r w:rsidR="00336DE4" w:rsidRPr="000735B1">
        <w:rPr>
          <w:szCs w:val="24"/>
        </w:rPr>
        <w:t xml:space="preserve">the importance of cognitive factors in the experience of pain, including biases in information processing. </w:t>
      </w:r>
      <w:r w:rsidR="004A7F8F" w:rsidRPr="000735B1">
        <w:rPr>
          <w:szCs w:val="24"/>
        </w:rPr>
        <w:t xml:space="preserve"> </w:t>
      </w:r>
      <w:r w:rsidR="00A05792" w:rsidRPr="000735B1">
        <w:rPr>
          <w:szCs w:val="24"/>
        </w:rPr>
        <w:t>More specifically, a</w:t>
      </w:r>
      <w:r w:rsidR="00EA1319" w:rsidRPr="000735B1">
        <w:rPr>
          <w:szCs w:val="24"/>
        </w:rPr>
        <w:t>ttentional bias (AB), which can be defined as selective attention to pain and pain-related information over other information, has been frequently explo</w:t>
      </w:r>
      <w:r w:rsidR="002C576A" w:rsidRPr="000735B1">
        <w:rPr>
          <w:szCs w:val="24"/>
        </w:rPr>
        <w:t>red in chronic pain populations</w:t>
      </w:r>
      <w:r w:rsidR="004A7F8F" w:rsidRPr="000735B1">
        <w:rPr>
          <w:szCs w:val="24"/>
        </w:rPr>
        <w:t xml:space="preserve"> </w:t>
      </w:r>
      <w:r w:rsidRPr="000735B1">
        <w:rPr>
          <w:szCs w:val="24"/>
        </w:rPr>
        <w:fldChar w:fldCharType="begin">
          <w:fldData xml:space="preserve">PEVuZE5vdGU+PENpdGU+PEF1dGhvcj5QaW5jdXM8L0F1dGhvcj48WWVhcj4yMDAxPC9ZZWFyPjxS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</w:fldData>
        </w:fldChar>
      </w:r>
      <w:r w:rsidR="00187AB6" w:rsidRPr="000735B1">
        <w:rPr>
          <w:szCs w:val="24"/>
        </w:rPr>
        <w:instrText xml:space="preserve"> ADDIN EN.CITE </w:instrText>
      </w:r>
      <w:r w:rsidR="00187AB6" w:rsidRPr="000735B1">
        <w:rPr>
          <w:szCs w:val="24"/>
        </w:rPr>
        <w:fldChar w:fldCharType="begin">
          <w:fldData xml:space="preserve">PEVuZE5vdGU+PENpdGU+PEF1dGhvcj5QaW5jdXM8L0F1dGhvcj48WWVhcj4yMDAxPC9ZZWFyPjxS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</w:fldData>
        </w:fldChar>
      </w:r>
      <w:r w:rsidR="00187AB6" w:rsidRPr="000735B1">
        <w:rPr>
          <w:szCs w:val="24"/>
        </w:rPr>
        <w:instrText xml:space="preserve"> ADDIN EN.CITE.DATA </w:instrText>
      </w:r>
      <w:r w:rsidR="00187AB6" w:rsidRPr="000735B1">
        <w:rPr>
          <w:szCs w:val="24"/>
        </w:rPr>
      </w:r>
      <w:r w:rsidR="00187AB6" w:rsidRPr="000735B1">
        <w:rPr>
          <w:szCs w:val="24"/>
        </w:rPr>
        <w:fldChar w:fldCharType="end"/>
      </w:r>
      <w:r w:rsidRPr="000735B1">
        <w:rPr>
          <w:szCs w:val="24"/>
        </w:rPr>
      </w:r>
      <w:r w:rsidRPr="000735B1">
        <w:rPr>
          <w:szCs w:val="24"/>
        </w:rPr>
        <w:fldChar w:fldCharType="separate"/>
      </w:r>
      <w:r w:rsidR="00187AB6" w:rsidRPr="000735B1">
        <w:rPr>
          <w:noProof/>
          <w:szCs w:val="24"/>
        </w:rPr>
        <w:t>[e.g. 47; 57]</w:t>
      </w:r>
      <w:r w:rsidRPr="000735B1">
        <w:rPr>
          <w:szCs w:val="24"/>
        </w:rPr>
        <w:fldChar w:fldCharType="end"/>
      </w:r>
      <w:r w:rsidRPr="000735B1">
        <w:rPr>
          <w:szCs w:val="24"/>
        </w:rPr>
        <w:t xml:space="preserve">.  </w:t>
      </w:r>
    </w:p>
    <w:p w14:paraId="7FBAA7C1" w14:textId="071D6CBC" w:rsidR="00B34424" w:rsidRPr="000735B1" w:rsidRDefault="00B34424" w:rsidP="0057358A">
      <w:pPr>
        <w:ind w:firstLine="720"/>
      </w:pPr>
      <w:r w:rsidRPr="000735B1">
        <w:rPr>
          <w:szCs w:val="24"/>
        </w:rPr>
        <w:t xml:space="preserve">Theoretical models posit that AB contributes to chronic pain onset and maintenance.  According to the </w:t>
      </w:r>
      <w:r w:rsidRPr="000735B1">
        <w:t xml:space="preserve">Fear-Avoidance Model, pain hypervigilance develops from fear of pain and contributes to activity disruption and disability in chronic pain </w:t>
      </w:r>
      <w:r w:rsidRPr="000735B1">
        <w:fldChar w:fldCharType="begin"/>
      </w:r>
      <w:r w:rsidR="00187AB6" w:rsidRPr="000735B1">
        <w:instrText xml:space="preserve"> ADDIN EN.CITE &lt;EndNote&gt;&lt;Cite&gt;&lt;Author&gt;Vlaeyen&lt;/Author&gt;&lt;Year&gt;2012&lt;/Year&gt;&lt;RecNum&gt;9&lt;/RecNum&gt;&lt;DisplayText&gt;[78]&lt;/DisplayText&gt;&lt;record&gt;&lt;rec-number&gt;9&lt;/rec-number&gt;&lt;foreign-keys&gt;&lt;key app="EN" db-id="2xaaap2efrdzf1eafv5pxxz39e2vzd90zsdz" timestamp="1550759468"&gt;9&lt;/key&gt;&lt;/foreign-keys&gt;&lt;ref-type name="Journal Article"&gt;17&lt;/ref-type&gt;&lt;contributors&gt;&lt;authors&gt;&lt;author&gt;Vlaeyen, Johan WS&lt;/author&gt;&lt;author&gt;Linton, Steven J&lt;/author&gt;&lt;/authors&gt;&lt;/contributors&gt;&lt;titles&gt;&lt;title&gt;Fear-avoidance model of chronic musculoskeletal pain: 12 years on&lt;/title&gt;&lt;secondary-title&gt;Pain&lt;/secondary-title&gt;&lt;/titles&gt;&lt;periodical&gt;&lt;full-title&gt;Pain&lt;/full-title&gt;&lt;/periodical&gt;&lt;pages&gt;1144-1147&lt;/pages&gt;&lt;volume&gt;153&lt;/volume&gt;&lt;number&gt;6&lt;/number&gt;&lt;dates&gt;&lt;year&gt;2012&lt;/year&gt;&lt;/dates&gt;&lt;isbn&gt;0304-3959&lt;/isbn&gt;&lt;urls&gt;&lt;/urls&gt;&lt;/record&gt;&lt;/Cite&gt;&lt;/EndNote&gt;</w:instrText>
      </w:r>
      <w:r w:rsidRPr="000735B1">
        <w:fldChar w:fldCharType="separate"/>
      </w:r>
      <w:r w:rsidR="00187AB6" w:rsidRPr="000735B1">
        <w:rPr>
          <w:noProof/>
        </w:rPr>
        <w:t>[78]</w:t>
      </w:r>
      <w:r w:rsidRPr="000735B1">
        <w:fldChar w:fldCharType="end"/>
      </w:r>
      <w:r w:rsidRPr="000735B1">
        <w:t xml:space="preserve">.  The Threat Interpretation Model of Pain (TIMP) makes more specific predictions for the time-course of AB, positing that vigilance-avoidance pattern of AB to threatening and pain-related information promotes pain chronicity </w:t>
      </w:r>
      <w:r w:rsidRPr="000735B1">
        <w:fldChar w:fldCharType="begin"/>
      </w:r>
      <w:r w:rsidR="00187AB6" w:rsidRPr="000735B1">
        <w:instrText xml:space="preserve"> ADDIN EN.CITE &lt;EndNote&gt;&lt;Cite&gt;&lt;Author&gt;Todd&lt;/Author&gt;&lt;Year&gt;2015&lt;/Year&gt;&lt;RecNum&gt;10&lt;/RecNum&gt;&lt;DisplayText&gt;[66]&lt;/DisplayText&gt;&lt;record&gt;&lt;rec-number&gt;10&lt;/rec-number&gt;&lt;foreign-keys&gt;&lt;key app="EN" db-id="2xaaap2efrdzf1eafv5pxxz39e2vzd90zsdz" timestamp="1550759469"&gt;10&lt;/key&gt;&lt;/foreign-keys&gt;&lt;ref-type name="Journal Article"&gt;17&lt;/ref-type&gt;&lt;contributors&gt;&lt;authors&gt;&lt;author&gt;Todd, J.&lt;/author&gt;&lt;author&gt;Sharpe, L.&lt;/author&gt;&lt;author&gt;Johnson, A.&lt;/author&gt;&lt;author&gt;Nicholson Perry, K.&lt;/author&gt;&lt;author&gt;Colagiuri, B.&lt;/author&gt;&lt;author&gt;Dear, B. F.&lt;/author&gt;&lt;/authors&gt;&lt;/contributors&gt;&lt;titles&gt;&lt;title&gt;Towards a new model of attentional biases in the development, maintenance, and management of pain&lt;/title&gt;&lt;secondary-title&gt;Pain&lt;/secondary-title&gt;&lt;/titles&gt;&lt;periodical&gt;&lt;full-title&gt;Pain&lt;/full-title&gt;&lt;/periodical&gt;&lt;pages&gt;1589-600&lt;/pages&gt;&lt;volume&gt;156&lt;/volume&gt;&lt;number&gt;9&lt;/number&gt;&lt;keywords&gt;&lt;keyword&gt;Attention&lt;/keyword&gt;&lt;keyword&gt;Bias&lt;/keyword&gt;&lt;keyword&gt;Databases, Bibliographic&lt;/keyword&gt;&lt;keyword&gt;Humans&lt;/keyword&gt;&lt;keyword&gt;Models, Theoretical&lt;/keyword&gt;&lt;keyword&gt;Pain&lt;/keyword&gt;&lt;keyword&gt;Pain Management&lt;/keyword&gt;&lt;/keywords&gt;&lt;dates&gt;&lt;year&gt;2015&lt;/year&gt;&lt;pub-dates&gt;&lt;date&gt;Sep&lt;/date&gt;&lt;/pub-dates&gt;&lt;/dates&gt;&lt;isbn&gt;1872-6623&lt;/isbn&gt;&lt;accession-num&gt;26291997&lt;/accession-num&gt;&lt;urls&gt;&lt;related-urls&gt;&lt;url&gt;https://www.ncbi.nlm.nih.gov/pubmed/26291997&lt;/url&gt;&lt;/related-urls&gt;&lt;/urls&gt;&lt;electronic-resource-num&gt;10.1097/j.pain.0000000000000214&lt;/electronic-resource-num&gt;&lt;language&gt;eng&lt;/language&gt;&lt;/record&gt;&lt;/Cite&gt;&lt;/EndNote&gt;</w:instrText>
      </w:r>
      <w:r w:rsidRPr="000735B1">
        <w:fldChar w:fldCharType="separate"/>
      </w:r>
      <w:r w:rsidR="00187AB6" w:rsidRPr="000735B1">
        <w:rPr>
          <w:noProof/>
        </w:rPr>
        <w:t>[66]</w:t>
      </w:r>
      <w:r w:rsidRPr="000735B1">
        <w:fldChar w:fldCharType="end"/>
      </w:r>
      <w:r w:rsidRPr="000735B1">
        <w:t xml:space="preserve">.  </w:t>
      </w:r>
      <w:r w:rsidRPr="000735B1">
        <w:rPr>
          <w:rFonts w:cs="Times New Roman"/>
        </w:rPr>
        <w:t xml:space="preserve">Providing a broader context of pain-related AB, an Integrated Contextual-Functional Framework of Pain-Related Cognitive Biases suggests that AB fits within a network of cognitive biases, which are functional, interrelated, and influenced by context and motivation </w:t>
      </w:r>
      <w:r w:rsidRPr="000735B1">
        <w:rPr>
          <w:rFonts w:cs="Times New Roman"/>
        </w:rPr>
        <w:fldChar w:fldCharType="begin"/>
      </w:r>
      <w:r w:rsidR="00187AB6" w:rsidRPr="000735B1">
        <w:rPr>
          <w:rFonts w:cs="Times New Roman"/>
        </w:rPr>
        <w:instrText xml:space="preserve"> ADDIN EN.CITE &lt;EndNote&gt;&lt;Cite&gt;&lt;Author&gt;Van Ryckeghem&lt;/Author&gt;&lt;Year&gt;2019&lt;/Year&gt;&lt;RecNum&gt;894&lt;/RecNum&gt;&lt;DisplayText&gt;[74]&lt;/DisplayText&gt;&lt;record&gt;&lt;rec-number&gt;894&lt;/rec-number&gt;&lt;foreign-keys&gt;&lt;key app="EN" db-id="2xaaap2efrdzf1eafv5pxxz39e2vzd90zsdz" timestamp="1572257087"&gt;894&lt;/key&gt;&lt;/foreign-keys&gt;&lt;ref-type name="Journal Article"&gt;17&lt;/ref-type&gt;&lt;contributors&gt;&lt;authors&gt;&lt;author&gt;Van Ryckeghem, D. M.&lt;/author&gt;&lt;author&gt;Noel, Melanie&lt;/author&gt;&lt;author&gt;Sharpe, Louise&lt;/author&gt;&lt;author&gt;Pincus, Tamar&lt;/author&gt;&lt;author&gt;Van Damme, Stefaan&lt;/author&gt;&lt;/authors&gt;&lt;/contributors&gt;&lt;titles&gt;&lt;title&gt;Cognitive biases in pain: an integrated functional–contextual framework&lt;/title&gt;&lt;secondary-title&gt;Pain&lt;/secondary-title&gt;&lt;/titles&gt;&lt;periodical&gt;&lt;full-title&gt;Pain&lt;/full-title&gt;&lt;/periodical&gt;&lt;pages&gt;1489-1493&lt;/pages&gt;&lt;volume&gt;160&lt;/volume&gt;&lt;number&gt;7&lt;/number&gt;&lt;dates&gt;&lt;year&gt;2019&lt;/year&gt;&lt;/dates&gt;&lt;isbn&gt;0304-3959&lt;/isbn&gt;&lt;urls&gt;&lt;/urls&gt;&lt;/record&gt;&lt;/Cite&gt;&lt;/EndNote&gt;</w:instrText>
      </w:r>
      <w:r w:rsidRPr="000735B1">
        <w:rPr>
          <w:rFonts w:cs="Times New Roman"/>
        </w:rPr>
        <w:fldChar w:fldCharType="separate"/>
      </w:r>
      <w:r w:rsidR="00187AB6" w:rsidRPr="000735B1">
        <w:rPr>
          <w:rFonts w:cs="Times New Roman"/>
          <w:noProof/>
        </w:rPr>
        <w:t>[74]</w:t>
      </w:r>
      <w:r w:rsidRPr="000735B1">
        <w:rPr>
          <w:rFonts w:cs="Times New Roman"/>
        </w:rPr>
        <w:fldChar w:fldCharType="end"/>
      </w:r>
      <w:r w:rsidRPr="000735B1">
        <w:rPr>
          <w:rFonts w:cs="Times New Roman"/>
        </w:rPr>
        <w:t>.</w:t>
      </w:r>
      <w:r w:rsidR="0057358A" w:rsidRPr="000735B1">
        <w:rPr>
          <w:rFonts w:cs="Times New Roman"/>
        </w:rPr>
        <w:t xml:space="preserve"> </w:t>
      </w:r>
      <w:r w:rsidRPr="000735B1">
        <w:rPr>
          <w:rFonts w:cs="Times New Roman"/>
        </w:rPr>
        <w:t xml:space="preserve"> </w:t>
      </w:r>
      <w:r w:rsidR="0057358A" w:rsidRPr="000735B1">
        <w:rPr>
          <w:rFonts w:cs="Times New Roman"/>
        </w:rPr>
        <w:t xml:space="preserve">In reference to somatosensory information, </w:t>
      </w:r>
      <w:r w:rsidR="0057358A" w:rsidRPr="000735B1">
        <w:t xml:space="preserve">the </w:t>
      </w:r>
      <w:r w:rsidR="0057358A" w:rsidRPr="000735B1">
        <w:rPr>
          <w:rFonts w:cs="Times New Roman"/>
        </w:rPr>
        <w:t xml:space="preserve">Embodied Defence Model posits that pain captures attention in level two of the protection system of the human body, and only if physiological adaption in level one cannot reduce the threat without awareness. Furthermore, if pain avoidance is not possible (such as in chronic pain) dissociation from pain occurs in level three </w:t>
      </w:r>
      <w:r w:rsidR="0057358A" w:rsidRPr="000735B1">
        <w:rPr>
          <w:rFonts w:cs="Times New Roman"/>
        </w:rPr>
        <w:fldChar w:fldCharType="begin"/>
      </w:r>
      <w:r w:rsidR="00187AB6" w:rsidRPr="000735B1">
        <w:rPr>
          <w:rFonts w:cs="Times New Roman"/>
        </w:rPr>
        <w:instrText xml:space="preserve"> ADDIN EN.CITE &lt;EndNote&gt;&lt;Cite&gt;&lt;Author&gt;Eccleston&lt;/Author&gt;&lt;Year&gt;2018&lt;/Year&gt;&lt;RecNum&gt;76&lt;/RecNum&gt;&lt;DisplayText&gt;[14]&lt;/DisplayText&gt;&lt;record&gt;&lt;rec-number&gt;76&lt;/rec-number&gt;&lt;foreign-keys&gt;&lt;key app="EN" db-id="2xaaap2efrdzf1eafv5pxxz39e2vzd90zsdz" timestamp="1557917086"&gt;76&lt;/key&gt;&lt;/foreign-keys&gt;&lt;ref-type name="Journal Article"&gt;17&lt;/ref-type&gt;&lt;contributors&gt;&lt;authors&gt;&lt;author&gt;Eccleston, C.&lt;/author&gt;&lt;/authors&gt;&lt;/contributors&gt;&lt;titles&gt;&lt;title&gt;Chronic pain as embodied defence: implications for current and future psychological treatments&lt;/title&gt;&lt;secondary-title&gt;Pain&lt;/secondary-title&gt;&lt;/titles&gt;&lt;periodical&gt;&lt;full-title&gt;Pain&lt;/full-title&gt;&lt;/periodical&gt;&lt;pages&gt;S17-S23&lt;/pages&gt;&lt;volume&gt;159&lt;/volume&gt;&lt;dates&gt;&lt;year&gt;2018&lt;/year&gt;&lt;/dates&gt;&lt;isbn&gt;0304-3959&lt;/isbn&gt;&lt;urls&gt;&lt;/urls&gt;&lt;/record&gt;&lt;/Cite&gt;&lt;/EndNote&gt;</w:instrText>
      </w:r>
      <w:r w:rsidR="0057358A" w:rsidRPr="000735B1">
        <w:rPr>
          <w:rFonts w:cs="Times New Roman"/>
        </w:rPr>
        <w:fldChar w:fldCharType="separate"/>
      </w:r>
      <w:r w:rsidR="00187AB6" w:rsidRPr="000735B1">
        <w:rPr>
          <w:rFonts w:cs="Times New Roman"/>
          <w:noProof/>
        </w:rPr>
        <w:t>[14]</w:t>
      </w:r>
      <w:r w:rsidR="0057358A" w:rsidRPr="000735B1">
        <w:rPr>
          <w:rFonts w:cs="Times New Roman"/>
        </w:rPr>
        <w:fldChar w:fldCharType="end"/>
      </w:r>
      <w:r w:rsidR="0057358A" w:rsidRPr="000735B1">
        <w:rPr>
          <w:rFonts w:cs="Times New Roman"/>
        </w:rPr>
        <w:t xml:space="preserve">.  </w:t>
      </w:r>
    </w:p>
    <w:p w14:paraId="20325EE8" w14:textId="4E9E0993" w:rsidR="002B3895" w:rsidRPr="000735B1" w:rsidRDefault="002B3895" w:rsidP="002B3895">
      <w:pPr>
        <w:ind w:firstLine="720"/>
      </w:pPr>
      <w:r w:rsidRPr="000735B1">
        <w:t>A relatively large body of research has investigated visual AB to</w:t>
      </w:r>
      <w:r w:rsidR="00AF2700" w:rsidRPr="000735B1">
        <w:t>ward</w:t>
      </w:r>
      <w:r w:rsidRPr="000735B1">
        <w:t xml:space="preserve"> pain-related information, </w:t>
      </w:r>
      <w:r w:rsidR="00394B87" w:rsidRPr="000735B1">
        <w:t>notably</w:t>
      </w:r>
      <w:r w:rsidRPr="000735B1">
        <w:t xml:space="preserve"> pain-related words and facial expressions</w:t>
      </w:r>
      <w:r w:rsidR="0057358A" w:rsidRPr="000735B1">
        <w:t xml:space="preserve">, using numerous paradigms such as modified versions of the Stroop task </w:t>
      </w:r>
      <w:r w:rsidR="0057358A" w:rsidRPr="000735B1">
        <w:fldChar w:fldCharType="begin"/>
      </w:r>
      <w:r w:rsidR="00187AB6" w:rsidRPr="000735B1">
        <w:instrText xml:space="preserve"> ADDIN EN.CITE &lt;EndNote&gt;&lt;Cite&gt;&lt;Author&gt;Roelofs&lt;/Author&gt;&lt;Year&gt;2002&lt;/Year&gt;&lt;RecNum&gt;889&lt;/RecNum&gt;&lt;Prefix&gt;e.g. &lt;/Prefix&gt;&lt;DisplayText&gt;[e.g. 50]&lt;/DisplayText&gt;&lt;record&gt;&lt;rec-number&gt;889&lt;/rec-number&gt;&lt;foreign-keys&gt;&lt;key app="EN" db-id="2xaaap2efrdzf1eafv5pxxz39e2vzd90zsdz" timestamp="1571059892"&gt;889&lt;/key&gt;&lt;/foreign-keys&gt;&lt;ref-type name="Journal Article"&gt;17&lt;/ref-type&gt;&lt;contributors&gt;&lt;authors&gt;&lt;author&gt;Roelofs, Jeffrey&lt;/author&gt;&lt;author&gt;Peters, Madelon L&lt;/author&gt;&lt;author&gt;Zeegers, Maurice PA&lt;/author&gt;&lt;author&gt;Vlaeyen, Johan WS&lt;/author&gt;&lt;/authors&gt;&lt;/contributors&gt;&lt;titles&gt;&lt;title&gt;The modified Stroop paradigm as a measure of selective attention towards pain‐related stimuli among chronic pain patients: a meta‐analysis&lt;/title&gt;&lt;secondary-title&gt;European Journal of Pain&lt;/secondary-title&gt;&lt;/titles&gt;&lt;periodical&gt;&lt;full-title&gt;European Journal of Pain&lt;/full-title&gt;&lt;/periodical&gt;&lt;pages&gt;273-281&lt;/pages&gt;&lt;volume&gt;6&lt;/volume&gt;&lt;number&gt;4&lt;/number&gt;&lt;dates&gt;&lt;year&gt;2002&lt;/year&gt;&lt;/dates&gt;&lt;isbn&gt;1090-3801&lt;/isbn&gt;&lt;urls&gt;&lt;/urls&gt;&lt;/record&gt;&lt;/Cite&gt;&lt;/EndNote&gt;</w:instrText>
      </w:r>
      <w:r w:rsidR="0057358A" w:rsidRPr="000735B1">
        <w:fldChar w:fldCharType="separate"/>
      </w:r>
      <w:r w:rsidR="00187AB6" w:rsidRPr="000735B1">
        <w:rPr>
          <w:noProof/>
        </w:rPr>
        <w:t>[e.g. 50]</w:t>
      </w:r>
      <w:r w:rsidR="0057358A" w:rsidRPr="000735B1">
        <w:fldChar w:fldCharType="end"/>
      </w:r>
      <w:r w:rsidR="0057358A" w:rsidRPr="000735B1">
        <w:t xml:space="preserve">, spatial cueing task </w:t>
      </w:r>
      <w:r w:rsidR="0057358A" w:rsidRPr="000735B1">
        <w:fldChar w:fldCharType="begin"/>
      </w:r>
      <w:r w:rsidR="00187AB6" w:rsidRPr="000735B1">
        <w:instrText xml:space="preserve"> ADDIN EN.CITE &lt;EndNote&gt;&lt;Cite&gt;&lt;Author&gt;Schoth&lt;/Author&gt;&lt;Year&gt;2018&lt;/Year&gt;&lt;RecNum&gt;20&lt;/RecNum&gt;&lt;Prefix&gt;e.g. &lt;/Prefix&gt;&lt;DisplayText&gt;[e.g. 58]&lt;/DisplayText&gt;&lt;record&gt;&lt;rec-number&gt;20&lt;/rec-number&gt;&lt;foreign-keys&gt;&lt;key app="EN" db-id="2xaaap2efrdzf1eafv5pxxz39e2vzd90zsdz" timestamp="1550759481"&gt;20&lt;/key&gt;&lt;/foreign-keys&gt;&lt;ref-type name="Journal Article"&gt;17&lt;/ref-type&gt;&lt;contributors&gt;&lt;authors&gt;&lt;author&gt;Schoth, D. E.&lt;/author&gt;&lt;author&gt;Parry, Laura&lt;/author&gt;&lt;author&gt;Liossi, Christina&lt;/author&gt;&lt;/authors&gt;&lt;/contributors&gt;&lt;titles&gt;&lt;title&gt;Combined cognitive biases for pain and disability information in individuals with chronic headache: a preliminary investigation&lt;/title&gt;&lt;secondary-title&gt;Journal of Health Psychology&lt;/secondary-title&gt;&lt;/titles&gt;&lt;periodical&gt;&lt;full-title&gt;Journal of health psychology&lt;/full-title&gt;&lt;/periodical&gt;&lt;pages&gt;1610-1621&lt;/pages&gt;&lt;volume&gt;23&lt;/volume&gt;&lt;number&gt;12&lt;/number&gt;&lt;dates&gt;&lt;year&gt;2018&lt;/year&gt;&lt;/dates&gt;&lt;isbn&gt;1359-1053&lt;/isbn&gt;&lt;urls&gt;&lt;/urls&gt;&lt;/record&gt;&lt;/Cite&gt;&lt;/EndNote&gt;</w:instrText>
      </w:r>
      <w:r w:rsidR="0057358A" w:rsidRPr="000735B1">
        <w:fldChar w:fldCharType="separate"/>
      </w:r>
      <w:r w:rsidR="00187AB6" w:rsidRPr="000735B1">
        <w:rPr>
          <w:noProof/>
        </w:rPr>
        <w:t>[e.g. 58]</w:t>
      </w:r>
      <w:r w:rsidR="0057358A" w:rsidRPr="000735B1">
        <w:fldChar w:fldCharType="end"/>
      </w:r>
      <w:r w:rsidR="0057358A" w:rsidRPr="000735B1">
        <w:t xml:space="preserve">, visual-probe task </w:t>
      </w:r>
      <w:r w:rsidR="0057358A" w:rsidRPr="000735B1">
        <w:fldChar w:fldCharType="begin"/>
      </w:r>
      <w:r w:rsidR="00187AB6" w:rsidRPr="000735B1">
        <w:instrText xml:space="preserve"> ADDIN EN.CITE &lt;EndNote&gt;&lt;Cite&gt;&lt;Author&gt;Schoth&lt;/Author&gt;&lt;Year&gt;2013&lt;/Year&gt;&lt;RecNum&gt;890&lt;/RecNum&gt;&lt;Prefix&gt;e.g. &lt;/Prefix&gt;&lt;DisplayText&gt;[e.g. 39; 55]&lt;/DisplayText&gt;&lt;record&gt;&lt;rec-number&gt;890&lt;/rec-number&gt;&lt;foreign-keys&gt;&lt;key app="EN" db-id="2xaaap2efrdzf1eafv5pxxz39e2vzd90zsdz" timestamp="1571060211"&gt;890&lt;/key&gt;&lt;/foreign-keys&gt;&lt;ref-type name="Journal Article"&gt;17&lt;/ref-type&gt;&lt;contributors&gt;&lt;authors&gt;&lt;author&gt;Schoth, D. E.&lt;/author&gt;&lt;author&gt;Liossi, Christina&lt;/author&gt;&lt;/authors&gt;&lt;/contributors&gt;&lt;titles&gt;&lt;title&gt;Specificity and time-course of attentional bias in chronic headache: a visual-probe investigation&lt;/title&gt;&lt;secondary-title&gt;The Clinical journal of pain&lt;/secondary-title&gt;&lt;/titles&gt;&lt;periodical&gt;&lt;full-title&gt;The Clinical journal of pain&lt;/full-title&gt;&lt;/periodical&gt;&lt;pages&gt;583-590&lt;/pages&gt;&lt;volume&gt;29&lt;/volume&gt;&lt;number&gt;7&lt;/number&gt;&lt;dates&gt;&lt;year&gt;2013&lt;/year&gt;&lt;/dates&gt;&lt;isbn&gt;0749-8047&lt;/isbn&gt;&lt;urls&gt;&lt;/urls&gt;&lt;/record&gt;&lt;/Cite&gt;&lt;Cite&gt;&lt;Author&gt;Liossi&lt;/Author&gt;&lt;Year&gt;2011&lt;/Year&gt;&lt;RecNum&gt;919&lt;/RecNum&gt;&lt;record&gt;&lt;rec-number&gt;919&lt;/rec-number&gt;&lt;foreign-keys&gt;&lt;key app="EN" db-id="2xaaap2efrdzf1eafv5pxxz39e2vzd90zsdz" timestamp="1584009344"&gt;919&lt;/key&gt;&lt;/foreign-keys&gt;&lt;ref-type name="Journal Article"&gt;17&lt;/ref-type&gt;&lt;contributors&gt;&lt;authors&gt;&lt;author&gt;Liossi, C.&lt;/author&gt;&lt;author&gt;White, Paul&lt;/author&gt;&lt;author&gt;Schoth, Daniel E&lt;/author&gt;&lt;/authors&gt;&lt;/contributors&gt;&lt;titles&gt;&lt;title&gt;Time-course of attentional bias for threat-related cues in patients with chronic daily headache–tension type: evidence for the role of anger&lt;/title&gt;&lt;secondary-title&gt;European Journal of Pain&lt;/secondary-title&gt;&lt;/titles&gt;&lt;periodical&gt;&lt;full-title&gt;European Journal of Pain&lt;/full-title&gt;&lt;/periodical&gt;&lt;pages&gt;92-98&lt;/pages&gt;&lt;volume&gt;15&lt;/volume&gt;&lt;number&gt;1&lt;/number&gt;&lt;dates&gt;&lt;year&gt;2011&lt;/year&gt;&lt;/dates&gt;&lt;isbn&gt;1090-3801&lt;/isbn&gt;&lt;urls&gt;&lt;/urls&gt;&lt;/record&gt;&lt;/Cite&gt;&lt;/EndNote&gt;</w:instrText>
      </w:r>
      <w:r w:rsidR="0057358A" w:rsidRPr="000735B1">
        <w:fldChar w:fldCharType="separate"/>
      </w:r>
      <w:r w:rsidR="00187AB6" w:rsidRPr="000735B1">
        <w:rPr>
          <w:noProof/>
        </w:rPr>
        <w:t>[e.g. 39; 55]</w:t>
      </w:r>
      <w:r w:rsidR="0057358A" w:rsidRPr="000735B1">
        <w:fldChar w:fldCharType="end"/>
      </w:r>
      <w:r w:rsidR="0057358A" w:rsidRPr="000735B1">
        <w:t xml:space="preserve">, visual-search task </w:t>
      </w:r>
      <w:r w:rsidR="0057358A" w:rsidRPr="000735B1">
        <w:fldChar w:fldCharType="begin">
          <w:fldData xml:space="preserve">PEVuZE5vdGU+PENpdGU+PEF1dGhvcj5TY2hvdGg8L0F1dGhvcj48WWVhcj4yMDE1PC9ZZWFyPjxS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</w:fldData>
        </w:fldChar>
      </w:r>
      <w:r w:rsidR="00187AB6" w:rsidRPr="000735B1">
        <w:instrText xml:space="preserve"> ADDIN EN.CITE </w:instrText>
      </w:r>
      <w:r w:rsidR="00187AB6" w:rsidRPr="000735B1">
        <w:fldChar w:fldCharType="begin">
          <w:fldData xml:space="preserve">PEVuZE5vdGU+PENpdGU+PEF1dGhvcj5TY2hvdGg8L0F1dGhvcj48WWVhcj4yMDE1PC9ZZWFyPjxS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</w:fldData>
        </w:fldChar>
      </w:r>
      <w:r w:rsidR="00187AB6" w:rsidRPr="000735B1">
        <w:instrText xml:space="preserve"> ADDIN EN.CITE.DATA </w:instrText>
      </w:r>
      <w:r w:rsidR="00187AB6" w:rsidRPr="000735B1">
        <w:fldChar w:fldCharType="end"/>
      </w:r>
      <w:r w:rsidR="0057358A" w:rsidRPr="000735B1">
        <w:fldChar w:fldCharType="separate"/>
      </w:r>
      <w:r w:rsidR="00187AB6" w:rsidRPr="000735B1">
        <w:rPr>
          <w:noProof/>
        </w:rPr>
        <w:t xml:space="preserve">[e.g. </w:t>
      </w:r>
      <w:r w:rsidR="00187AB6" w:rsidRPr="000735B1">
        <w:rPr>
          <w:noProof/>
        </w:rPr>
        <w:lastRenderedPageBreak/>
        <w:t>38; 54]</w:t>
      </w:r>
      <w:r w:rsidR="0057358A" w:rsidRPr="000735B1">
        <w:fldChar w:fldCharType="end"/>
      </w:r>
      <w:r w:rsidR="0057358A" w:rsidRPr="000735B1">
        <w:t xml:space="preserve">, and change detection paradigm </w:t>
      </w:r>
      <w:r w:rsidR="0057358A" w:rsidRPr="000735B1">
        <w:fldChar w:fldCharType="begin"/>
      </w:r>
      <w:r w:rsidR="00187AB6" w:rsidRPr="000735B1">
        <w:instrText xml:space="preserve"> ADDIN EN.CITE &lt;EndNote&gt;&lt;Cite&gt;&lt;Author&gt;Schoth&lt;/Author&gt;&lt;Year&gt;2015&lt;/Year&gt;&lt;RecNum&gt;18&lt;/RecNum&gt;&lt;Prefix&gt;e.g. &lt;/Prefix&gt;&lt;DisplayText&gt;[e.g. 56]&lt;/DisplayText&gt;&lt;record&gt;&lt;rec-number&gt;18&lt;/rec-number&gt;&lt;foreign-keys&gt;&lt;key app="EN" db-id="2xaaap2efrdzf1eafv5pxxz39e2vzd90zsdz" timestamp="1550759479"&gt;18&lt;/key&gt;&lt;/foreign-keys&gt;&lt;ref-type name="Journal Article"&gt;17&lt;/ref-type&gt;&lt;contributors&gt;&lt;authors&gt;&lt;author&gt;Schoth, D. E.&lt;/author&gt;&lt;author&gt;Ma, Yizhu&lt;/author&gt;&lt;author&gt;Liossi, Christina&lt;/author&gt;&lt;/authors&gt;&lt;/contributors&gt;&lt;titles&gt;&lt;title&gt;Exploring attentional bias for real-world, pain-related information in chronic musculoskeletal pain using a novel change detection paradigm&lt;/title&gt;&lt;secondary-title&gt;The Clinical Journal of Pain&lt;/secondary-title&gt;&lt;/titles&gt;&lt;periodical&gt;&lt;full-title&gt;The Clinical journal of pain&lt;/full-title&gt;&lt;/periodical&gt;&lt;pages&gt;680-688&lt;/pages&gt;&lt;volume&gt;31&lt;/volume&gt;&lt;number&gt;8&lt;/number&gt;&lt;dates&gt;&lt;year&gt;2015&lt;/year&gt;&lt;/dates&gt;&lt;isbn&gt;0749-8047&lt;/isbn&gt;&lt;urls&gt;&lt;/urls&gt;&lt;/record&gt;&lt;/Cite&gt;&lt;/EndNote&gt;</w:instrText>
      </w:r>
      <w:r w:rsidR="0057358A" w:rsidRPr="000735B1">
        <w:fldChar w:fldCharType="separate"/>
      </w:r>
      <w:r w:rsidR="00187AB6" w:rsidRPr="000735B1">
        <w:rPr>
          <w:noProof/>
        </w:rPr>
        <w:t>[e.g. 56]</w:t>
      </w:r>
      <w:r w:rsidR="0057358A" w:rsidRPr="000735B1">
        <w:fldChar w:fldCharType="end"/>
      </w:r>
      <w:r w:rsidR="00167A71" w:rsidRPr="000735B1">
        <w:t xml:space="preserve">.  </w:t>
      </w:r>
      <w:r w:rsidRPr="000735B1">
        <w:t xml:space="preserve">Several meta-analyses of pain-related AB </w:t>
      </w:r>
      <w:r w:rsidR="00E44166" w:rsidRPr="000735B1">
        <w:t xml:space="preserve">have </w:t>
      </w:r>
      <w:r w:rsidRPr="000735B1">
        <w:t>found that chronic pain</w:t>
      </w:r>
      <w:r w:rsidR="00394B87" w:rsidRPr="000735B1">
        <w:t xml:space="preserve"> patients</w:t>
      </w:r>
      <w:r w:rsidR="003D3FF5" w:rsidRPr="000735B1">
        <w:t xml:space="preserve"> </w:t>
      </w:r>
      <w:r w:rsidRPr="000735B1">
        <w:t>show greater AB to</w:t>
      </w:r>
      <w:r w:rsidR="00394B87" w:rsidRPr="000735B1">
        <w:t>ward</w:t>
      </w:r>
      <w:r w:rsidRPr="000735B1">
        <w:t xml:space="preserve"> pain-related information</w:t>
      </w:r>
      <w:r w:rsidR="003D3FF5" w:rsidRPr="000735B1">
        <w:t xml:space="preserve"> than healthy individuals, particularly for stimuli associated with the sensory dimension of pain</w:t>
      </w:r>
      <w:r w:rsidR="004A7F8F" w:rsidRPr="000735B1">
        <w:t xml:space="preserve">.  </w:t>
      </w:r>
      <w:r w:rsidR="00167A71" w:rsidRPr="000735B1">
        <w:t>However, e</w:t>
      </w:r>
      <w:r w:rsidRPr="000735B1">
        <w:t xml:space="preserve">ffect sizes are generally small and the results of individual studies inconsistent </w:t>
      </w:r>
      <w:r w:rsidRPr="000735B1">
        <w:fldChar w:fldCharType="begin">
          <w:fldData xml:space="preserve">PEVuZE5vdGU+PENpdGU+PEF1dGhvcj5Dcm9tYmV6PC9BdXRob3I+PFllYXI+MjAxMzwvWWVhcj48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</w:fldData>
        </w:fldChar>
      </w:r>
      <w:r w:rsidR="00187AB6" w:rsidRPr="000735B1">
        <w:instrText xml:space="preserve"> ADDIN EN.CITE </w:instrText>
      </w:r>
      <w:r w:rsidR="00187AB6" w:rsidRPr="000735B1">
        <w:fldChar w:fldCharType="begin">
          <w:fldData xml:space="preserve">PEVuZE5vdGU+PENpdGU+PEF1dGhvcj5Dcm9tYmV6PC9BdXRob3I+PFllYXI+MjAxMzwvWWVhcj48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1; 57; 67]</w:t>
      </w:r>
      <w:r w:rsidRPr="000735B1">
        <w:fldChar w:fldCharType="end"/>
      </w:r>
      <w:r w:rsidRPr="000735B1">
        <w:t xml:space="preserve">.  </w:t>
      </w:r>
    </w:p>
    <w:p w14:paraId="2E5617C4" w14:textId="16398134" w:rsidR="0071682D" w:rsidRPr="000735B1" w:rsidRDefault="00EB7B67" w:rsidP="004134D2">
      <w:pPr>
        <w:ind w:firstLine="720"/>
      </w:pPr>
      <w:r w:rsidRPr="000735B1">
        <w:t xml:space="preserve">While carefully selected linguistic and pictorial stimuli may be </w:t>
      </w:r>
      <w:r w:rsidR="004134D2" w:rsidRPr="000735B1">
        <w:t xml:space="preserve">symbolic </w:t>
      </w:r>
      <w:r w:rsidRPr="000735B1">
        <w:t>representati</w:t>
      </w:r>
      <w:r w:rsidR="00FF73E9" w:rsidRPr="000735B1">
        <w:t>ons</w:t>
      </w:r>
      <w:r w:rsidRPr="000735B1">
        <w:t xml:space="preserve"> of pain, they are nevertheless not equivalent to the individual’s actua</w:t>
      </w:r>
      <w:r w:rsidR="00714082" w:rsidRPr="000735B1">
        <w:t xml:space="preserve">l subjective experience of pain. </w:t>
      </w:r>
      <w:r w:rsidR="003D3FF5" w:rsidRPr="000735B1">
        <w:t>S</w:t>
      </w:r>
      <w:r w:rsidR="002B3895" w:rsidRPr="000735B1">
        <w:t xml:space="preserve">omatosensory stimuli, defined as stimuli which can evoke a sensation </w:t>
      </w:r>
      <w:r w:rsidR="004134D2" w:rsidRPr="000735B1">
        <w:t xml:space="preserve">(e.g. pressure, pain, or warmth) </w:t>
      </w:r>
      <w:r w:rsidR="002B3895" w:rsidRPr="000735B1">
        <w:t xml:space="preserve">anywhere on the body, may be better suited </w:t>
      </w:r>
      <w:r w:rsidR="003D3FF5" w:rsidRPr="000735B1">
        <w:t>to assess</w:t>
      </w:r>
      <w:r w:rsidR="002B3895" w:rsidRPr="000735B1">
        <w:t xml:space="preserve"> AB to information related to one’s own</w:t>
      </w:r>
      <w:r w:rsidRPr="000735B1">
        <w:t xml:space="preserve"> actual</w:t>
      </w:r>
      <w:r w:rsidR="002B3895" w:rsidRPr="000735B1">
        <w:t xml:space="preserve"> pain </w:t>
      </w:r>
      <w:r w:rsidR="002B3895" w:rsidRPr="000735B1">
        <w:fldChar w:fldCharType="begin">
          <w:fldData xml:space="preserve">PEVuZE5vdGU+PENpdGU+PEF1dGhvcj5Ub2RkPC9BdXRob3I+PFllYXI+MjAxODwvWWVhcj48UmVj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</w:fldData>
        </w:fldChar>
      </w:r>
      <w:r w:rsidR="00187AB6" w:rsidRPr="000735B1">
        <w:instrText xml:space="preserve"> ADDIN EN.CITE </w:instrText>
      </w:r>
      <w:r w:rsidR="00187AB6" w:rsidRPr="000735B1">
        <w:fldChar w:fldCharType="begin">
          <w:fldData xml:space="preserve">PEVuZE5vdGU+PENpdGU+PEF1dGhvcj5Ub2RkPC9BdXRob3I+PFllYXI+MjAxODwvWWVhcj48UmVj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</w:fldData>
        </w:fldChar>
      </w:r>
      <w:r w:rsidR="00187AB6" w:rsidRPr="000735B1">
        <w:instrText xml:space="preserve"> ADDIN EN.CITE.DATA </w:instrText>
      </w:r>
      <w:r w:rsidR="00187AB6" w:rsidRPr="000735B1">
        <w:fldChar w:fldCharType="end"/>
      </w:r>
      <w:r w:rsidR="002B3895" w:rsidRPr="000735B1">
        <w:fldChar w:fldCharType="separate"/>
      </w:r>
      <w:r w:rsidR="00187AB6" w:rsidRPr="000735B1">
        <w:rPr>
          <w:noProof/>
        </w:rPr>
        <w:t>[9; 57; 67; 73]</w:t>
      </w:r>
      <w:r w:rsidR="002B3895" w:rsidRPr="000735B1">
        <w:fldChar w:fldCharType="end"/>
      </w:r>
      <w:r w:rsidR="00714082" w:rsidRPr="000735B1">
        <w:t xml:space="preserve">.  </w:t>
      </w:r>
      <w:r w:rsidR="00822DEF" w:rsidRPr="000735B1">
        <w:t xml:space="preserve">Chronic </w:t>
      </w:r>
      <w:r w:rsidR="002B3895" w:rsidRPr="000735B1">
        <w:t>pain affects how somatosensory stimuli are processed</w:t>
      </w:r>
      <w:r w:rsidR="00822DEF" w:rsidRPr="000735B1">
        <w:t xml:space="preserve"> </w:t>
      </w:r>
      <w:r w:rsidR="00822DEF" w:rsidRPr="000735B1">
        <w:fldChar w:fldCharType="begin">
          <w:fldData xml:space="preserve">PEVuZE5vdGU+PENpdGU+PEF1dGhvcj5DYXRsZXk8L0F1dGhvcj48WWVhcj4yMDE0PC9ZZWFyPjxS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</w:fldData>
        </w:fldChar>
      </w:r>
      <w:r w:rsidR="00822DEF" w:rsidRPr="000735B1">
        <w:instrText xml:space="preserve"> ADDIN EN.CITE </w:instrText>
      </w:r>
      <w:r w:rsidR="00822DEF" w:rsidRPr="000735B1">
        <w:fldChar w:fldCharType="begin">
          <w:fldData xml:space="preserve">PEVuZE5vdGU+PENpdGU+PEF1dGhvcj5DYXRsZXk8L0F1dGhvcj48WWVhcj4yMDE0PC9ZZWFyPjxS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</w:fldData>
        </w:fldChar>
      </w:r>
      <w:r w:rsidR="00822DEF" w:rsidRPr="000735B1">
        <w:instrText xml:space="preserve"> ADDIN EN.CITE.DATA </w:instrText>
      </w:r>
      <w:r w:rsidR="00822DEF" w:rsidRPr="000735B1">
        <w:fldChar w:fldCharType="end"/>
      </w:r>
      <w:r w:rsidR="00822DEF" w:rsidRPr="000735B1">
        <w:fldChar w:fldCharType="separate"/>
      </w:r>
      <w:r w:rsidR="00822DEF" w:rsidRPr="000735B1">
        <w:rPr>
          <w:noProof/>
        </w:rPr>
        <w:t>[e.g. 7]</w:t>
      </w:r>
      <w:r w:rsidR="00822DEF" w:rsidRPr="000735B1">
        <w:fldChar w:fldCharType="end"/>
      </w:r>
      <w:r w:rsidR="00822DEF" w:rsidRPr="000735B1">
        <w:t xml:space="preserve"> but AB to somatosensory stimuli has</w:t>
      </w:r>
      <w:r w:rsidR="002B3895" w:rsidRPr="000735B1">
        <w:t xml:space="preserve"> not to date been systematically reviewed.  </w:t>
      </w:r>
    </w:p>
    <w:p w14:paraId="4C162951" w14:textId="00557B4A" w:rsidR="002B3895" w:rsidRPr="000735B1" w:rsidRDefault="00822DEF" w:rsidP="00822DEF">
      <w:pPr>
        <w:ind w:firstLine="720"/>
      </w:pPr>
      <w:r w:rsidRPr="000735B1">
        <w:t>This systematic review and meta-analysis</w:t>
      </w:r>
      <w:r w:rsidR="002B3895" w:rsidRPr="000735B1">
        <w:t xml:space="preserve"> </w:t>
      </w:r>
      <w:r w:rsidRPr="000735B1">
        <w:t xml:space="preserve">aimed to evaluate ABs for painful and non-painful somatosensory stimuli in individuals with chronic pain. We additionally investigated AB to visual stimuli in peripersonal space around a pain-affected body region </w:t>
      </w:r>
      <w:r w:rsidRPr="000735B1">
        <w:fldChar w:fldCharType="begin">
          <w:fldData xml:space="preserve">PEVuZE5vdGU+PENpdGU+PEF1dGhvcj5CdWx0aXR1ZGU8L0F1dGhvcj48WWVhcj4yMDE3PC9ZZWFy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</w:fldData>
        </w:fldChar>
      </w:r>
      <w:r w:rsidR="00187AB6" w:rsidRPr="000735B1">
        <w:instrText xml:space="preserve"> ADDIN EN.CITE </w:instrText>
      </w:r>
      <w:r w:rsidR="00187AB6" w:rsidRPr="000735B1">
        <w:fldChar w:fldCharType="begin">
          <w:fldData xml:space="preserve">PEVuZE5vdGU+PENpdGU+PEF1dGhvcj5CdWx0aXR1ZGU8L0F1dGhvcj48WWVhcj4yMDE3PC9ZZWFy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5; 17]</w:t>
      </w:r>
      <w:r w:rsidRPr="000735B1">
        <w:fldChar w:fldCharType="end"/>
      </w:r>
      <w:r w:rsidRPr="000735B1">
        <w:t xml:space="preserve"> because a scoping search identified this as a pertinent extension to the research question. More specifically, we </w:t>
      </w:r>
      <w:r w:rsidR="000E2E49" w:rsidRPr="000735B1">
        <w:t>addressed</w:t>
      </w:r>
      <w:r w:rsidR="002B3895" w:rsidRPr="000735B1">
        <w:t xml:space="preserve"> the following questions (depicted </w:t>
      </w:r>
      <w:r w:rsidR="00A05792" w:rsidRPr="000735B1">
        <w:t xml:space="preserve">schematically </w:t>
      </w:r>
      <w:r w:rsidR="002B3895" w:rsidRPr="000735B1">
        <w:t>in Figure 1):</w:t>
      </w:r>
      <w:r w:rsidR="00B268CA" w:rsidRPr="000735B1">
        <w:t xml:space="preserve"> 1) </w:t>
      </w:r>
      <w:r w:rsidR="002B3895" w:rsidRPr="000735B1">
        <w:t>Do chronic pain patients show AB to somatosensory modality stimuli over other modalities of stimuli?</w:t>
      </w:r>
      <w:r w:rsidR="00B268CA" w:rsidRPr="000735B1">
        <w:t xml:space="preserve">  2) </w:t>
      </w:r>
      <w:r w:rsidR="002B3895" w:rsidRPr="000735B1">
        <w:t>Do patients with unilateral chronic pain show spatial AB to somatosensory stimuli near the location of pain?</w:t>
      </w:r>
      <w:r w:rsidR="00B268CA" w:rsidRPr="000735B1">
        <w:t xml:space="preserve">  3) </w:t>
      </w:r>
      <w:r w:rsidR="002B3895" w:rsidRPr="000735B1">
        <w:t xml:space="preserve">Do chronic pain patients show spatial AB to visual stimuli in </w:t>
      </w:r>
      <w:r w:rsidR="00CC4825" w:rsidRPr="000735B1">
        <w:t xml:space="preserve">the </w:t>
      </w:r>
      <w:r w:rsidR="002B3895" w:rsidRPr="000735B1">
        <w:t>peripersonal space around a pain-affected body region?</w:t>
      </w:r>
      <w:r w:rsidR="0071682D" w:rsidRPr="000735B1">
        <w:t xml:space="preserve">  </w:t>
      </w:r>
      <w:r w:rsidR="00167A71" w:rsidRPr="000735B1">
        <w:t xml:space="preserve">Somatosensory modality AB and spatial AB were compared between chronic pain patients and healthy controls. </w:t>
      </w:r>
      <w:r w:rsidR="002B3895" w:rsidRPr="000735B1">
        <w:t xml:space="preserve">Spatial AB </w:t>
      </w:r>
      <w:r w:rsidR="000E2E49" w:rsidRPr="000735B1">
        <w:t>was</w:t>
      </w:r>
      <w:r w:rsidR="002B3895" w:rsidRPr="000735B1">
        <w:t xml:space="preserve"> </w:t>
      </w:r>
      <w:r w:rsidR="00167A71" w:rsidRPr="000735B1">
        <w:t>also compared</w:t>
      </w:r>
      <w:r w:rsidR="002B3895" w:rsidRPr="000735B1">
        <w:t xml:space="preserve"> between pain-affected and pain-unaffected sides of the body.  </w:t>
      </w:r>
    </w:p>
    <w:p w14:paraId="093BE424" w14:textId="77777777" w:rsidR="002B3895" w:rsidRPr="000735B1" w:rsidRDefault="002B3895" w:rsidP="002B3895">
      <w:pPr>
        <w:pStyle w:val="Heading1"/>
      </w:pPr>
      <w:r w:rsidRPr="000735B1">
        <w:lastRenderedPageBreak/>
        <w:t>Method</w:t>
      </w:r>
    </w:p>
    <w:p w14:paraId="59ABF924" w14:textId="5644E6C4" w:rsidR="002B3895" w:rsidRPr="000735B1" w:rsidRDefault="002B3895" w:rsidP="002B3895">
      <w:pPr>
        <w:ind w:firstLine="720"/>
      </w:pPr>
      <w:r w:rsidRPr="000735B1">
        <w:t xml:space="preserve">The protocol for this systematic review and meta-analysis was registered on PROSPERO CRD42019124510 </w:t>
      </w:r>
      <w:r w:rsidRPr="000735B1">
        <w:fldChar w:fldCharType="begin"/>
      </w:r>
      <w:r w:rsidR="002C576A" w:rsidRPr="000735B1">
        <w:instrText xml:space="preserve"> ADDIN EN.CITE &lt;EndNote&gt;&lt;Cite&gt;&lt;Author&gt;Broadbent&lt;/Author&gt;&lt;Year&gt;2019&lt;/Year&gt;&lt;RecNum&gt;123&lt;/RecNum&gt;&lt;DisplayText&gt;[2]&lt;/DisplayText&gt;&lt;record&gt;&lt;rec-number&gt;123&lt;/rec-number&gt;&lt;foreign-keys&gt;&lt;key app="EN" db-id="2xaaap2efrdzf1eafv5pxxz39e2vzd90zsdz" timestamp="1563972163"&gt;123&lt;/key&gt;&lt;/foreign-keys&gt;&lt;ref-type name="Web Page"&gt;12&lt;/ref-type&gt;&lt;contributors&gt;&lt;authors&gt;&lt;author&gt;Broadbent, Philippa&lt;/author&gt;&lt;author&gt;Liossi, C.&lt;/author&gt;&lt;author&gt;Zhang, Jin&lt;/author&gt;&lt;author&gt;Schoth, D. E.&lt;/author&gt;&lt;/authors&gt;&lt;/contributors&gt;&lt;titles&gt;&lt;title&gt;A machine learning aided systematic review and meta-analysis of attentional bias to somatosensory stimuli in chronic pain patients&lt;/title&gt;&lt;/titles&gt;&lt;dates&gt;&lt;year&gt;2019&lt;/year&gt;&lt;/dates&gt;&lt;publisher&gt;PROSPERO: International prospective register of systematic reviews.&lt;/publisher&gt;&lt;urls&gt;&lt;related-urls&gt;&lt;url&gt;http://www.crd.york.ac.uk/PROSPERO/display_record.php?ID=CRD42019124510&lt;/url&gt;&lt;/related-urls&gt;&lt;/urls&gt;&lt;electronic-resource-num&gt;CRD42019124510&lt;/electronic-resource-num&gt;&lt;/record&gt;&lt;/Cite&gt;&lt;/EndNote&gt;</w:instrText>
      </w:r>
      <w:r w:rsidRPr="000735B1">
        <w:fldChar w:fldCharType="separate"/>
      </w:r>
      <w:r w:rsidR="002C576A" w:rsidRPr="000735B1">
        <w:rPr>
          <w:noProof/>
        </w:rPr>
        <w:t>[2]</w:t>
      </w:r>
      <w:r w:rsidRPr="000735B1">
        <w:fldChar w:fldCharType="end"/>
      </w:r>
      <w:r w:rsidRPr="000735B1">
        <w:t>.</w:t>
      </w:r>
    </w:p>
    <w:p w14:paraId="3581BF88" w14:textId="77777777" w:rsidR="002B3895" w:rsidRPr="000735B1" w:rsidRDefault="002B3895" w:rsidP="002B3895">
      <w:pPr>
        <w:pStyle w:val="Heading2"/>
      </w:pPr>
      <w:r w:rsidRPr="000735B1">
        <w:t xml:space="preserve">Search Strategy </w:t>
      </w:r>
    </w:p>
    <w:p w14:paraId="4D9D9BFF" w14:textId="77777777" w:rsidR="002B3895" w:rsidRPr="000735B1" w:rsidRDefault="002B3895" w:rsidP="002B3895">
      <w:r w:rsidRPr="000735B1">
        <w:tab/>
        <w:t xml:space="preserve">The search was conducted in seven databases: Web of Science (title); MEDLINE, PsycINFO, and CINAHL (title, subject terms, abstract); PubMed (title/abstract); Scopus (title); and Cochrane Library databases (title, abstract, keywords).  The grey literature was searched using the OpenGrey database (main search field).  The database search was conducted on </w:t>
      </w:r>
      <w:r w:rsidR="00233543" w:rsidRPr="000735B1">
        <w:t>18</w:t>
      </w:r>
      <w:r w:rsidR="00233543" w:rsidRPr="000735B1">
        <w:rPr>
          <w:vertAlign w:val="superscript"/>
        </w:rPr>
        <w:t>th</w:t>
      </w:r>
      <w:r w:rsidR="00233543" w:rsidRPr="000735B1">
        <w:t xml:space="preserve"> October </w:t>
      </w:r>
      <w:r w:rsidRPr="000735B1">
        <w:t xml:space="preserve">2019 with studies from database inception until this date eligible for inclusion. </w:t>
      </w:r>
    </w:p>
    <w:p w14:paraId="32766C71" w14:textId="2834EDE1" w:rsidR="002B3895" w:rsidRPr="000735B1" w:rsidRDefault="002B3895" w:rsidP="002B3895">
      <w:r w:rsidRPr="000735B1">
        <w:tab/>
        <w:t>Search terms were developed from previous systematic reviews</w:t>
      </w:r>
      <w:r w:rsidR="003D3FF5" w:rsidRPr="000735B1">
        <w:t xml:space="preserve"> of AB</w:t>
      </w:r>
      <w:r w:rsidRPr="000735B1">
        <w:t xml:space="preserve"> </w:t>
      </w:r>
      <w:r w:rsidRPr="000735B1">
        <w:fldChar w:fldCharType="begin">
          <w:fldData xml:space="preserve">PEVuZE5vdGU+PENpdGU+PEF1dGhvcj5TY2hvdGg8L0F1dGhvcj48WWVhcj4yMDEyPC9ZZWFyPjxS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</w:fldData>
        </w:fldChar>
      </w:r>
      <w:r w:rsidR="00187AB6" w:rsidRPr="000735B1">
        <w:instrText xml:space="preserve"> ADDIN EN.CITE </w:instrText>
      </w:r>
      <w:r w:rsidR="00187AB6" w:rsidRPr="000735B1">
        <w:fldChar w:fldCharType="begin">
          <w:fldData xml:space="preserve">PEVuZE5vdGU+PENpdGU+PEF1dGhvcj5TY2hvdGg8L0F1dGhvcj48WWVhcj4yMDEyPC9ZZWFyPjxS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1; 57; 67]</w:t>
      </w:r>
      <w:r w:rsidRPr="000735B1">
        <w:fldChar w:fldCharType="end"/>
      </w:r>
      <w:r w:rsidRPr="000735B1">
        <w:t>, original studies of AB to somatosensory stimuli identified in a scoping search</w:t>
      </w:r>
      <w:r w:rsidR="00E23379" w:rsidRPr="000735B1">
        <w:t xml:space="preserve"> </w:t>
      </w:r>
      <w:r w:rsidRPr="000735B1">
        <w:fldChar w:fldCharType="begin">
          <w:fldData xml:space="preserve">PEVuZE5vdGU+PENpdGU+PEF1dGhvcj5GaWxicmljaDwvQXV0aG9yPjxZZWFyPjIwMTc8L1llYXI+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</w:fldData>
        </w:fldChar>
      </w:r>
      <w:r w:rsidR="00187AB6" w:rsidRPr="000735B1">
        <w:instrText xml:space="preserve"> ADDIN EN.CITE </w:instrText>
      </w:r>
      <w:r w:rsidR="00187AB6" w:rsidRPr="000735B1">
        <w:fldChar w:fldCharType="begin">
          <w:fldData xml:space="preserve">PEVuZE5vdGU+PENpdGU+PEF1dGhvcj5GaWxicmljaDwvQXV0aG9yPjxZZWFyPjIwMTc8L1llYXI+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e.g. 17; 25; 43; 46]</w:t>
      </w:r>
      <w:r w:rsidRPr="000735B1">
        <w:fldChar w:fldCharType="end"/>
      </w:r>
      <w:r w:rsidRPr="000735B1">
        <w:t xml:space="preserve"> and consultation with a University of Southampton Research Librarian.  </w:t>
      </w:r>
      <w:r w:rsidR="00E23379" w:rsidRPr="000735B1">
        <w:t xml:space="preserve">The scoping search was conducted in Google Scholar and the above databases using search terms related to AB, relevant stimuli and tasks, and authors with previous publications in this area of research.  </w:t>
      </w:r>
      <w:r w:rsidRPr="000735B1">
        <w:t xml:space="preserve">The search terms were </w:t>
      </w:r>
      <w:r w:rsidR="003D3FF5" w:rsidRPr="000735B1">
        <w:t>organised into</w:t>
      </w:r>
      <w:r w:rsidRPr="000735B1">
        <w:t xml:space="preserve"> three concep</w:t>
      </w:r>
      <w:r w:rsidR="000652AA" w:rsidRPr="000735B1">
        <w:t>t</w:t>
      </w:r>
      <w:r w:rsidRPr="000735B1">
        <w:t xml:space="preserve"> blocks</w:t>
      </w:r>
      <w:r w:rsidR="002D4FB0" w:rsidRPr="000735B1">
        <w:t xml:space="preserve">, which were </w:t>
      </w:r>
      <w:r w:rsidR="00B54A2D" w:rsidRPr="000735B1">
        <w:t xml:space="preserve">combined with the </w:t>
      </w:r>
      <w:r w:rsidR="00AF2700" w:rsidRPr="000735B1">
        <w:t>‘</w:t>
      </w:r>
      <w:r w:rsidR="00B54A2D" w:rsidRPr="000735B1">
        <w:t>AND</w:t>
      </w:r>
      <w:r w:rsidR="00AF2700" w:rsidRPr="000735B1">
        <w:t>’</w:t>
      </w:r>
      <w:r w:rsidR="00B54A2D" w:rsidRPr="000735B1">
        <w:t xml:space="preserve"> operator</w:t>
      </w:r>
      <w:r w:rsidRPr="000735B1">
        <w:t xml:space="preserve">: </w:t>
      </w:r>
    </w:p>
    <w:p w14:paraId="042AE69F" w14:textId="77777777" w:rsidR="002B3895" w:rsidRPr="000735B1" w:rsidRDefault="00047A1E" w:rsidP="002B3895">
      <w:pPr>
        <w:pStyle w:val="ListParagraph"/>
        <w:numPr>
          <w:ilvl w:val="0"/>
          <w:numId w:val="12"/>
        </w:numPr>
      </w:pPr>
      <w:r w:rsidRPr="000735B1">
        <w:t xml:space="preserve">Pain </w:t>
      </w:r>
      <w:r w:rsidR="002B3895" w:rsidRPr="000735B1">
        <w:t>condition: (chronic AND (pain OR *ache)) OR fibromyalgia OR “complex regional pain syndrome” OR CRPS OR migraine OR arthritis OR abdominal OR musculoskeleta</w:t>
      </w:r>
      <w:r w:rsidR="00121CB1" w:rsidRPr="000735B1">
        <w:t>l</w:t>
      </w:r>
      <w:r w:rsidR="00233543" w:rsidRPr="000735B1">
        <w:t>.</w:t>
      </w:r>
    </w:p>
    <w:p w14:paraId="7CDE24BF" w14:textId="77777777" w:rsidR="002B3895" w:rsidRPr="000735B1" w:rsidRDefault="00047A1E" w:rsidP="002B3895">
      <w:pPr>
        <w:pStyle w:val="ListParagraph"/>
        <w:numPr>
          <w:ilvl w:val="0"/>
          <w:numId w:val="12"/>
        </w:numPr>
      </w:pPr>
      <w:r w:rsidRPr="000735B1">
        <w:t>C</w:t>
      </w:r>
      <w:r w:rsidR="002B3895" w:rsidRPr="000735B1">
        <w:t>ognitive process: *attention* OR attend* OR *vigilan* OR detect*</w:t>
      </w:r>
      <w:r w:rsidR="000D78ED" w:rsidRPr="000735B1">
        <w:t xml:space="preserve"> </w:t>
      </w:r>
      <w:r w:rsidR="002B3895" w:rsidRPr="000735B1">
        <w:t>OR bias* OR p</w:t>
      </w:r>
      <w:r w:rsidR="00121CB1" w:rsidRPr="000735B1">
        <w:t>rocess*</w:t>
      </w:r>
      <w:r w:rsidR="00233543" w:rsidRPr="000735B1">
        <w:t>.</w:t>
      </w:r>
    </w:p>
    <w:p w14:paraId="71349C0F" w14:textId="77777777" w:rsidR="002B3895" w:rsidRPr="000735B1" w:rsidRDefault="00047A1E" w:rsidP="002B3895">
      <w:pPr>
        <w:pStyle w:val="ListParagraph"/>
        <w:numPr>
          <w:ilvl w:val="0"/>
          <w:numId w:val="12"/>
        </w:numPr>
      </w:pPr>
      <w:r w:rsidRPr="000735B1">
        <w:t>S</w:t>
      </w:r>
      <w:r w:rsidR="002B3895" w:rsidRPr="000735B1">
        <w:t xml:space="preserve">timuli/paradigm: </w:t>
      </w:r>
      <w:r w:rsidR="00121CB1" w:rsidRPr="000735B1">
        <w:t>(</w:t>
      </w:r>
      <w:r w:rsidR="002B3895" w:rsidRPr="000735B1">
        <w:t>visual OR visuospatial OR somat* OR *tactile OR *cutaneous OR electric* OR pressure OR thermal OR mechanic*</w:t>
      </w:r>
      <w:r w:rsidR="000D78ED" w:rsidRPr="000735B1">
        <w:t xml:space="preserve"> </w:t>
      </w:r>
      <w:r w:rsidR="002B3895" w:rsidRPr="000735B1">
        <w:t>OR vibrat* OR laser OR “temporal order judgement*” OR “change detection” OR “body scanning reaction time” OR</w:t>
      </w:r>
      <w:r w:rsidR="00121CB1" w:rsidRPr="000735B1">
        <w:t xml:space="preserve"> “dual task” OR oddball)</w:t>
      </w:r>
      <w:r w:rsidR="00233543" w:rsidRPr="000735B1">
        <w:t>.</w:t>
      </w:r>
    </w:p>
    <w:p w14:paraId="0A53E237" w14:textId="0208DB7C" w:rsidR="002B3895" w:rsidRPr="000735B1" w:rsidRDefault="002B3895" w:rsidP="000652AA">
      <w:pPr>
        <w:ind w:firstLine="360"/>
      </w:pPr>
      <w:r w:rsidRPr="000735B1">
        <w:lastRenderedPageBreak/>
        <w:t xml:space="preserve">Titles and abstracts were screened by PB and </w:t>
      </w:r>
      <w:r w:rsidR="006F41C8" w:rsidRPr="000735B1">
        <w:t xml:space="preserve">a random sample of </w:t>
      </w:r>
      <w:r w:rsidRPr="000735B1">
        <w:t xml:space="preserve">10% of the records were independently screened by DS.  </w:t>
      </w:r>
      <w:r w:rsidR="002D4FB0" w:rsidRPr="000735B1">
        <w:t>All</w:t>
      </w:r>
      <w:r w:rsidRPr="000735B1">
        <w:t xml:space="preserve"> records </w:t>
      </w:r>
      <w:r w:rsidR="002D4FB0" w:rsidRPr="000735B1">
        <w:t xml:space="preserve">would have been screened </w:t>
      </w:r>
      <w:r w:rsidRPr="000735B1">
        <w:t xml:space="preserve">independently </w:t>
      </w:r>
      <w:r w:rsidR="006F41C8" w:rsidRPr="000735B1">
        <w:t>had</w:t>
      </w:r>
      <w:r w:rsidRPr="000735B1">
        <w:t xml:space="preserve"> disagreements </w:t>
      </w:r>
      <w:r w:rsidR="006F41C8" w:rsidRPr="000735B1">
        <w:t>been</w:t>
      </w:r>
      <w:r w:rsidRPr="000735B1">
        <w:t xml:space="preserve"> evident in this </w:t>
      </w:r>
      <w:r w:rsidR="000652AA" w:rsidRPr="000735B1">
        <w:t>10%</w:t>
      </w:r>
      <w:r w:rsidR="00B54A2D" w:rsidRPr="000735B1">
        <w:t>,</w:t>
      </w:r>
      <w:r w:rsidRPr="000735B1">
        <w:t xml:space="preserve"> but this was not the case.  PB and DS independently reviewed the full text of all potentially relevant records with any disagreements resolved by discussion with CL. </w:t>
      </w:r>
    </w:p>
    <w:p w14:paraId="4F1A07B6" w14:textId="77777777" w:rsidR="002B3895" w:rsidRPr="000735B1" w:rsidRDefault="002B3895" w:rsidP="002B3895">
      <w:pPr>
        <w:pStyle w:val="Heading2"/>
      </w:pPr>
      <w:r w:rsidRPr="000735B1">
        <w:t>Inclusion and Exclusion Criteria</w:t>
      </w:r>
    </w:p>
    <w:p w14:paraId="34A69FA5" w14:textId="45495439" w:rsidR="002B3895" w:rsidRPr="000735B1" w:rsidRDefault="002B3895" w:rsidP="002B3895">
      <w:r w:rsidRPr="000735B1">
        <w:t xml:space="preserve">Studies had to meet the following criteria </w:t>
      </w:r>
      <w:r w:rsidR="00CC4825" w:rsidRPr="000735B1">
        <w:t>for inclusion</w:t>
      </w:r>
      <w:r w:rsidRPr="000735B1">
        <w:t xml:space="preserve"> in this review:</w:t>
      </w:r>
    </w:p>
    <w:p w14:paraId="77473E33" w14:textId="77777777" w:rsidR="002B3895" w:rsidRPr="000735B1" w:rsidRDefault="002B3895" w:rsidP="002B3895">
      <w:pPr>
        <w:pStyle w:val="ListParagraph"/>
        <w:numPr>
          <w:ilvl w:val="0"/>
          <w:numId w:val="8"/>
        </w:numPr>
      </w:pPr>
      <w:r w:rsidRPr="000735B1">
        <w:t>Recruited participants of any age with any type of chronic pain, defined as pain lasting three months or longer.</w:t>
      </w:r>
    </w:p>
    <w:p w14:paraId="032A32C0" w14:textId="6BD07B5B" w:rsidR="002B3895" w:rsidRPr="000735B1" w:rsidRDefault="002B3895" w:rsidP="002B3895">
      <w:pPr>
        <w:pStyle w:val="ListParagraph"/>
        <w:numPr>
          <w:ilvl w:val="0"/>
          <w:numId w:val="8"/>
        </w:numPr>
      </w:pPr>
      <w:r w:rsidRPr="000735B1">
        <w:t xml:space="preserve">Assessed attention to somatosensory stimuli (defined as stimuli </w:t>
      </w:r>
      <w:r w:rsidR="00B54A2D" w:rsidRPr="000735B1">
        <w:t>that</w:t>
      </w:r>
      <w:r w:rsidRPr="000735B1">
        <w:t xml:space="preserve"> can evoke a sensation anywhere on the body) using an attentional task.</w:t>
      </w:r>
      <w:r w:rsidR="004A57EF" w:rsidRPr="000735B1">
        <w:t xml:space="preserve">  </w:t>
      </w:r>
    </w:p>
    <w:p w14:paraId="04E9ABEC" w14:textId="75FC2F51" w:rsidR="002B3895" w:rsidRPr="000735B1" w:rsidRDefault="002B3895" w:rsidP="002B3895">
      <w:pPr>
        <w:pStyle w:val="ListParagraph"/>
        <w:numPr>
          <w:ilvl w:val="0"/>
          <w:numId w:val="8"/>
        </w:numPr>
      </w:pPr>
      <w:r w:rsidRPr="000735B1">
        <w:t>Compared either chronic pain patients to healthy controls</w:t>
      </w:r>
      <w:r w:rsidR="00B779AD" w:rsidRPr="000735B1">
        <w:t>,</w:t>
      </w:r>
      <w:r w:rsidRPr="000735B1">
        <w:t xml:space="preserve"> or compared pain-affected to pain-unaffected body regions in chronic pain patients.</w:t>
      </w:r>
    </w:p>
    <w:p w14:paraId="13752ABF" w14:textId="4F29E9DE" w:rsidR="002B3895" w:rsidRPr="000735B1" w:rsidRDefault="002B3895" w:rsidP="002B3895">
      <w:pPr>
        <w:pStyle w:val="ListParagraph"/>
        <w:numPr>
          <w:ilvl w:val="0"/>
          <w:numId w:val="8"/>
        </w:numPr>
      </w:pPr>
      <w:r w:rsidRPr="000735B1">
        <w:t xml:space="preserve">The full text was available in the English language.  </w:t>
      </w:r>
    </w:p>
    <w:p w14:paraId="27328B44" w14:textId="5E9E14B7" w:rsidR="004A57EF" w:rsidRPr="000735B1" w:rsidRDefault="00130B49" w:rsidP="00130B49">
      <w:pPr>
        <w:ind w:firstLine="720"/>
      </w:pPr>
      <w:r w:rsidRPr="000735B1">
        <w:t>This review included studies which</w:t>
      </w:r>
      <w:r w:rsidR="004A57EF" w:rsidRPr="000735B1">
        <w:t xml:space="preserve"> </w:t>
      </w:r>
      <w:r w:rsidRPr="000735B1">
        <w:t xml:space="preserve">investigated attention to somatosensory sensations in isolation as well as studies which investigated attention to somatosensory sensations with a concurrent task in another modality. This was based on the rationale that attention has a limited capacity and can be directed to many different internal or external stimuli even without a specific task </w:t>
      </w:r>
      <w:r w:rsidR="00822DEF" w:rsidRPr="000735B1">
        <w:fldChar w:fldCharType="begin"/>
      </w:r>
      <w:r w:rsidR="00822DEF" w:rsidRPr="000735B1">
        <w:instrText xml:space="preserve"> ADDIN EN.CITE &lt;EndNote&gt;&lt;Cite&gt;&lt;Author&gt;Chun&lt;/Author&gt;&lt;Year&gt;2011&lt;/Year&gt;&lt;RecNum&gt;973&lt;/RecNum&gt;&lt;DisplayText&gt;[8]&lt;/DisplayText&gt;&lt;record&gt;&lt;rec-number&gt;973&lt;/rec-number&gt;&lt;foreign-keys&gt;&lt;key app="EN" db-id="2xaaap2efrdzf1eafv5pxxz39e2vzd90zsdz" timestamp="1593704836"&gt;973&lt;/key&gt;&lt;/foreign-keys&gt;&lt;ref-type name="Journal Article"&gt;17&lt;/ref-type&gt;&lt;contributors&gt;&lt;authors&gt;&lt;author&gt;Chun, Marvin M&lt;/author&gt;&lt;author&gt;Golomb, Julie D&lt;/author&gt;&lt;author&gt;Turk-Browne, Nicholas B&lt;/author&gt;&lt;/authors&gt;&lt;/contributors&gt;&lt;titles&gt;&lt;title&gt;A taxonomy of external and internal attention&lt;/title&gt;&lt;secondary-title&gt;Annual review of psychology&lt;/secondary-title&gt;&lt;/titles&gt;&lt;periodical&gt;&lt;full-title&gt;Annual review of psychology&lt;/full-title&gt;&lt;/periodical&gt;&lt;pages&gt;73-101&lt;/pages&gt;&lt;volume&gt;62&lt;/volume&gt;&lt;dates&gt;&lt;year&gt;2011&lt;/year&gt;&lt;/dates&gt;&lt;isbn&gt;0066-4308&lt;/isbn&gt;&lt;urls&gt;&lt;/urls&gt;&lt;/record&gt;&lt;/Cite&gt;&lt;/EndNote&gt;</w:instrText>
      </w:r>
      <w:r w:rsidR="00822DEF" w:rsidRPr="000735B1">
        <w:fldChar w:fldCharType="separate"/>
      </w:r>
      <w:r w:rsidR="00822DEF" w:rsidRPr="000735B1">
        <w:rPr>
          <w:noProof/>
        </w:rPr>
        <w:t>[8]</w:t>
      </w:r>
      <w:r w:rsidR="00822DEF" w:rsidRPr="000735B1">
        <w:fldChar w:fldCharType="end"/>
      </w:r>
      <w:r w:rsidRPr="000735B1">
        <w:t xml:space="preserve">.  Therefore, greater attention to stimuli in the somatosensory modality implies reduced attention to other modalities of stimuli. </w:t>
      </w:r>
    </w:p>
    <w:p w14:paraId="49890909" w14:textId="22C10027" w:rsidR="002B3895" w:rsidRPr="000735B1" w:rsidRDefault="002B3895" w:rsidP="004A57EF">
      <w:pPr>
        <w:ind w:firstLine="720"/>
      </w:pPr>
      <w:r w:rsidRPr="000735B1">
        <w:t xml:space="preserve">Studies </w:t>
      </w:r>
      <w:r w:rsidR="00B779AD" w:rsidRPr="000735B1">
        <w:t>which a</w:t>
      </w:r>
      <w:r w:rsidRPr="000735B1">
        <w:t xml:space="preserve">ssessed attention to somatosensory stimuli using a </w:t>
      </w:r>
      <w:r w:rsidR="008E535E" w:rsidRPr="000735B1">
        <w:t>neuroimaging</w:t>
      </w:r>
      <w:r w:rsidRPr="000735B1">
        <w:t xml:space="preserve"> meth</w:t>
      </w:r>
      <w:r w:rsidR="00B779AD" w:rsidRPr="000735B1">
        <w:t>od without an attentional task were excluded</w:t>
      </w:r>
      <w:r w:rsidR="00FF1BC7" w:rsidRPr="000735B1">
        <w:t xml:space="preserve"> because in these studies it’s difficult to isolate whether they measured attention or other processes.  Studies which assessed AB with a questionnaire were also excluded.  </w:t>
      </w:r>
      <w:r w:rsidR="002D4FB0" w:rsidRPr="000735B1">
        <w:t xml:space="preserve">All study </w:t>
      </w:r>
      <w:r w:rsidR="002D4FB0" w:rsidRPr="000735B1">
        <w:lastRenderedPageBreak/>
        <w:t xml:space="preserve">designs were eligible.  </w:t>
      </w:r>
      <w:r w:rsidRPr="000735B1">
        <w:t xml:space="preserve">Studies published in peer-reviewed journals or as part of PhD theses were eligible for inclusion, </w:t>
      </w:r>
      <w:r w:rsidR="00B54A2D" w:rsidRPr="000735B1">
        <w:t xml:space="preserve">whereas </w:t>
      </w:r>
      <w:r w:rsidRPr="000735B1">
        <w:t xml:space="preserve">studies published as conference abstracts or as MSc theses were ineligible due to lack of </w:t>
      </w:r>
      <w:r w:rsidR="002D4FB0" w:rsidRPr="000735B1">
        <w:t xml:space="preserve">rigorous </w:t>
      </w:r>
      <w:r w:rsidRPr="000735B1">
        <w:t>peer-review for these types of reports.</w:t>
      </w:r>
    </w:p>
    <w:p w14:paraId="292C6C59" w14:textId="77777777" w:rsidR="002B3895" w:rsidRPr="000735B1" w:rsidRDefault="002B3895" w:rsidP="002B3895">
      <w:pPr>
        <w:pStyle w:val="Heading2"/>
      </w:pPr>
      <w:r w:rsidRPr="000735B1">
        <w:t>Data Extraction</w:t>
      </w:r>
    </w:p>
    <w:p w14:paraId="28455026" w14:textId="7CCF6EF6" w:rsidR="002B3895" w:rsidRPr="000735B1" w:rsidRDefault="002B3895" w:rsidP="002B3895">
      <w:r w:rsidRPr="000735B1">
        <w:tab/>
        <w:t xml:space="preserve">PB and DS independently extracted the following data from eligible studies: Author and year of publication; country in which the study was conducted; domain of AB measured; participant demographics and medical characteristics including sample size, chronic pain condition, gender, age, pain duration, pain intensity; scores from questionnaires administered in the study; body region to which the somatosensory stimuli were presented; paradigm; type of stimuli; results relevant to the outcomes of this systematic review; and correlations between outcomes and participant characteristics. </w:t>
      </w:r>
      <w:r w:rsidR="00B9513F" w:rsidRPr="000735B1">
        <w:t>Where</w:t>
      </w:r>
      <w:r w:rsidRPr="000735B1">
        <w:t xml:space="preserve"> the necessary data for meta-analysis were</w:t>
      </w:r>
      <w:r w:rsidR="00B9513F" w:rsidRPr="000735B1">
        <w:t xml:space="preserve"> not reported in the article,</w:t>
      </w:r>
      <w:r w:rsidR="002D4FB0" w:rsidRPr="000735B1">
        <w:t xml:space="preserve"> </w:t>
      </w:r>
      <w:r w:rsidRPr="000735B1">
        <w:t xml:space="preserve">the corresponding author </w:t>
      </w:r>
      <w:r w:rsidR="00B9513F" w:rsidRPr="000735B1">
        <w:t>was contacted up to two times</w:t>
      </w:r>
      <w:r w:rsidRPr="000735B1">
        <w:t xml:space="preserve"> </w:t>
      </w:r>
      <w:r w:rsidR="00B9513F" w:rsidRPr="000735B1">
        <w:t xml:space="preserve">via email </w:t>
      </w:r>
      <w:r w:rsidRPr="000735B1">
        <w:t>to request these data.</w:t>
      </w:r>
    </w:p>
    <w:p w14:paraId="06209607" w14:textId="77777777" w:rsidR="002B3895" w:rsidRPr="000735B1" w:rsidRDefault="002B3895" w:rsidP="002B3895">
      <w:pPr>
        <w:pStyle w:val="Heading2"/>
      </w:pPr>
      <w:r w:rsidRPr="000735B1">
        <w:t xml:space="preserve">Risk of Bias </w:t>
      </w:r>
    </w:p>
    <w:p w14:paraId="2B284450" w14:textId="1A2CBF7E" w:rsidR="002B3895" w:rsidRPr="000735B1" w:rsidRDefault="002B3895" w:rsidP="002B3895">
      <w:r w:rsidRPr="000735B1">
        <w:tab/>
        <w:t>PB and DS independently assessed the risk of bias for included studies.  No currently existi</w:t>
      </w:r>
      <w:r w:rsidR="00733BC9" w:rsidRPr="000735B1">
        <w:t xml:space="preserve">ng tool was appropriate for this </w:t>
      </w:r>
      <w:r w:rsidRPr="000735B1">
        <w:t>review, therefore risk of bias was</w:t>
      </w:r>
      <w:r w:rsidR="00733BC9" w:rsidRPr="000735B1">
        <w:t xml:space="preserve"> assessed using items based on t</w:t>
      </w:r>
      <w:r w:rsidRPr="000735B1">
        <w:t xml:space="preserve">he Strengthening the Reporting of Observational Studies in Epidemiology (STROBE) statement </w:t>
      </w:r>
      <w:r w:rsidRPr="000735B1">
        <w:fldChar w:fldCharType="begin"/>
      </w:r>
      <w:r w:rsidR="00187AB6" w:rsidRPr="000735B1">
        <w:instrText xml:space="preserve"> ADDIN EN.CITE &lt;EndNote&gt;&lt;Cite&gt;&lt;Author&gt;Von Elm&lt;/Author&gt;&lt;Year&gt;2007&lt;/Year&gt;&lt;RecNum&gt;40&lt;/RecNum&gt;&lt;DisplayText&gt;[79]&lt;/DisplayText&gt;&lt;record&gt;&lt;rec-number&gt;40&lt;/rec-number&gt;&lt;foreign-keys&gt;&lt;key app="EN" db-id="2xaaap2efrdzf1eafv5pxxz39e2vzd90zsdz" timestamp="1550759504"&gt;4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gt;Strobe Initiative&lt;/author&gt;&lt;/authors&gt;&lt;/contributors&gt;&lt;titles&gt;&lt;title&gt;The Strengthening the Reporting of Observational Studies in Epidemiology (STROBE) statement: guidelines for reporting observational studies&lt;/title&gt;&lt;secondary-title&gt;PLoS Medicine&lt;/secondary-title&gt;&lt;/titles&gt;&lt;periodical&gt;&lt;full-title&gt;PLoS medicine&lt;/full-title&gt;&lt;/periodical&gt;&lt;pages&gt;e296&lt;/pages&gt;&lt;volume&gt;4&lt;/volume&gt;&lt;number&gt;10&lt;/number&gt;&lt;dates&gt;&lt;year&gt;2007&lt;/year&gt;&lt;/dates&gt;&lt;isbn&gt;1549-1676&lt;/isbn&gt;&lt;urls&gt;&lt;/urls&gt;&lt;/record&gt;&lt;/Cite&gt;&lt;/EndNote&gt;</w:instrText>
      </w:r>
      <w:r w:rsidRPr="000735B1">
        <w:fldChar w:fldCharType="separate"/>
      </w:r>
      <w:r w:rsidR="00187AB6" w:rsidRPr="000735B1">
        <w:rPr>
          <w:noProof/>
        </w:rPr>
        <w:t>[79]</w:t>
      </w:r>
      <w:r w:rsidRPr="000735B1">
        <w:fldChar w:fldCharType="end"/>
      </w:r>
      <w:r w:rsidRPr="000735B1">
        <w:t xml:space="preserve"> and the Cochrane Collaboration’s Risk of Bias Tool </w:t>
      </w:r>
      <w:r w:rsidRPr="000735B1">
        <w:fldChar w:fldCharType="begin"/>
      </w:r>
      <w:r w:rsidR="00187AB6" w:rsidRPr="000735B1">
        <w:instrText xml:space="preserve"> ADDIN EN.CITE &lt;EndNote&gt;&lt;Cite&gt;&lt;Author&gt;Higgins&lt;/Author&gt;&lt;Year&gt;2011&lt;/Year&gt;&lt;RecNum&gt;41&lt;/RecNum&gt;&lt;DisplayText&gt;[26]&lt;/DisplayText&gt;&lt;record&gt;&lt;rec-number&gt;41&lt;/rec-number&gt;&lt;foreign-keys&gt;&lt;key app="EN" db-id="2xaaap2efrdzf1eafv5pxxz39e2vzd90zsdz" timestamp="1550759505"&gt;41&lt;/key&gt;&lt;/foreign-keys&gt;&lt;ref-type name="Journal Article"&gt;17&lt;/ref-type&gt;&lt;contributors&gt;&lt;authors&gt;&lt;author&gt;Higgins, Julian P.T. &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 C.&lt;/author&gt;&lt;/authors&gt;&lt;/contributors&gt;&lt;titles&gt;&lt;title&gt;The Cochrane Collaboration’s tool for assessing risk of bias in randomised trials&lt;/title&gt;&lt;secondary-title&gt;BMJ&lt;/secondary-title&gt;&lt;/titles&gt;&lt;periodical&gt;&lt;full-title&gt;BMJ&lt;/full-title&gt;&lt;/periodical&gt;&lt;pages&gt;d5928&lt;/pages&gt;&lt;volume&gt;343&lt;/volume&gt;&lt;dates&gt;&lt;year&gt;2011&lt;/year&gt;&lt;/dates&gt;&lt;publisher&gt;British Medical Journal Publishing Group&lt;/publisher&gt;&lt;isbn&gt;0959-8138&lt;/isbn&gt;&lt;urls&gt;&lt;/urls&gt;&lt;electronic-resource-num&gt;10.1136/bmj.d5928&lt;/electronic-resource-num&gt;&lt;/record&gt;&lt;/Cite&gt;&lt;/EndNote&gt;</w:instrText>
      </w:r>
      <w:r w:rsidRPr="000735B1">
        <w:fldChar w:fldCharType="separate"/>
      </w:r>
      <w:r w:rsidR="00187AB6" w:rsidRPr="000735B1">
        <w:rPr>
          <w:noProof/>
        </w:rPr>
        <w:t>[26]</w:t>
      </w:r>
      <w:r w:rsidRPr="000735B1">
        <w:fldChar w:fldCharType="end"/>
      </w:r>
      <w:r w:rsidR="00B54A2D" w:rsidRPr="000735B1">
        <w:t xml:space="preserve">, in an </w:t>
      </w:r>
      <w:r w:rsidRPr="000735B1">
        <w:t xml:space="preserve">approach </w:t>
      </w:r>
      <w:r w:rsidR="00B54A2D" w:rsidRPr="000735B1">
        <w:t>similar to</w:t>
      </w:r>
      <w:r w:rsidRPr="000735B1">
        <w:t xml:space="preserve"> a </w:t>
      </w:r>
      <w:r w:rsidR="00A05792" w:rsidRPr="000735B1">
        <w:t xml:space="preserve">previous </w:t>
      </w:r>
      <w:r w:rsidRPr="000735B1">
        <w:t xml:space="preserve">systematic review of tactile acuity in chronic pain patients </w:t>
      </w:r>
      <w:r w:rsidRPr="000735B1">
        <w:fldChar w:fldCharType="begin">
          <w:fldData xml:space="preserve">PEVuZE5vdGU+PENpdGU+PEF1dGhvcj5DYXRsZXk8L0F1dGhvcj48WWVhcj4yMDE0PC9ZZWFyPjxS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</w:fldData>
        </w:fldChar>
      </w:r>
      <w:r w:rsidR="002C576A" w:rsidRPr="000735B1">
        <w:instrText xml:space="preserve"> ADDIN EN.CITE </w:instrText>
      </w:r>
      <w:r w:rsidR="002C576A" w:rsidRPr="000735B1">
        <w:fldChar w:fldCharType="begin">
          <w:fldData xml:space="preserve">PEVuZE5vdGU+PENpdGU+PEF1dGhvcj5DYXRsZXk8L0F1dGhvcj48WWVhcj4yMDE0PC9ZZWFyPjxS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</w:fldData>
        </w:fldChar>
      </w:r>
      <w:r w:rsidR="002C576A" w:rsidRPr="000735B1">
        <w:instrText xml:space="preserve"> ADDIN EN.CITE.DATA </w:instrText>
      </w:r>
      <w:r w:rsidR="002C576A" w:rsidRPr="000735B1">
        <w:fldChar w:fldCharType="end"/>
      </w:r>
      <w:r w:rsidRPr="000735B1">
        <w:fldChar w:fldCharType="separate"/>
      </w:r>
      <w:r w:rsidR="002C576A" w:rsidRPr="000735B1">
        <w:rPr>
          <w:noProof/>
        </w:rPr>
        <w:t>[7]</w:t>
      </w:r>
      <w:r w:rsidRPr="000735B1">
        <w:fldChar w:fldCharType="end"/>
      </w:r>
      <w:r w:rsidRPr="000735B1">
        <w:t xml:space="preserve">.  The risk of bias </w:t>
      </w:r>
      <w:r w:rsidR="00B54A2D" w:rsidRPr="000735B1">
        <w:t xml:space="preserve">assessment tool </w:t>
      </w:r>
      <w:r w:rsidRPr="000735B1">
        <w:t>included the following item</w:t>
      </w:r>
      <w:r w:rsidR="002D4FB0" w:rsidRPr="000735B1">
        <w:t>s: Replicable sampling method;</w:t>
      </w:r>
      <w:r w:rsidR="00027BC6" w:rsidRPr="000735B1">
        <w:t xml:space="preserve"> r</w:t>
      </w:r>
      <w:r w:rsidRPr="000735B1">
        <w:t>ecognised diagnosis inclusion criteria or dia</w:t>
      </w:r>
      <w:r w:rsidR="002D4FB0" w:rsidRPr="000735B1">
        <w:t>gnosis made by a professional;</w:t>
      </w:r>
      <w:r w:rsidR="00027BC6" w:rsidRPr="000735B1">
        <w:t xml:space="preserve"> c</w:t>
      </w:r>
      <w:r w:rsidRPr="000735B1">
        <w:t xml:space="preserve">ontrols matched for age and </w:t>
      </w:r>
      <w:r w:rsidR="002D4FB0" w:rsidRPr="000735B1">
        <w:t>gender; researcher blinded to group; method could be replicated;</w:t>
      </w:r>
      <w:r w:rsidR="00027BC6" w:rsidRPr="000735B1">
        <w:t xml:space="preserve"> p</w:t>
      </w:r>
      <w:r w:rsidRPr="000735B1">
        <w:t xml:space="preserve">aradigm used to </w:t>
      </w:r>
      <w:r w:rsidRPr="000735B1">
        <w:lastRenderedPageBreak/>
        <w:t>assess AB was previously check</w:t>
      </w:r>
      <w:r w:rsidR="002D4FB0" w:rsidRPr="000735B1">
        <w:t>ed for reliability and validity;</w:t>
      </w:r>
      <w:r w:rsidRPr="000735B1">
        <w:t xml:space="preserve"> </w:t>
      </w:r>
      <w:r w:rsidR="00027BC6" w:rsidRPr="000735B1">
        <w:rPr>
          <w:i/>
        </w:rPr>
        <w:t>a</w:t>
      </w:r>
      <w:r w:rsidRPr="000735B1">
        <w:rPr>
          <w:i/>
        </w:rPr>
        <w:t xml:space="preserve"> priori</w:t>
      </w:r>
      <w:r w:rsidR="002D4FB0" w:rsidRPr="000735B1">
        <w:t xml:space="preserve"> power calculation;</w:t>
      </w:r>
      <w:r w:rsidR="00027BC6" w:rsidRPr="000735B1">
        <w:t xml:space="preserve"> n</w:t>
      </w:r>
      <w:r w:rsidRPr="000735B1">
        <w:t>o missing data or missi</w:t>
      </w:r>
      <w:r w:rsidR="002D4FB0" w:rsidRPr="000735B1">
        <w:t>ng data dealt with adequately;</w:t>
      </w:r>
      <w:r w:rsidR="00027BC6" w:rsidRPr="000735B1">
        <w:t xml:space="preserve"> and a</w:t>
      </w:r>
      <w:r w:rsidRPr="000735B1">
        <w:t xml:space="preserve">ll assessed outcomes reported. </w:t>
      </w:r>
    </w:p>
    <w:p w14:paraId="42D18CA0" w14:textId="6BA5F622" w:rsidR="002B3895" w:rsidRPr="000735B1" w:rsidRDefault="002B3895" w:rsidP="002B3895">
      <w:pPr>
        <w:ind w:firstLine="720"/>
      </w:pPr>
      <w:r w:rsidRPr="000735B1">
        <w:t>All items were rated as either:</w:t>
      </w:r>
      <w:r w:rsidR="002D4FB0" w:rsidRPr="000735B1">
        <w:t xml:space="preserve"> (i) Yes (</w:t>
      </w:r>
      <w:r w:rsidRPr="000735B1">
        <w:t>clearly described or appropriately referenced within paper</w:t>
      </w:r>
      <w:r w:rsidR="002D4FB0" w:rsidRPr="000735B1">
        <w:t>)</w:t>
      </w:r>
      <w:r w:rsidRPr="000735B1">
        <w:t>, (ii) No</w:t>
      </w:r>
      <w:r w:rsidR="002D4FB0" w:rsidRPr="000735B1">
        <w:t xml:space="preserve"> (</w:t>
      </w:r>
      <w:r w:rsidRPr="000735B1">
        <w:t>clearly reported but criteria not met</w:t>
      </w:r>
      <w:r w:rsidR="002D4FB0" w:rsidRPr="000735B1">
        <w:t>), or (iii) ? (</w:t>
      </w:r>
      <w:r w:rsidRPr="000735B1">
        <w:t>not reported or description unclear</w:t>
      </w:r>
      <w:r w:rsidR="002D4FB0" w:rsidRPr="000735B1">
        <w:t>)</w:t>
      </w:r>
      <w:r w:rsidRPr="000735B1">
        <w:t xml:space="preserve">.  Comments were </w:t>
      </w:r>
      <w:r w:rsidR="00733BC9" w:rsidRPr="000735B1">
        <w:t>provided</w:t>
      </w:r>
      <w:r w:rsidRPr="000735B1">
        <w:t xml:space="preserve"> to justify each rating </w:t>
      </w:r>
      <w:r w:rsidR="002D4FB0" w:rsidRPr="000735B1">
        <w:t>or</w:t>
      </w:r>
      <w:r w:rsidRPr="000735B1">
        <w:t xml:space="preserve"> </w:t>
      </w:r>
      <w:r w:rsidR="00733BC9" w:rsidRPr="000735B1">
        <w:t>‘NA’</w:t>
      </w:r>
      <w:r w:rsidRPr="000735B1">
        <w:t xml:space="preserve"> was stated </w:t>
      </w:r>
      <w:r w:rsidR="00733BC9" w:rsidRPr="000735B1">
        <w:t>if</w:t>
      </w:r>
      <w:r w:rsidRPr="000735B1">
        <w:t xml:space="preserve"> the item was </w:t>
      </w:r>
      <w:r w:rsidR="00733BC9" w:rsidRPr="000735B1">
        <w:t>not applicable</w:t>
      </w:r>
      <w:r w:rsidRPr="000735B1">
        <w:t xml:space="preserve"> to a </w:t>
      </w:r>
      <w:r w:rsidR="00733BC9" w:rsidRPr="000735B1">
        <w:t xml:space="preserve">particular </w:t>
      </w:r>
      <w:r w:rsidRPr="000735B1">
        <w:t xml:space="preserve">study.  Inter-rater reliability was calculated </w:t>
      </w:r>
      <w:r w:rsidR="002D4FB0" w:rsidRPr="000735B1">
        <w:t>and</w:t>
      </w:r>
      <w:r w:rsidRPr="000735B1">
        <w:t xml:space="preserve"> any disagreements </w:t>
      </w:r>
      <w:r w:rsidR="002D4FB0" w:rsidRPr="000735B1">
        <w:t xml:space="preserve">were </w:t>
      </w:r>
      <w:r w:rsidRPr="000735B1">
        <w:t xml:space="preserve">resolved by discussion between PB and DS, and with CL where necessary. </w:t>
      </w:r>
    </w:p>
    <w:p w14:paraId="7C0CAE9D" w14:textId="25FAC293" w:rsidR="002B3895" w:rsidRPr="000735B1" w:rsidRDefault="002B3895" w:rsidP="002B3895">
      <w:r w:rsidRPr="000735B1">
        <w:tab/>
        <w:t>Confidence in the cumulative evidence was assessed using the Grading of Recommendations Assessment, Development, and Evaluation (GRADE)</w:t>
      </w:r>
      <w:r w:rsidR="00733BC9" w:rsidRPr="000735B1">
        <w:t xml:space="preserve"> criteria </w:t>
      </w:r>
      <w:r w:rsidRPr="000735B1">
        <w:fldChar w:fldCharType="begin"/>
      </w:r>
      <w:r w:rsidR="00187AB6" w:rsidRPr="000735B1">
        <w:instrText xml:space="preserve"> ADDIN EN.CITE &lt;EndNote&gt;&lt;Cite&gt;&lt;Author&gt;Guyatt&lt;/Author&gt;&lt;Year&gt;2008&lt;/Year&gt;&lt;RecNum&gt;46&lt;/RecNum&gt;&lt;DisplayText&gt;[24]&lt;/DisplayText&gt;&lt;record&gt;&lt;rec-number&gt;46&lt;/rec-number&gt;&lt;foreign-keys&gt;&lt;key app="EN" db-id="2xaaap2efrdzf1eafv5pxxz39e2vzd90zsdz" timestamp="1550759510"&gt;46&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 (Clinical research ed.)&lt;/secondary-title&gt;&lt;/titles&gt;&lt;periodical&gt;&lt;full-title&gt;BMJ (Clinical research ed.)&lt;/full-title&gt;&lt;/periodical&gt;&lt;pages&gt;924-926&lt;/pages&gt;&lt;volume&gt;336&lt;/volume&gt;&lt;number&gt;7650&lt;/number&gt;&lt;dates&gt;&lt;year&gt;2008&lt;/year&gt;&lt;/dates&gt;&lt;isbn&gt;0959-8138&lt;/isbn&gt;&lt;urls&gt;&lt;/urls&gt;&lt;/record&gt;&lt;/Cite&gt;&lt;/EndNote&gt;</w:instrText>
      </w:r>
      <w:r w:rsidRPr="000735B1">
        <w:fldChar w:fldCharType="separate"/>
      </w:r>
      <w:r w:rsidR="00187AB6" w:rsidRPr="000735B1">
        <w:rPr>
          <w:noProof/>
        </w:rPr>
        <w:t>[24]</w:t>
      </w:r>
      <w:r w:rsidRPr="000735B1">
        <w:fldChar w:fldCharType="end"/>
      </w:r>
      <w:r w:rsidRPr="000735B1">
        <w:t xml:space="preserve">.  This cumulative confidence rating </w:t>
      </w:r>
      <w:r w:rsidR="002D4FB0" w:rsidRPr="000735B1">
        <w:t>was</w:t>
      </w:r>
      <w:r w:rsidRPr="000735B1">
        <w:t xml:space="preserve"> based on the imprecision, inconsistency, indirectness, risk of bias, and publication bias across included studies.  </w:t>
      </w:r>
      <w:r w:rsidR="00233543" w:rsidRPr="000735B1">
        <w:t>Publication bias, defined as</w:t>
      </w:r>
      <w:r w:rsidRPr="000735B1">
        <w:t xml:space="preserve"> the probability of non-publication for small sample studies that found small or </w:t>
      </w:r>
      <w:r w:rsidR="00233543" w:rsidRPr="000735B1">
        <w:t xml:space="preserve">negative effects, </w:t>
      </w:r>
      <w:r w:rsidRPr="000735B1">
        <w:t xml:space="preserve">was evaluated using funnel plots and Egger’s regression test </w:t>
      </w:r>
      <w:r w:rsidRPr="000735B1">
        <w:fldChar w:fldCharType="begin"/>
      </w:r>
      <w:r w:rsidR="00187AB6" w:rsidRPr="000735B1">
        <w:instrText xml:space="preserve"> ADDIN EN.CITE &lt;EndNote&gt;&lt;Cite&gt;&lt;Author&gt;Egger&lt;/Author&gt;&lt;Year&gt;1997&lt;/Year&gt;&lt;RecNum&gt;47&lt;/RecNum&gt;&lt;DisplayText&gt;[15]&lt;/DisplayText&gt;&lt;record&gt;&lt;rec-number&gt;47&lt;/rec-number&gt;&lt;foreign-keys&gt;&lt;key app="EN" db-id="2xaaap2efrdzf1eafv5pxxz39e2vzd90zsdz" timestamp="1550759511"&gt;47&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0735B1">
        <w:fldChar w:fldCharType="separate"/>
      </w:r>
      <w:r w:rsidR="00187AB6" w:rsidRPr="000735B1">
        <w:rPr>
          <w:noProof/>
        </w:rPr>
        <w:t>[15]</w:t>
      </w:r>
      <w:r w:rsidRPr="000735B1">
        <w:fldChar w:fldCharType="end"/>
      </w:r>
      <w:r w:rsidR="00733BC9" w:rsidRPr="000735B1">
        <w:t>.</w:t>
      </w:r>
      <w:r w:rsidR="006F41C8" w:rsidRPr="000735B1">
        <w:t xml:space="preserve">  However</w:t>
      </w:r>
      <w:r w:rsidR="00DC1244" w:rsidRPr="000735B1">
        <w:t>,</w:t>
      </w:r>
      <w:r w:rsidR="006F41C8" w:rsidRPr="000735B1">
        <w:t xml:space="preserve"> this test is not reliable for fewer than 10 studies due to inadequate statistical power to distinguish asymmetry representative of true publication bias from chance results.  Funnel plots were also visually inspected to determine whether the asymmetry indicated by Egger’s test was in a pattern indicative of publication bias (i.e. if small studies always show large effect sizes in one direction) or whether this asymmetry was instead caused by true effect size heterogeneity, reporting bias, methodological quality or chance </w:t>
      </w:r>
      <w:r w:rsidR="005E1532" w:rsidRPr="000735B1">
        <w:fldChar w:fldCharType="begin"/>
      </w:r>
      <w:r w:rsidR="00187AB6" w:rsidRPr="000735B1">
        <w:instrText xml:space="preserve"> ADDIN EN.CITE &lt;EndNote&gt;&lt;Cite&gt;&lt;Author&gt;Sterne&lt;/Author&gt;&lt;Year&gt;2011&lt;/Year&gt;&lt;RecNum&gt;142&lt;/RecNum&gt;&lt;DisplayText&gt;[64]&lt;/DisplayText&gt;&lt;record&gt;&lt;rec-number&gt;142&lt;/rec-number&gt;&lt;foreign-keys&gt;&lt;key app="EN" db-id="2xaaap2efrdzf1eafv5pxxz39e2vzd90zsdz" timestamp="1564593133"&gt;142&lt;/key&gt;&lt;/foreign-keys&gt;&lt;ref-type name="Journal Article"&gt;17&lt;/ref-type&gt;&lt;contributors&gt;&lt;authors&gt;&lt;author&gt;Sterne, Jonathan AC&lt;/author&gt;&lt;author&gt;Sutton, Alex J&lt;/author&gt;&lt;author&gt;Ioannidis, John PA&lt;/author&gt;&lt;author&gt;Terrin, Norma&lt;/author&gt;&lt;author&gt;Jones, David R&lt;/author&gt;&lt;author&gt;Lau, Joseph&lt;/author&gt;&lt;author&gt;Carpenter, James&lt;/author&gt;&lt;author&gt;Rücker, Gerta&lt;/author&gt;&lt;author&gt;Harbord, Roger M&lt;/author&gt;&lt;author&gt;Schmid, Christopher H&lt;/author&gt;&lt;/authors&gt;&lt;/contributors&gt;&lt;titles&gt;&lt;title&gt;Recommendations for examining and interpreting funnel plot asymmetry in meta-analyses of randomised controlled trials&lt;/title&gt;&lt;secondary-title&gt;Bmj&lt;/secondary-title&gt;&lt;/titles&gt;&lt;periodical&gt;&lt;full-title&gt;BMJ&lt;/full-title&gt;&lt;/periodical&gt;&lt;pages&gt;d4002&lt;/pages&gt;&lt;volume&gt;343&lt;/volume&gt;&lt;dates&gt;&lt;year&gt;2011&lt;/year&gt;&lt;/dates&gt;&lt;isbn&gt;0959-8138&lt;/isbn&gt;&lt;urls&gt;&lt;/urls&gt;&lt;/record&gt;&lt;/Cite&gt;&lt;/EndNote&gt;</w:instrText>
      </w:r>
      <w:r w:rsidR="005E1532" w:rsidRPr="000735B1">
        <w:fldChar w:fldCharType="separate"/>
      </w:r>
      <w:r w:rsidR="00187AB6" w:rsidRPr="000735B1">
        <w:rPr>
          <w:noProof/>
        </w:rPr>
        <w:t>[64]</w:t>
      </w:r>
      <w:r w:rsidR="005E1532" w:rsidRPr="000735B1">
        <w:fldChar w:fldCharType="end"/>
      </w:r>
      <w:r w:rsidR="005E1532" w:rsidRPr="000735B1">
        <w:t>.</w:t>
      </w:r>
    </w:p>
    <w:p w14:paraId="0D93AABC" w14:textId="77777777" w:rsidR="002B3895" w:rsidRPr="000735B1" w:rsidRDefault="002B3895" w:rsidP="002B3895">
      <w:pPr>
        <w:pStyle w:val="Heading2"/>
      </w:pPr>
      <w:r w:rsidRPr="000735B1">
        <w:t xml:space="preserve">Data Synthesis </w:t>
      </w:r>
    </w:p>
    <w:p w14:paraId="75099EC6" w14:textId="688CB3DD" w:rsidR="002B3895" w:rsidRPr="000735B1" w:rsidRDefault="002B3895" w:rsidP="002B3895">
      <w:r w:rsidRPr="000735B1">
        <w:tab/>
        <w:t xml:space="preserve">Eligible studies were combined in a narrative synthesis that considered the overall evidence for each outcome </w:t>
      </w:r>
      <w:r w:rsidR="004A4E97" w:rsidRPr="000735B1">
        <w:t xml:space="preserve">organised by </w:t>
      </w:r>
      <w:r w:rsidRPr="000735B1">
        <w:t>chronic pain condition,</w:t>
      </w:r>
      <w:r w:rsidR="004A4E97" w:rsidRPr="000735B1">
        <w:t xml:space="preserve"> </w:t>
      </w:r>
      <w:r w:rsidRPr="000735B1">
        <w:t>paradigm, and stimuli type.</w:t>
      </w:r>
      <w:r w:rsidR="001F23D5" w:rsidRPr="000735B1">
        <w:t xml:space="preserve">  The terminology/diagnosis used in the original study to describe participants’ chronic pain conditions is retained in the present review.</w:t>
      </w:r>
    </w:p>
    <w:p w14:paraId="0D1CFFC7" w14:textId="77EA8AFE" w:rsidR="00D81C42" w:rsidRPr="000735B1" w:rsidRDefault="002B3895" w:rsidP="002B3895">
      <w:pPr>
        <w:ind w:firstLine="720"/>
      </w:pPr>
      <w:r w:rsidRPr="000735B1">
        <w:lastRenderedPageBreak/>
        <w:t xml:space="preserve">Quantitative meta-analysis was conducted </w:t>
      </w:r>
      <w:r w:rsidR="00D81C42" w:rsidRPr="000735B1">
        <w:t>in R version 3.5.1 with</w:t>
      </w:r>
      <w:r w:rsidRPr="000735B1">
        <w:t xml:space="preserve"> the package ‘meta’ </w:t>
      </w:r>
      <w:r w:rsidRPr="000735B1">
        <w:fldChar w:fldCharType="begin"/>
      </w:r>
      <w:r w:rsidR="00187AB6" w:rsidRPr="000735B1">
        <w:instrText xml:space="preserve"> ADDIN EN.CITE &lt;EndNote&gt;&lt;Cite&gt;&lt;Author&gt;Schwarzer&lt;/Author&gt;&lt;Year&gt;2007&lt;/Year&gt;&lt;RecNum&gt;106&lt;/RecNum&gt;&lt;DisplayText&gt;[59]&lt;/DisplayText&gt;&lt;record&gt;&lt;rec-number&gt;106&lt;/rec-number&gt;&lt;foreign-keys&gt;&lt;key app="EN" db-id="2xaaap2efrdzf1eafv5pxxz39e2vzd90zsdz" timestamp="1558608457"&gt;106&lt;/key&gt;&lt;/foreign-keys&gt;&lt;ref-type name="Journal Article"&gt;17&lt;/ref-type&gt;&lt;contributors&gt;&lt;authors&gt;&lt;author&gt;Schwarzer, Guido&lt;/author&gt;&lt;/authors&gt;&lt;/contributors&gt;&lt;titles&gt;&lt;title&gt;meta: An R package for meta-analysis&lt;/title&gt;&lt;secondary-title&gt;R news&lt;/secondary-title&gt;&lt;/titles&gt;&lt;periodical&gt;&lt;full-title&gt;R news&lt;/full-title&gt;&lt;/periodical&gt;&lt;pages&gt;40-45&lt;/pages&gt;&lt;volume&gt;7&lt;/volume&gt;&lt;number&gt;3&lt;/number&gt;&lt;dates&gt;&lt;year&gt;2007&lt;/year&gt;&lt;/dates&gt;&lt;urls&gt;&lt;/urls&gt;&lt;/record&gt;&lt;/Cite&gt;&lt;/EndNote&gt;</w:instrText>
      </w:r>
      <w:r w:rsidRPr="000735B1">
        <w:fldChar w:fldCharType="separate"/>
      </w:r>
      <w:r w:rsidR="00187AB6" w:rsidRPr="000735B1">
        <w:rPr>
          <w:noProof/>
        </w:rPr>
        <w:t>[59]</w:t>
      </w:r>
      <w:r w:rsidRPr="000735B1">
        <w:fldChar w:fldCharType="end"/>
      </w:r>
      <w:r w:rsidRPr="000735B1">
        <w:t xml:space="preserve">.  Random effects models were used, </w:t>
      </w:r>
      <w:r w:rsidR="00D81C42" w:rsidRPr="000735B1">
        <w:t xml:space="preserve">allowing </w:t>
      </w:r>
      <w:r w:rsidRPr="000735B1">
        <w:t>for a distribution of true effect sizes due to within-study and between-study variance</w:t>
      </w:r>
      <w:r w:rsidR="00D81C42" w:rsidRPr="000735B1">
        <w:t xml:space="preserve"> </w:t>
      </w:r>
      <w:r w:rsidRPr="000735B1">
        <w:fldChar w:fldCharType="begin"/>
      </w:r>
      <w:r w:rsidR="002C576A" w:rsidRPr="000735B1">
        <w:instrText xml:space="preserve"> ADDIN EN.CITE &lt;EndNote&gt;&lt;Cite&gt;&lt;Author&gt;Borenstein&lt;/Author&gt;&lt;Year&gt;2010&lt;/Year&gt;&lt;RecNum&gt;43&lt;/RecNum&gt;&lt;DisplayText&gt;[1]&lt;/DisplayText&gt;&lt;record&gt;&lt;rec-number&gt;43&lt;/rec-number&gt;&lt;foreign-keys&gt;&lt;key app="EN" db-id="2xaaap2efrdzf1eafv5pxxz39e2vzd90zsdz" timestamp="1550759507"&gt;43&lt;/key&gt;&lt;/foreign-keys&gt;&lt;ref-type name="Journal Article"&gt;17&lt;/ref-type&gt;&lt;contributors&gt;&lt;authors&gt;&lt;author&gt;Borenstein, Michael&lt;/author&gt;&lt;author&gt;Hedges, Larry V&lt;/author&gt;&lt;author&gt;Higgins, Julian PT&lt;/author&gt;&lt;author&gt;Rothstein, Hannah R&lt;/author&gt;&lt;/authors&gt;&lt;/contributors&gt;&lt;titles&gt;&lt;title&gt;A basic introduction to fixed‐effect and random‐effects models for meta‐analysis&lt;/title&gt;&lt;secondary-title&gt;Research Synthesis Methods&lt;/secondary-title&gt;&lt;/titles&gt;&lt;periodical&gt;&lt;full-title&gt;Research synthesis methods&lt;/full-title&gt;&lt;/periodical&gt;&lt;pages&gt;97-111&lt;/pages&gt;&lt;volume&gt;1&lt;/volume&gt;&lt;number&gt;2&lt;/number&gt;&lt;dates&gt;&lt;year&gt;2010&lt;/year&gt;&lt;/dates&gt;&lt;isbn&gt;1759-2879&lt;/isbn&gt;&lt;urls&gt;&lt;/urls&gt;&lt;electronic-resource-num&gt;10.1002/jrsm.12|&lt;/electronic-resource-num&gt;&lt;/record&gt;&lt;/Cite&gt;&lt;/EndNote&gt;</w:instrText>
      </w:r>
      <w:r w:rsidRPr="000735B1">
        <w:fldChar w:fldCharType="separate"/>
      </w:r>
      <w:r w:rsidR="002C576A" w:rsidRPr="000735B1">
        <w:rPr>
          <w:noProof/>
        </w:rPr>
        <w:t>[1]</w:t>
      </w:r>
      <w:r w:rsidRPr="000735B1">
        <w:fldChar w:fldCharType="end"/>
      </w:r>
      <w:r w:rsidRPr="000735B1">
        <w:t xml:space="preserve">.  </w:t>
      </w:r>
      <w:r w:rsidR="00D81C42" w:rsidRPr="000735B1">
        <w:t xml:space="preserve">Hedges’ </w:t>
      </w:r>
      <w:r w:rsidR="00D81C42" w:rsidRPr="000735B1">
        <w:rPr>
          <w:i/>
        </w:rPr>
        <w:t>g</w:t>
      </w:r>
      <w:r w:rsidR="00D81C42" w:rsidRPr="000735B1">
        <w:t xml:space="preserve"> was computed for between-group comparisons</w:t>
      </w:r>
      <w:r w:rsidR="001F23D5" w:rsidRPr="000735B1">
        <w:t xml:space="preserve">, and </w:t>
      </w:r>
      <w:r w:rsidR="00D81C42" w:rsidRPr="000735B1">
        <w:t>s</w:t>
      </w:r>
      <w:r w:rsidRPr="000735B1">
        <w:t xml:space="preserve">ingle means from the temporal order judgement (TOJ) task were pooled based on inverse variance and compared to a null effect of zero </w:t>
      </w:r>
      <w:r w:rsidRPr="000735B1">
        <w:fldChar w:fldCharType="begin"/>
      </w:r>
      <w:r w:rsidR="00187AB6" w:rsidRPr="000735B1">
        <w:instrText xml:space="preserve"> ADDIN EN.CITE &lt;EndNote&gt;&lt;Cite&gt;&lt;Author&gt;Schwarzer&lt;/Author&gt;&lt;Year&gt;2007&lt;/Year&gt;&lt;RecNum&gt;106&lt;/RecNum&gt;&lt;DisplayText&gt;[59]&lt;/DisplayText&gt;&lt;record&gt;&lt;rec-number&gt;106&lt;/rec-number&gt;&lt;foreign-keys&gt;&lt;key app="EN" db-id="2xaaap2efrdzf1eafv5pxxz39e2vzd90zsdz" timestamp="1558608457"&gt;106&lt;/key&gt;&lt;/foreign-keys&gt;&lt;ref-type name="Journal Article"&gt;17&lt;/ref-type&gt;&lt;contributors&gt;&lt;authors&gt;&lt;author&gt;Schwarzer, Guido&lt;/author&gt;&lt;/authors&gt;&lt;/contributors&gt;&lt;titles&gt;&lt;title&gt;meta: An R package for meta-analysis&lt;/title&gt;&lt;secondary-title&gt;R news&lt;/secondary-title&gt;&lt;/titles&gt;&lt;periodical&gt;&lt;full-title&gt;R news&lt;/full-title&gt;&lt;/periodical&gt;&lt;pages&gt;40-45&lt;/pages&gt;&lt;volume&gt;7&lt;/volume&gt;&lt;number&gt;3&lt;/number&gt;&lt;dates&gt;&lt;year&gt;2007&lt;/year&gt;&lt;/dates&gt;&lt;urls&gt;&lt;/urls&gt;&lt;/record&gt;&lt;/Cite&gt;&lt;/EndNote&gt;</w:instrText>
      </w:r>
      <w:r w:rsidRPr="000735B1">
        <w:fldChar w:fldCharType="separate"/>
      </w:r>
      <w:r w:rsidR="00187AB6" w:rsidRPr="000735B1">
        <w:rPr>
          <w:noProof/>
        </w:rPr>
        <w:t>[59]</w:t>
      </w:r>
      <w:r w:rsidRPr="000735B1">
        <w:fldChar w:fldCharType="end"/>
      </w:r>
      <w:r w:rsidRPr="000735B1">
        <w:t xml:space="preserve">.  Where measures of variance were not available </w:t>
      </w:r>
      <w:r w:rsidRPr="000735B1">
        <w:fldChar w:fldCharType="begin"/>
      </w:r>
      <w:r w:rsidR="00187AB6" w:rsidRPr="000735B1">
        <w:instrText xml:space="preserve"> ADDIN EN.CITE &lt;EndNote&gt;&lt;Cite&gt;&lt;Author&gt;Peters&lt;/Author&gt;&lt;Year&gt;2000&lt;/Year&gt;&lt;RecNum&gt;21&lt;/RecNum&gt;&lt;DisplayText&gt;[46]&lt;/DisplayText&gt;&lt;record&gt;&lt;rec-number&gt;21&lt;/rec-number&gt;&lt;foreign-keys&gt;&lt;key app="EN" db-id="2xaaap2efrdzf1eafv5pxxz39e2vzd90zsdz" timestamp="1550759482"&gt;21&lt;/key&gt;&lt;/foreign-keys&gt;&lt;ref-type name="Journal Article"&gt;17&lt;/ref-type&gt;&lt;contributors&gt;&lt;authors&gt;&lt;author&gt;Peters, M. L.&lt;/author&gt;&lt;author&gt;Vlaeyen, J. W. S.&lt;/author&gt;&lt;author&gt;van Drunen, C.&lt;/author&gt;&lt;/authors&gt;&lt;/contributors&gt;&lt;titles&gt;&lt;title&gt;Do fibromyalgia patients display hypervigilance for innocuous somatosensory stimuli? Application of a body scanning reaction time paradigm&lt;/title&gt;&lt;secondary-title&gt;Pain&lt;/secondary-title&gt;&lt;/titles&gt;&lt;periodical&gt;&lt;full-title&gt;Pain&lt;/full-title&gt;&lt;/periodical&gt;&lt;pages&gt;283-292&lt;/pages&gt;&lt;volume&gt;86&lt;/volume&gt;&lt;number&gt;3&lt;/number&gt;&lt;dates&gt;&lt;year&gt;2000&lt;/year&gt;&lt;pub-dates&gt;&lt;date&gt;Jun&lt;/date&gt;&lt;/pub-dates&gt;&lt;/dates&gt;&lt;isbn&gt;0304-3959&lt;/isbn&gt;&lt;accession-num&gt;WOS:000087360900009&lt;/accession-num&gt;&lt;urls&gt;&lt;related-urls&gt;&lt;url&gt;&amp;lt;Go to ISI&amp;gt;://WOS:000087360900009&lt;/url&gt;&lt;/related-urls&gt;&lt;/urls&gt;&lt;electronic-resource-num&gt;10.1016/s0304-3959(00)00259-1&lt;/electronic-resource-num&gt;&lt;/record&gt;&lt;/Cite&gt;&lt;/EndNote&gt;</w:instrText>
      </w:r>
      <w:r w:rsidRPr="000735B1">
        <w:fldChar w:fldCharType="separate"/>
      </w:r>
      <w:r w:rsidR="00187AB6" w:rsidRPr="000735B1">
        <w:rPr>
          <w:noProof/>
        </w:rPr>
        <w:t>[46]</w:t>
      </w:r>
      <w:r w:rsidRPr="000735B1">
        <w:fldChar w:fldCharType="end"/>
      </w:r>
      <w:r w:rsidRPr="000735B1">
        <w:t>, these were calculated from the</w:t>
      </w:r>
      <w:r w:rsidRPr="000735B1">
        <w:rPr>
          <w:i/>
        </w:rPr>
        <w:t xml:space="preserve"> t</w:t>
      </w:r>
      <w:r w:rsidRPr="000735B1">
        <w:t xml:space="preserve"> statistic </w:t>
      </w:r>
      <w:r w:rsidRPr="000735B1">
        <w:fldChar w:fldCharType="begin"/>
      </w:r>
      <w:r w:rsidR="00187AB6" w:rsidRPr="000735B1">
        <w:instrText xml:space="preserve"> ADDIN EN.CITE &lt;EndNote&gt;&lt;Cite&gt;&lt;Author&gt;Higgins&lt;/Author&gt;&lt;Year&gt;2008&lt;/Year&gt;&lt;RecNum&gt;44&lt;/RecNum&gt;&lt;DisplayText&gt;[27]&lt;/DisplayText&gt;&lt;record&gt;&lt;rec-number&gt;44&lt;/rec-number&gt;&lt;foreign-keys&gt;&lt;key app="EN" db-id="2xaaap2efrdzf1eafv5pxxz39e2vzd90zsdz" timestamp="1550759508"&gt;44&lt;/key&gt;&lt;/foreign-keys&gt;&lt;ref-type name="Book"&gt;6&lt;/ref-type&gt;&lt;contributors&gt;&lt;authors&gt;&lt;author&gt;Higgins, Julian P.T. &lt;/author&gt;&lt;author&gt;Green, Sally&lt;/author&gt;&lt;/authors&gt;&lt;/contributors&gt;&lt;titles&gt;&lt;title&gt;Cochrane handbook for systematic reviews of interventions&lt;/title&gt;&lt;/titles&gt;&lt;dates&gt;&lt;year&gt;2008&lt;/year&gt;&lt;/dates&gt;&lt;urls&gt;&lt;/urls&gt;&lt;/record&gt;&lt;/Cite&gt;&lt;/EndNote&gt;</w:instrText>
      </w:r>
      <w:r w:rsidRPr="000735B1">
        <w:fldChar w:fldCharType="separate"/>
      </w:r>
      <w:r w:rsidR="00187AB6" w:rsidRPr="000735B1">
        <w:rPr>
          <w:noProof/>
        </w:rPr>
        <w:t>[27]</w:t>
      </w:r>
      <w:r w:rsidRPr="000735B1">
        <w:fldChar w:fldCharType="end"/>
      </w:r>
      <w:r w:rsidRPr="000735B1">
        <w:t xml:space="preserve">.  </w:t>
      </w:r>
    </w:p>
    <w:p w14:paraId="2C8D33DC" w14:textId="3B39731D" w:rsidR="002B3895" w:rsidRPr="000735B1" w:rsidRDefault="00D81C42" w:rsidP="002B3895">
      <w:pPr>
        <w:ind w:firstLine="720"/>
      </w:pPr>
      <w:r w:rsidRPr="000735B1">
        <w:t>D</w:t>
      </w:r>
      <w:r w:rsidR="002B3895" w:rsidRPr="000735B1">
        <w:t xml:space="preserve">ata </w:t>
      </w:r>
      <w:r w:rsidRPr="000735B1">
        <w:t xml:space="preserve">for spatial AB </w:t>
      </w:r>
      <w:r w:rsidR="002B3895" w:rsidRPr="000735B1">
        <w:t xml:space="preserve">were analysed separately for somatosensory stimuli and visual stimuli. </w:t>
      </w:r>
      <w:r w:rsidR="001F23D5" w:rsidRPr="000735B1">
        <w:t xml:space="preserve"> </w:t>
      </w:r>
      <w:r w:rsidRPr="000735B1">
        <w:t xml:space="preserve">We compared </w:t>
      </w:r>
      <w:r w:rsidR="00DC1244" w:rsidRPr="000735B1">
        <w:t xml:space="preserve">chronic pain patients with healthy controls, and also compared </w:t>
      </w:r>
      <w:r w:rsidRPr="000735B1">
        <w:t>t</w:t>
      </w:r>
      <w:r w:rsidR="002B3895" w:rsidRPr="000735B1">
        <w:t xml:space="preserve">he pain-affected </w:t>
      </w:r>
      <w:r w:rsidRPr="000735B1">
        <w:t>side with the unaffected side</w:t>
      </w:r>
      <w:r w:rsidR="002B3895" w:rsidRPr="000735B1">
        <w:t xml:space="preserve"> of patients with unilateral chronic pain.</w:t>
      </w:r>
      <w:r w:rsidR="00DC1244" w:rsidRPr="000735B1">
        <w:t xml:space="preserve">  </w:t>
      </w:r>
      <w:r w:rsidR="002B3895" w:rsidRPr="000735B1">
        <w:t>For modality AB, separate meta-analyses were conducted for painful and non-painful stimuli, as well as for attentional interference and distraction efficacy in order to assess these aspects of AB individually.</w:t>
      </w:r>
      <w:r w:rsidR="001F23D5" w:rsidRPr="000735B1">
        <w:t xml:space="preserve"> </w:t>
      </w:r>
      <w:r w:rsidR="002B3895" w:rsidRPr="000735B1">
        <w:t xml:space="preserve"> Data from adults and children would have been analysed separately </w:t>
      </w:r>
      <w:r w:rsidR="00DC1244" w:rsidRPr="000735B1">
        <w:t>had</w:t>
      </w:r>
      <w:r w:rsidR="002B3895" w:rsidRPr="000735B1">
        <w:t xml:space="preserve"> </w:t>
      </w:r>
      <w:r w:rsidR="00DC1244" w:rsidRPr="000735B1">
        <w:t>behavioural data from at least two paediatric studies been available</w:t>
      </w:r>
      <w:r w:rsidR="002B3895" w:rsidRPr="000735B1">
        <w:t xml:space="preserve">.  Heterogeneity was assessed with Cochrane’s </w:t>
      </w:r>
      <w:r w:rsidR="002B3895" w:rsidRPr="000735B1">
        <w:rPr>
          <w:i/>
        </w:rPr>
        <w:t xml:space="preserve">Q </w:t>
      </w:r>
      <w:r w:rsidR="002B3895" w:rsidRPr="000735B1">
        <w:t xml:space="preserve">and </w:t>
      </w:r>
      <w:r w:rsidR="002B3895" w:rsidRPr="000735B1">
        <w:rPr>
          <w:i/>
        </w:rPr>
        <w:t xml:space="preserve"> I</w:t>
      </w:r>
      <w:r w:rsidR="002B3895" w:rsidRPr="000735B1">
        <w:rPr>
          <w:i/>
          <w:vertAlign w:val="superscript"/>
        </w:rPr>
        <w:t>2</w:t>
      </w:r>
      <w:r w:rsidR="002B3895" w:rsidRPr="000735B1">
        <w:rPr>
          <w:i/>
        </w:rPr>
        <w:t xml:space="preserve"> </w:t>
      </w:r>
      <w:r w:rsidR="002B3895" w:rsidRPr="000735B1">
        <w:t>statistics</w:t>
      </w:r>
      <w:r w:rsidR="00DC1244" w:rsidRPr="000735B1">
        <w:t>.  These statistics complement one another: Q indicates whether heterogeneity is present whereas I</w:t>
      </w:r>
      <w:r w:rsidR="00DC1244" w:rsidRPr="000735B1">
        <w:rPr>
          <w:vertAlign w:val="superscript"/>
        </w:rPr>
        <w:t>2</w:t>
      </w:r>
      <w:r w:rsidR="00DC1244" w:rsidRPr="000735B1">
        <w:t xml:space="preserve"> indicates the extent of heterogeneity.  Therefore both were computed to provide a comprehensive assessment of heterogeneity </w:t>
      </w:r>
      <w:r w:rsidR="002B3895" w:rsidRPr="000735B1">
        <w:fldChar w:fldCharType="begin"/>
      </w:r>
      <w:r w:rsidR="00187AB6" w:rsidRPr="000735B1">
        <w:instrText xml:space="preserve"> ADDIN EN.CITE &lt;EndNote&gt;&lt;Cite&gt;&lt;Author&gt;Huedo-Medina&lt;/Author&gt;&lt;Year&gt;2006&lt;/Year&gt;&lt;RecNum&gt;45&lt;/RecNum&gt;&lt;DisplayText&gt;[29]&lt;/DisplayText&gt;&lt;record&gt;&lt;rec-number&gt;45&lt;/rec-number&gt;&lt;foreign-keys&gt;&lt;key app="EN" db-id="2xaaap2efrdzf1eafv5pxxz39e2vzd90zsdz" timestamp="1550759509"&gt;45&lt;/key&gt;&lt;/foreign-keys&gt;&lt;ref-type name="Journal Article"&gt;17&lt;/ref-type&gt;&lt;contributors&gt;&lt;authors&gt;&lt;author&gt;Huedo-Medina, Tania B&lt;/author&gt;&lt;author&gt;Sánchez-Meca, Julio&lt;/author&gt;&lt;author&gt;Marín-Martínez, Fulgencio&lt;/author&gt;&lt;author&gt;Botella, Juan&lt;/author&gt;&lt;/authors&gt;&lt;/contributors&gt;&lt;titles&gt;&lt;title&gt;Assessing heterogeneity in meta-analysis: Q statistic or I² index?&lt;/title&gt;&lt;secondary-title&gt;Psychological Methods&lt;/secondary-title&gt;&lt;/titles&gt;&lt;periodical&gt;&lt;full-title&gt;Psychological methods&lt;/full-title&gt;&lt;/periodical&gt;&lt;pages&gt;193&lt;/pages&gt;&lt;volume&gt;11&lt;/volume&gt;&lt;number&gt;2&lt;/number&gt;&lt;dates&gt;&lt;year&gt;2006&lt;/year&gt;&lt;/dates&gt;&lt;isbn&gt;1939-1463&lt;/isbn&gt;&lt;urls&gt;&lt;/urls&gt;&lt;/record&gt;&lt;/Cite&gt;&lt;/EndNote&gt;</w:instrText>
      </w:r>
      <w:r w:rsidR="002B3895" w:rsidRPr="000735B1">
        <w:fldChar w:fldCharType="separate"/>
      </w:r>
      <w:r w:rsidR="00187AB6" w:rsidRPr="000735B1">
        <w:rPr>
          <w:noProof/>
        </w:rPr>
        <w:t>[29]</w:t>
      </w:r>
      <w:r w:rsidR="002B3895" w:rsidRPr="000735B1">
        <w:fldChar w:fldCharType="end"/>
      </w:r>
      <w:r w:rsidR="002B3895" w:rsidRPr="000735B1">
        <w:t>.  Sensitivity analyses were conducted when heterogeneity was significant</w:t>
      </w:r>
      <w:r w:rsidR="001F23D5" w:rsidRPr="000735B1">
        <w:t>,</w:t>
      </w:r>
      <w:r w:rsidR="002B3895" w:rsidRPr="000735B1">
        <w:t xml:space="preserve"> and studies were removed based on this analysis when there was theoretical rationale. </w:t>
      </w:r>
      <w:r w:rsidR="007F2DF6" w:rsidRPr="000735B1">
        <w:t xml:space="preserve"> </w:t>
      </w:r>
      <w:r w:rsidR="002B3895" w:rsidRPr="000735B1">
        <w:t xml:space="preserve">Subgroup analyses were conducted by chronic pain condition and paradigm where possible.  </w:t>
      </w:r>
      <w:r w:rsidR="002B3895" w:rsidRPr="000735B1">
        <w:rPr>
          <w:rFonts w:cs="Times New Roman"/>
          <w:szCs w:val="24"/>
        </w:rPr>
        <w:t xml:space="preserve">Correlations between participant characteristics and the outcomes were extracted from the data, with the plan to conduct meta-regression; however, too few studies assessed correlations between the same variables to allow adequate power for meta-regression </w:t>
      </w:r>
      <w:r w:rsidR="002B3895" w:rsidRPr="000735B1">
        <w:rPr>
          <w:rFonts w:cs="Times New Roman"/>
          <w:szCs w:val="24"/>
        </w:rPr>
        <w:fldChar w:fldCharType="begin"/>
      </w:r>
      <w:r w:rsidR="00187AB6" w:rsidRPr="000735B1">
        <w:rPr>
          <w:rFonts w:cs="Times New Roman"/>
          <w:szCs w:val="24"/>
        </w:rPr>
        <w:instrText xml:space="preserve"> ADDIN EN.CITE &lt;EndNote&gt;&lt;Cite&gt;&lt;Author&gt;Higgins&lt;/Author&gt;&lt;Year&gt;2008&lt;/Year&gt;&lt;RecNum&gt;44&lt;/RecNum&gt;&lt;DisplayText&gt;[27]&lt;/DisplayText&gt;&lt;record&gt;&lt;rec-number&gt;44&lt;/rec-number&gt;&lt;foreign-keys&gt;&lt;key app="EN" db-id="2xaaap2efrdzf1eafv5pxxz39e2vzd90zsdz" timestamp="1550759508"&gt;44&lt;/key&gt;&lt;/foreign-keys&gt;&lt;ref-type name="Book"&gt;6&lt;/ref-type&gt;&lt;contributors&gt;&lt;authors&gt;&lt;author&gt;Higgins, Julian P.T. &lt;/author&gt;&lt;author&gt;Green, Sally&lt;/author&gt;&lt;/authors&gt;&lt;/contributors&gt;&lt;titles&gt;&lt;title&gt;Cochrane handbook for systematic reviews of interventions&lt;/title&gt;&lt;/titles&gt;&lt;dates&gt;&lt;year&gt;2008&lt;/year&gt;&lt;/dates&gt;&lt;urls&gt;&lt;/urls&gt;&lt;/record&gt;&lt;/Cite&gt;&lt;/EndNote&gt;</w:instrText>
      </w:r>
      <w:r w:rsidR="002B3895" w:rsidRPr="000735B1">
        <w:rPr>
          <w:rFonts w:cs="Times New Roman"/>
          <w:szCs w:val="24"/>
        </w:rPr>
        <w:fldChar w:fldCharType="separate"/>
      </w:r>
      <w:r w:rsidR="00187AB6" w:rsidRPr="000735B1">
        <w:rPr>
          <w:rFonts w:cs="Times New Roman"/>
          <w:noProof/>
          <w:szCs w:val="24"/>
        </w:rPr>
        <w:t>[27]</w:t>
      </w:r>
      <w:r w:rsidR="002B3895" w:rsidRPr="000735B1">
        <w:rPr>
          <w:rFonts w:cs="Times New Roman"/>
          <w:szCs w:val="24"/>
        </w:rPr>
        <w:fldChar w:fldCharType="end"/>
      </w:r>
      <w:r w:rsidR="002B3895" w:rsidRPr="000735B1">
        <w:rPr>
          <w:rFonts w:cs="Times New Roman"/>
          <w:szCs w:val="24"/>
        </w:rPr>
        <w:t>.</w:t>
      </w:r>
      <w:r w:rsidR="004A57EF" w:rsidRPr="000735B1">
        <w:rPr>
          <w:rFonts w:cs="Times New Roman"/>
          <w:szCs w:val="24"/>
        </w:rPr>
        <w:t xml:space="preserve">  The correlations between questionnaire measures and attentional task measures of AB are discussed in the narrative synthesis. </w:t>
      </w:r>
    </w:p>
    <w:p w14:paraId="400B4C19" w14:textId="77777777" w:rsidR="002B3895" w:rsidRPr="000735B1" w:rsidRDefault="002B3895" w:rsidP="002B3895">
      <w:pPr>
        <w:pStyle w:val="Heading2"/>
      </w:pPr>
      <w:r w:rsidRPr="000735B1">
        <w:lastRenderedPageBreak/>
        <w:t>Meta-Analysis Methodological Decisions</w:t>
      </w:r>
    </w:p>
    <w:p w14:paraId="0C73385F" w14:textId="77777777" w:rsidR="002B3895" w:rsidRPr="000735B1" w:rsidRDefault="002B3895" w:rsidP="002B3895">
      <w:r w:rsidRPr="000735B1">
        <w:tab/>
        <w:t xml:space="preserve">It was necessary to make several methodological decisions throughout the meta-analytic process: </w:t>
      </w:r>
    </w:p>
    <w:p w14:paraId="3B464D75" w14:textId="6BE2B008" w:rsidR="002B3895" w:rsidRPr="000735B1" w:rsidRDefault="002B3895" w:rsidP="002B3895">
      <w:pPr>
        <w:pStyle w:val="ListParagraph"/>
        <w:numPr>
          <w:ilvl w:val="0"/>
          <w:numId w:val="1"/>
        </w:numPr>
      </w:pPr>
      <w:r w:rsidRPr="000735B1">
        <w:t>Only behavioural data were</w:t>
      </w:r>
      <w:r w:rsidR="00B54A2D" w:rsidRPr="000735B1">
        <w:t xml:space="preserve"> analysed because the</w:t>
      </w:r>
      <w:r w:rsidRPr="000735B1">
        <w:t xml:space="preserve"> data from </w:t>
      </w:r>
      <w:r w:rsidR="008E535E" w:rsidRPr="000735B1">
        <w:t>neuroimaging</w:t>
      </w:r>
      <w:r w:rsidRPr="000735B1">
        <w:t xml:space="preserve"> measures were too heterogeneous to be included in the meta-analysis </w:t>
      </w:r>
      <w:r w:rsidRPr="000735B1">
        <w:fldChar w:fldCharType="begin">
          <w:fldData xml:space="preserve">PEVuZE5vdGU+PENpdGU+PEF1dGhvcj5JYWNvdmVsbGk8L0F1dGhvcj48WWVhcj4yMDEyPC9ZZWFy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</w:fldData>
        </w:fldChar>
      </w:r>
      <w:r w:rsidR="00187AB6" w:rsidRPr="000735B1">
        <w:instrText xml:space="preserve"> ADDIN EN.CITE </w:instrText>
      </w:r>
      <w:r w:rsidR="00187AB6" w:rsidRPr="000735B1">
        <w:fldChar w:fldCharType="begin">
          <w:fldData xml:space="preserve">PEVuZE5vdGU+PENpdGU+PEF1dGhvcj5JYWNvdmVsbGk8L0F1dGhvcj48WWVhcj4yMDEyPC9ZZWFy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2; 13; 25; 30; 33; 40; 63; 65; 80]</w:t>
      </w:r>
      <w:r w:rsidRPr="000735B1">
        <w:fldChar w:fldCharType="end"/>
      </w:r>
      <w:r w:rsidR="00FF1BC7" w:rsidRPr="000735B1">
        <w:t>.  Neuroimaging evidence was evaluated in the narrative synthesis.</w:t>
      </w:r>
    </w:p>
    <w:p w14:paraId="13165D25" w14:textId="6A444BFC" w:rsidR="002B3895" w:rsidRPr="000735B1" w:rsidRDefault="002B3895" w:rsidP="002B3895">
      <w:pPr>
        <w:pStyle w:val="ListParagraph"/>
        <w:numPr>
          <w:ilvl w:val="0"/>
          <w:numId w:val="1"/>
        </w:numPr>
        <w:spacing w:after="160"/>
      </w:pPr>
      <w:r w:rsidRPr="000735B1">
        <w:t xml:space="preserve">Where a study conducted more than one experiment or more than one condition with the same participants </w:t>
      </w:r>
      <w:r w:rsidRPr="000735B1">
        <w:fldChar w:fldCharType="begin">
          <w:fldData xml:space="preserve">PEVuZE5vdGU+PENpdGU+PEF1dGhvcj5Nb3NlbGV5PC9BdXRob3I+PFllYXI+MjAwOTwvWWVhcj48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</w:fldData>
        </w:fldChar>
      </w:r>
      <w:r w:rsidR="00187AB6" w:rsidRPr="000735B1">
        <w:instrText xml:space="preserve"> ADDIN EN.CITE </w:instrText>
      </w:r>
      <w:r w:rsidR="00187AB6" w:rsidRPr="000735B1">
        <w:fldChar w:fldCharType="begin">
          <w:fldData xml:space="preserve">PEVuZE5vdGU+PENpdGU+PEF1dGhvcj5Nb3NlbGV5PC9BdXRob3I+PFllYXI+MjAwOTwvWWVhcj48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5; 17; 41-44; 48; 72]</w:t>
      </w:r>
      <w:r w:rsidRPr="000735B1">
        <w:fldChar w:fldCharType="end"/>
      </w:r>
      <w:r w:rsidRPr="000735B1">
        <w:t xml:space="preserve">, the meta-analysis included only the experiment </w:t>
      </w:r>
      <w:r w:rsidR="00D81C42" w:rsidRPr="000735B1">
        <w:t xml:space="preserve">or condition </w:t>
      </w:r>
      <w:r w:rsidRPr="000735B1">
        <w:t xml:space="preserve">most relevant to the assessed outcome.  </w:t>
      </w:r>
    </w:p>
    <w:p w14:paraId="5C000D89" w14:textId="63C09C19" w:rsidR="002B3895" w:rsidRPr="000735B1" w:rsidRDefault="00DC1244" w:rsidP="002B3895">
      <w:pPr>
        <w:pStyle w:val="ListParagraph"/>
        <w:numPr>
          <w:ilvl w:val="0"/>
          <w:numId w:val="1"/>
        </w:numPr>
        <w:spacing w:after="160"/>
      </w:pPr>
      <w:r w:rsidRPr="000735B1">
        <w:t>For spatial AB, positive values indicate bias away from the pain-affected location.  For modality AB, greater values indicate greater somatosensory hypervigilance</w:t>
      </w:r>
      <w:r w:rsidR="002B3895" w:rsidRPr="000735B1">
        <w:t xml:space="preserve">. </w:t>
      </w:r>
      <w:r w:rsidR="005E1532" w:rsidRPr="000735B1">
        <w:t xml:space="preserve"> </w:t>
      </w:r>
      <w:r w:rsidR="00B722AD" w:rsidRPr="000735B1">
        <w:t>As recommended by the</w:t>
      </w:r>
      <w:r w:rsidR="00511D0A" w:rsidRPr="000735B1">
        <w:t xml:space="preserve"> Cochrane Handbook </w:t>
      </w:r>
      <w:r w:rsidR="002911D8" w:rsidRPr="000735B1">
        <w:fldChar w:fldCharType="begin"/>
      </w:r>
      <w:r w:rsidR="00187AB6" w:rsidRPr="000735B1">
        <w:instrText xml:space="preserve"> ADDIN EN.CITE &lt;EndNote&gt;&lt;Cite&gt;&lt;Author&gt;Higgins&lt;/Author&gt;&lt;Year&gt;2008&lt;/Year&gt;&lt;RecNum&gt;44&lt;/RecNum&gt;&lt;DisplayText&gt;[27]&lt;/DisplayText&gt;&lt;record&gt;&lt;rec-number&gt;44&lt;/rec-number&gt;&lt;foreign-keys&gt;&lt;key app="EN" db-id="2xaaap2efrdzf1eafv5pxxz39e2vzd90zsdz" timestamp="1550759508"&gt;44&lt;/key&gt;&lt;/foreign-keys&gt;&lt;ref-type name="Book"&gt;6&lt;/ref-type&gt;&lt;contributors&gt;&lt;authors&gt;&lt;author&gt;Higgins, Julian P.T. &lt;/author&gt;&lt;author&gt;Green, Sally&lt;/author&gt;&lt;/authors&gt;&lt;/contributors&gt;&lt;titles&gt;&lt;title&gt;Cochrane handbook for systematic reviews of interventions&lt;/title&gt;&lt;/titles&gt;&lt;dates&gt;&lt;year&gt;2008&lt;/year&gt;&lt;/dates&gt;&lt;urls&gt;&lt;/urls&gt;&lt;/record&gt;&lt;/Cite&gt;&lt;/EndNote&gt;</w:instrText>
      </w:r>
      <w:r w:rsidR="002911D8" w:rsidRPr="000735B1">
        <w:fldChar w:fldCharType="separate"/>
      </w:r>
      <w:r w:rsidR="00187AB6" w:rsidRPr="000735B1">
        <w:rPr>
          <w:noProof/>
        </w:rPr>
        <w:t>[27]</w:t>
      </w:r>
      <w:r w:rsidR="002911D8" w:rsidRPr="000735B1">
        <w:fldChar w:fldCharType="end"/>
      </w:r>
      <w:r w:rsidR="001962EA" w:rsidRPr="000735B1">
        <w:t>,</w:t>
      </w:r>
      <w:r w:rsidR="00511D0A" w:rsidRPr="000735B1">
        <w:t xml:space="preserve"> values were multiplied by -1 </w:t>
      </w:r>
      <w:r w:rsidR="00B722AD" w:rsidRPr="000735B1">
        <w:t>where</w:t>
      </w:r>
      <w:r w:rsidR="00511D0A" w:rsidRPr="000735B1">
        <w:t xml:space="preserve"> </w:t>
      </w:r>
      <w:r w:rsidR="00D6145D" w:rsidRPr="000735B1">
        <w:t>the paradigm produced results in the opposite di</w:t>
      </w:r>
      <w:r w:rsidR="00B722AD" w:rsidRPr="000735B1">
        <w:t xml:space="preserve">rection, such as reaction time measures </w:t>
      </w:r>
      <w:r w:rsidR="00D6145D" w:rsidRPr="000735B1">
        <w:t xml:space="preserve">of task performance </w:t>
      </w:r>
      <w:r w:rsidR="002B3895" w:rsidRPr="000735B1">
        <w:fldChar w:fldCharType="begin">
          <w:fldData xml:space="preserve">PEVuZE5vdGU+PENpdGU+PEF1dGhvcj5EZSBUb21tYXNvPC9BdXRob3I+PFllYXI+MjAwODwvWWVh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</w:fldData>
        </w:fldChar>
      </w:r>
      <w:r w:rsidR="00187AB6" w:rsidRPr="000735B1">
        <w:instrText xml:space="preserve"> ADDIN EN.CITE </w:instrText>
      </w:r>
      <w:r w:rsidR="00187AB6" w:rsidRPr="000735B1">
        <w:fldChar w:fldCharType="begin">
          <w:fldData xml:space="preserve">PEVuZE5vdGU+PENpdGU+PEF1dGhvcj5EZSBUb21tYXNvPC9BdXRob3I+PFllYXI+MjAwODwvWWVh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</w:fldData>
        </w:fldChar>
      </w:r>
      <w:r w:rsidR="00187AB6" w:rsidRPr="000735B1">
        <w:instrText xml:space="preserve"> ADDIN EN.CITE.DATA </w:instrText>
      </w:r>
      <w:r w:rsidR="00187AB6" w:rsidRPr="000735B1">
        <w:fldChar w:fldCharType="end"/>
      </w:r>
      <w:r w:rsidR="002B3895" w:rsidRPr="000735B1">
        <w:fldChar w:fldCharType="separate"/>
      </w:r>
      <w:r w:rsidR="00187AB6" w:rsidRPr="000735B1">
        <w:rPr>
          <w:noProof/>
        </w:rPr>
        <w:t>[12; 62; 63; 71; 75; 77]</w:t>
      </w:r>
      <w:r w:rsidR="002B3895" w:rsidRPr="000735B1">
        <w:fldChar w:fldCharType="end"/>
      </w:r>
      <w:r w:rsidR="002B3895" w:rsidRPr="000735B1">
        <w:t xml:space="preserve">. </w:t>
      </w:r>
    </w:p>
    <w:p w14:paraId="09142A59" w14:textId="22AF12CB" w:rsidR="002B3895" w:rsidRPr="000735B1" w:rsidRDefault="002B3895" w:rsidP="002B3895">
      <w:pPr>
        <w:pStyle w:val="ListParagraph"/>
        <w:numPr>
          <w:ilvl w:val="0"/>
          <w:numId w:val="1"/>
        </w:numPr>
        <w:spacing w:after="160"/>
      </w:pPr>
      <w:r w:rsidRPr="000735B1">
        <w:t xml:space="preserve">The TOJ task </w:t>
      </w:r>
      <w:r w:rsidR="00E80A2E" w:rsidRPr="000735B1">
        <w:t>produces</w:t>
      </w:r>
      <w:r w:rsidRPr="000735B1">
        <w:t xml:space="preserve"> one mean</w:t>
      </w:r>
      <w:r w:rsidR="00B722AD" w:rsidRPr="000735B1">
        <w:t>, which was compared to zero</w:t>
      </w:r>
      <w:r w:rsidR="00B54A2D" w:rsidRPr="000735B1">
        <w:t xml:space="preserve"> </w:t>
      </w:r>
      <w:r w:rsidRPr="000735B1">
        <w:fldChar w:fldCharType="begin">
          <w:fldData xml:space="preserve">PEVuZE5vdGU+PENpdGU+PEF1dGhvcj5Nb3NlbGV5PC9BdXRob3I+PFllYXI+MjAwOTwvWWVhcj48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</w:fldData>
        </w:fldChar>
      </w:r>
      <w:r w:rsidR="00187AB6" w:rsidRPr="000735B1">
        <w:instrText xml:space="preserve"> ADDIN EN.CITE </w:instrText>
      </w:r>
      <w:r w:rsidR="00187AB6" w:rsidRPr="000735B1">
        <w:fldChar w:fldCharType="begin">
          <w:fldData xml:space="preserve">PEVuZE5vdGU+PENpdGU+PEF1dGhvcj5Nb3NlbGV5PC9BdXRob3I+PFllYXI+MjAwOTwvWWVhcj48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7; 42-44; 48; 68]</w:t>
      </w:r>
      <w:r w:rsidRPr="000735B1">
        <w:fldChar w:fldCharType="end"/>
      </w:r>
      <w:r w:rsidRPr="000735B1">
        <w:t xml:space="preserve">, whereas other measures of spatial AB such as the spatial cueing task </w:t>
      </w:r>
      <w:r w:rsidRPr="000735B1">
        <w:fldChar w:fldCharType="begin"/>
      </w:r>
      <w:r w:rsidR="00187AB6" w:rsidRPr="000735B1">
        <w:instrText xml:space="preserve"> ADDIN EN.CITE &lt;EndNote&gt;&lt;Cite&gt;&lt;Author&gt;Sinforiani&lt;/Author&gt;&lt;Year&gt;1989&lt;/Year&gt;&lt;RecNum&gt;119&lt;/RecNum&gt;&lt;DisplayText&gt;[19; 61]&lt;/DisplayText&gt;&lt;record&gt;&lt;rec-number&gt;119&lt;/rec-number&gt;&lt;foreign-keys&gt;&lt;key app="EN" db-id="2xaaap2efrdzf1eafv5pxxz39e2vzd90zsdz" timestamp="1560783902"&gt;119&lt;/key&gt;&lt;/foreign-keys&gt;&lt;ref-type name="Journal Article"&gt;17&lt;/ref-type&gt;&lt;contributors&gt;&lt;authors&gt;&lt;author&gt;Sinforiani, E&lt;/author&gt;&lt;author&gt;Zinelli, P&lt;/author&gt;&lt;author&gt;Faglia, L&lt;/author&gt;&lt;author&gt;Granella, F&lt;/author&gt;&lt;author&gt;Mauri, M&lt;/author&gt;&lt;author&gt;Manzoni, GC&lt;/author&gt;&lt;author&gt;Turla, M&lt;/author&gt;&lt;author&gt;Mazzucchi, A&lt;/author&gt;&lt;/authors&gt;&lt;/contributors&gt;&lt;titles&gt;&lt;title&gt;Lateralization of visual attention in patients with classic migraine and unilateral prodromes&lt;/title&gt;&lt;secondary-title&gt;Functional neurology&lt;/secondary-title&gt;&lt;/titles&gt;&lt;periodical&gt;&lt;full-title&gt;Functional neurology&lt;/full-title&gt;&lt;/periodical&gt;&lt;pages&gt;247-252&lt;/pages&gt;&lt;volume&gt;4&lt;/volume&gt;&lt;number&gt;3&lt;/number&gt;&lt;dates&gt;&lt;year&gt;1989&lt;/year&gt;&lt;/dates&gt;&lt;isbn&gt;0393-5264&lt;/isbn&gt;&lt;urls&gt;&lt;/urls&gt;&lt;/record&gt;&lt;/Cite&gt;&lt;Cite&gt;&lt;Author&gt;Filippopulos&lt;/Author&gt;&lt;Year&gt;2015&lt;/Year&gt;&lt;RecNum&gt;121&lt;/RecNum&gt;&lt;record&gt;&lt;rec-number&gt;121&lt;/rec-number&gt;&lt;foreign-keys&gt;&lt;key app="EN" db-id="2xaaap2efrdzf1eafv5pxxz39e2vzd90zsdz" timestamp="1560784004"&gt;121&lt;/key&gt;&lt;/foreign-keys&gt;&lt;ref-type name="Journal Article"&gt;17&lt;/ref-type&gt;&lt;contributors&gt;&lt;authors&gt;&lt;author&gt;Filippopulos, Filipp M&lt;/author&gt;&lt;author&gt;Grafenstein, Jessica&lt;/author&gt;&lt;author&gt;Straube, Andreas&lt;/author&gt;&lt;author&gt;Eggert, Thomas&lt;/author&gt;&lt;/authors&gt;&lt;/contributors&gt;&lt;titles&gt;&lt;title&gt;Complex regional pain syndrome (CRPS) or continuous unilateral distal experimental pain stimulation in healthy subjects does not bias visual attention towards one hemifield&lt;/title&gt;&lt;secondary-title&gt;Experimental brain research&lt;/secondary-title&gt;&lt;/titles&gt;&lt;periodical&gt;&lt;full-title&gt;Experimental brain research&lt;/full-title&gt;&lt;/periodical&gt;&lt;pages&gt;3291-3299&lt;/pages&gt;&lt;volume&gt;233&lt;/volume&gt;&lt;number&gt;11&lt;/number&gt;&lt;dates&gt;&lt;year&gt;2015&lt;/year&gt;&lt;/dates&gt;&lt;isbn&gt;0014-4819&lt;/isbn&gt;&lt;urls&gt;&lt;/urls&gt;&lt;/record&gt;&lt;/Cite&gt;&lt;/EndNote&gt;</w:instrText>
      </w:r>
      <w:r w:rsidRPr="000735B1">
        <w:fldChar w:fldCharType="separate"/>
      </w:r>
      <w:r w:rsidR="00187AB6" w:rsidRPr="000735B1">
        <w:rPr>
          <w:noProof/>
        </w:rPr>
        <w:t>[19; 61]</w:t>
      </w:r>
      <w:r w:rsidRPr="000735B1">
        <w:fldChar w:fldCharType="end"/>
      </w:r>
      <w:r w:rsidRPr="000735B1">
        <w:t xml:space="preserve"> and digit discrimination task </w:t>
      </w:r>
      <w:r w:rsidRPr="000735B1">
        <w:fldChar w:fldCharType="begin">
          <w:fldData xml:space="preserve">PEVuZE5vdGU+PENpdGU+PEF1dGhvcj5LdXR0aWthdDwvQXV0aG9yPjxZZWFyPjIwMTc8L1llYXI+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</w:fldData>
        </w:fldChar>
      </w:r>
      <w:r w:rsidR="00187AB6" w:rsidRPr="000735B1">
        <w:instrText xml:space="preserve"> ADDIN EN.CITE </w:instrText>
      </w:r>
      <w:r w:rsidR="00187AB6" w:rsidRPr="000735B1">
        <w:fldChar w:fldCharType="begin">
          <w:fldData xml:space="preserve">PEVuZE5vdGU+PENpdGU+PEF1dGhvcj5LdXR0aWthdDwvQXV0aG9yPjxZZWFyPjIwMTc8L1llYXI+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20; 33; 34]</w:t>
      </w:r>
      <w:r w:rsidRPr="000735B1">
        <w:fldChar w:fldCharType="end"/>
      </w:r>
      <w:r w:rsidRPr="000735B1">
        <w:t xml:space="preserve"> </w:t>
      </w:r>
      <w:r w:rsidR="00E80A2E" w:rsidRPr="000735B1">
        <w:t>produce</w:t>
      </w:r>
      <w:r w:rsidRPr="000735B1">
        <w:t xml:space="preserve"> two means (e.g. reaction time to the affected and unaffected sides).  These types of studies could not be combined in meta-analysis and were therefore analysed separately. </w:t>
      </w:r>
    </w:p>
    <w:p w14:paraId="65A9492F" w14:textId="77777777" w:rsidR="002B3895" w:rsidRPr="000735B1" w:rsidRDefault="002B3895" w:rsidP="002B3895">
      <w:pPr>
        <w:spacing w:after="160"/>
      </w:pPr>
      <w:r w:rsidRPr="000735B1">
        <w:t>In addition, to evaluate overall AB to the somatosensory modality:</w:t>
      </w:r>
    </w:p>
    <w:p w14:paraId="2A697A66" w14:textId="2C0DED81" w:rsidR="00205406" w:rsidRPr="000735B1" w:rsidRDefault="002B3895" w:rsidP="00205406">
      <w:pPr>
        <w:pStyle w:val="ListParagraph"/>
        <w:numPr>
          <w:ilvl w:val="0"/>
          <w:numId w:val="11"/>
        </w:numPr>
        <w:spacing w:after="160"/>
      </w:pPr>
      <w:r w:rsidRPr="000735B1">
        <w:t xml:space="preserve">Where a study tested both painful and non-painful stimuli and provided adequate behavioural data for meta-analysis </w:t>
      </w:r>
      <w:r w:rsidRPr="000735B1">
        <w:fldChar w:fldCharType="begin"/>
      </w:r>
      <w:r w:rsidR="00187AB6" w:rsidRPr="000735B1">
        <w:instrText xml:space="preserve"> ADDIN EN.CITE &lt;EndNote&gt;&lt;Cite&gt;&lt;Author&gt;Snijders&lt;/Author&gt;&lt;Year&gt;2010&lt;/Year&gt;&lt;RecNum&gt;87&lt;/RecNum&gt;&lt;DisplayText&gt;[62]&lt;/DisplayText&gt;&lt;record&gt;&lt;rec-number&gt;87&lt;/rec-number&gt;&lt;foreign-keys&gt;&lt;key app="EN" db-id="2xaaap2efrdzf1eafv5pxxz39e2vzd90zsdz" timestamp="1557930717"&gt;87&lt;/key&gt;&lt;/foreign-keys&gt;&lt;ref-type name="Journal Article"&gt;17&lt;/ref-type&gt;&lt;contributors&gt;&lt;authors&gt;&lt;author&gt;Snijders, Tom J&lt;/author&gt;&lt;author&gt;Ramsey, Nick F&lt;/author&gt;&lt;author&gt;Koerselman, Frank&lt;/author&gt;&lt;author&gt;van Gijn, Jan&lt;/author&gt;&lt;/authors&gt;&lt;/contributors&gt;&lt;titles&gt;&lt;title&gt;Attentional modulation fails to attenuate the subjective pain experience in chronic, unexplained pain&lt;/title&gt;&lt;secondary-title&gt;European Journal of Pain&lt;/secondary-title&gt;&lt;/titles&gt;&lt;periodical&gt;&lt;full-title&gt;European Journal of Pain&lt;/full-title&gt;&lt;/periodical&gt;&lt;pages&gt;282. e1-282. e10&lt;/pages&gt;&lt;volume&gt;14&lt;/volume&gt;&lt;number&gt;3&lt;/number&gt;&lt;dates&gt;&lt;year&gt;2010&lt;/year&gt;&lt;/dates&gt;&lt;isbn&gt;1090-3801&lt;/isbn&gt;&lt;urls&gt;&lt;/urls&gt;&lt;/record&gt;&lt;/Cite&gt;&lt;/EndNote&gt;</w:instrText>
      </w:r>
      <w:r w:rsidRPr="000735B1">
        <w:fldChar w:fldCharType="separate"/>
      </w:r>
      <w:r w:rsidR="00187AB6" w:rsidRPr="000735B1">
        <w:rPr>
          <w:noProof/>
        </w:rPr>
        <w:t>[62]</w:t>
      </w:r>
      <w:r w:rsidRPr="000735B1">
        <w:fldChar w:fldCharType="end"/>
      </w:r>
      <w:r w:rsidRPr="000735B1">
        <w:t>, the painful condition was included in the overall meta-analysis.</w:t>
      </w:r>
    </w:p>
    <w:p w14:paraId="2B896B3B" w14:textId="77777777" w:rsidR="00205406" w:rsidRPr="000735B1" w:rsidRDefault="00205406" w:rsidP="00205406">
      <w:pPr>
        <w:pStyle w:val="ListParagraph"/>
        <w:numPr>
          <w:ilvl w:val="0"/>
          <w:numId w:val="11"/>
        </w:numPr>
        <w:spacing w:after="160"/>
      </w:pPr>
      <w:r w:rsidRPr="000735B1">
        <w:lastRenderedPageBreak/>
        <w:t xml:space="preserve">Where results from a common task and primary task were reported, a measure of attentional interference (task performance </w:t>
      </w:r>
      <w:r w:rsidR="00B722AD" w:rsidRPr="000735B1">
        <w:t xml:space="preserve">when experiencing pain </w:t>
      </w:r>
      <w:r w:rsidRPr="000735B1">
        <w:t xml:space="preserve">as compared to </w:t>
      </w:r>
      <w:r w:rsidR="00B722AD" w:rsidRPr="000735B1">
        <w:t xml:space="preserve">task performance </w:t>
      </w:r>
      <w:r w:rsidRPr="000735B1">
        <w:t xml:space="preserve">without pain) was included in the overall meta-analysis </w:t>
      </w:r>
      <w:r w:rsidR="00B722AD" w:rsidRPr="000735B1">
        <w:t>instead of</w:t>
      </w:r>
      <w:r w:rsidRPr="000735B1">
        <w:t xml:space="preserve"> a measure of distraction efficacy (</w:t>
      </w:r>
      <w:r w:rsidR="00B722AD" w:rsidRPr="000735B1">
        <w:t xml:space="preserve">the </w:t>
      </w:r>
      <w:r w:rsidRPr="000735B1">
        <w:t>pain rating with</w:t>
      </w:r>
      <w:r w:rsidR="00B722AD" w:rsidRPr="000735B1">
        <w:t xml:space="preserve"> the attentional task</w:t>
      </w:r>
      <w:r w:rsidRPr="000735B1">
        <w:t xml:space="preserve"> as compared to </w:t>
      </w:r>
      <w:r w:rsidR="00B722AD" w:rsidRPr="000735B1">
        <w:t xml:space="preserve">pain rating </w:t>
      </w:r>
      <w:r w:rsidRPr="000735B1">
        <w:t>without the attentional task).</w:t>
      </w:r>
    </w:p>
    <w:p w14:paraId="51E3778C" w14:textId="77777777" w:rsidR="002B3895" w:rsidRPr="000735B1" w:rsidRDefault="002B3895" w:rsidP="002B3895">
      <w:pPr>
        <w:pStyle w:val="Heading1"/>
      </w:pPr>
      <w:r w:rsidRPr="000735B1">
        <w:t>Results</w:t>
      </w:r>
    </w:p>
    <w:p w14:paraId="1E6E09C8" w14:textId="74522A49" w:rsidR="002B3895" w:rsidRPr="000735B1" w:rsidRDefault="002B3895" w:rsidP="002B3895">
      <w:pPr>
        <w:widowControl w:val="0"/>
        <w:ind w:firstLine="720"/>
        <w:rPr>
          <w:rFonts w:cs="Times New Roman"/>
          <w:szCs w:val="24"/>
        </w:rPr>
      </w:pPr>
      <w:r w:rsidRPr="000735B1">
        <w:rPr>
          <w:rFonts w:cs="Times New Roman"/>
          <w:szCs w:val="24"/>
        </w:rPr>
        <w:t xml:space="preserve">The database searches yielded </w:t>
      </w:r>
      <w:r w:rsidR="00BE1D4F" w:rsidRPr="000735B1">
        <w:rPr>
          <w:rFonts w:cs="Times New Roman"/>
          <w:szCs w:val="24"/>
        </w:rPr>
        <w:t>23</w:t>
      </w:r>
      <w:r w:rsidR="002D7059" w:rsidRPr="000735B1">
        <w:rPr>
          <w:rFonts w:cs="Times New Roman"/>
          <w:szCs w:val="24"/>
        </w:rPr>
        <w:t>,</w:t>
      </w:r>
      <w:r w:rsidR="00BE1D4F" w:rsidRPr="000735B1">
        <w:rPr>
          <w:rFonts w:cs="Times New Roman"/>
          <w:szCs w:val="24"/>
        </w:rPr>
        <w:t>725</w:t>
      </w:r>
      <w:r w:rsidRPr="000735B1">
        <w:rPr>
          <w:rFonts w:cs="Times New Roman"/>
          <w:szCs w:val="24"/>
        </w:rPr>
        <w:t xml:space="preserve"> records aft</w:t>
      </w:r>
      <w:r w:rsidR="00BE1D4F" w:rsidRPr="000735B1">
        <w:rPr>
          <w:rFonts w:cs="Times New Roman"/>
          <w:szCs w:val="24"/>
        </w:rPr>
        <w:t>er duplicate removal</w:t>
      </w:r>
      <w:r w:rsidR="002D7059" w:rsidRPr="000735B1">
        <w:rPr>
          <w:rFonts w:cs="Times New Roman"/>
          <w:szCs w:val="24"/>
        </w:rPr>
        <w:t>,</w:t>
      </w:r>
      <w:r w:rsidR="00BE1D4F" w:rsidRPr="000735B1">
        <w:rPr>
          <w:rFonts w:cs="Times New Roman"/>
          <w:szCs w:val="24"/>
        </w:rPr>
        <w:t xml:space="preserve"> of which 40</w:t>
      </w:r>
      <w:r w:rsidRPr="000735B1">
        <w:rPr>
          <w:rFonts w:cs="Times New Roman"/>
          <w:szCs w:val="24"/>
        </w:rPr>
        <w:t xml:space="preserve"> were potentially relevant.  Two further potentially relevant </w:t>
      </w:r>
      <w:r w:rsidR="009445AA" w:rsidRPr="000735B1">
        <w:rPr>
          <w:rFonts w:cs="Times New Roman"/>
          <w:szCs w:val="24"/>
        </w:rPr>
        <w:t xml:space="preserve">studies </w:t>
      </w:r>
      <w:r w:rsidRPr="000735B1">
        <w:rPr>
          <w:rFonts w:cs="Times New Roman"/>
          <w:szCs w:val="24"/>
        </w:rPr>
        <w:t xml:space="preserve">were identified by scanning reference lists </w:t>
      </w:r>
      <w:r w:rsidRPr="000735B1">
        <w:rPr>
          <w:rFonts w:cs="Times New Roman"/>
          <w:szCs w:val="24"/>
        </w:rPr>
        <w:fldChar w:fldCharType="begin"/>
      </w:r>
      <w:r w:rsidR="00187AB6" w:rsidRPr="000735B1">
        <w:rPr>
          <w:rFonts w:cs="Times New Roman"/>
          <w:szCs w:val="24"/>
        </w:rPr>
        <w:instrText xml:space="preserve"> ADDIN EN.CITE &lt;EndNote&gt;&lt;Cite&gt;&lt;Author&gt;Förderreuther&lt;/Author&gt;&lt;Year&gt;2004&lt;/Year&gt;&lt;RecNum&gt;115&lt;/RecNum&gt;&lt;DisplayText&gt;[20; 34]&lt;/DisplayText&gt;&lt;record&gt;&lt;rec-number&gt;115&lt;/rec-number&gt;&lt;foreign-keys&gt;&lt;key app="EN" db-id="2xaaap2efrdzf1eafv5pxxz39e2vzd90zsdz" timestamp="1560770578"&gt;115&lt;/key&gt;&lt;/foreign-keys&gt;&lt;ref-type name="Journal Article"&gt;17&lt;/ref-type&gt;&lt;contributors&gt;&lt;authors&gt;&lt;author&gt;Förderreuther, S&lt;/author&gt;&lt;author&gt;Sailer, U&lt;/author&gt;&lt;author&gt;Straube, A&lt;/author&gt;&lt;/authors&gt;&lt;/contributors&gt;&lt;titles&gt;&lt;title&gt;Impaired self-perception of the hand in complex regional pain syndrome (CRPS)&lt;/title&gt;&lt;secondary-title&gt;Pain&lt;/secondary-title&gt;&lt;/titles&gt;&lt;periodical&gt;&lt;full-title&gt;Pain&lt;/full-title&gt;&lt;/periodical&gt;&lt;pages&gt;756-761&lt;/pages&gt;&lt;volume&gt;110&lt;/volume&gt;&lt;number&gt;3&lt;/number&gt;&lt;dates&gt;&lt;year&gt;2004&lt;/year&gt;&lt;/dates&gt;&lt;isbn&gt;0304-3959&lt;/isbn&gt;&lt;urls&gt;&lt;/urls&gt;&lt;/record&gt;&lt;/Cite&gt;&lt;Cite&gt;&lt;Author&gt;Kuttikat&lt;/Author&gt;&lt;Year&gt;2017&lt;/Year&gt;&lt;RecNum&gt;114&lt;/RecNum&gt;&lt;record&gt;&lt;rec-number&gt;114&lt;/rec-number&gt;&lt;foreign-keys&gt;&lt;key app="EN" db-id="2xaaap2efrdzf1eafv5pxxz39e2vzd90zsdz" timestamp="1560770561"&gt;114&lt;/key&gt;&lt;/foreign-keys&gt;&lt;ref-type name="Journal Article"&gt;17&lt;/ref-type&gt;&lt;contributors&gt;&lt;authors&gt;&lt;author&gt;Kuttikat, Anoop&lt;/author&gt;&lt;author&gt;Shaikh, Maliha&lt;/author&gt;&lt;author&gt;Oomatia, Amin&lt;/author&gt;&lt;author&gt;Parker, Richard&lt;/author&gt;&lt;author&gt;Shenker, Nicholas&lt;/author&gt;&lt;/authors&gt;&lt;/contributors&gt;&lt;titles&gt;&lt;title&gt;Novel Signs and Their Clinical Utility in Diagnosing Complex Regional Pain Syndrome (CRPS)&lt;/title&gt;&lt;secondary-title&gt;The Clinical journal of pain&lt;/secondary-title&gt;&lt;/titles&gt;&lt;periodical&gt;&lt;full-title&gt;The Clinical journal of pain&lt;/full-title&gt;&lt;/periodical&gt;&lt;pages&gt;496-502&lt;/pages&gt;&lt;volume&gt;33&lt;/volume&gt;&lt;number&gt;6&lt;/number&gt;&lt;dates&gt;&lt;year&gt;2017&lt;/year&gt;&lt;/dates&gt;&lt;isbn&gt;0749-8047&lt;/isbn&gt;&lt;urls&gt;&lt;/urls&gt;&lt;/record&gt;&lt;/Cite&gt;&lt;/EndNote&gt;</w:instrText>
      </w:r>
      <w:r w:rsidRPr="000735B1">
        <w:rPr>
          <w:rFonts w:cs="Times New Roman"/>
          <w:szCs w:val="24"/>
        </w:rPr>
        <w:fldChar w:fldCharType="separate"/>
      </w:r>
      <w:r w:rsidR="00187AB6" w:rsidRPr="000735B1">
        <w:rPr>
          <w:rFonts w:cs="Times New Roman"/>
          <w:noProof/>
          <w:szCs w:val="24"/>
        </w:rPr>
        <w:t>[20; 34]</w:t>
      </w:r>
      <w:r w:rsidRPr="000735B1">
        <w:rPr>
          <w:rFonts w:cs="Times New Roman"/>
          <w:szCs w:val="24"/>
        </w:rPr>
        <w:fldChar w:fldCharType="end"/>
      </w:r>
      <w:r w:rsidRPr="000735B1">
        <w:rPr>
          <w:rFonts w:cs="Times New Roman"/>
          <w:szCs w:val="24"/>
        </w:rPr>
        <w:t>.  Following</w:t>
      </w:r>
      <w:r w:rsidR="00BE1D4F" w:rsidRPr="000735B1">
        <w:rPr>
          <w:rFonts w:cs="Times New Roman"/>
          <w:szCs w:val="24"/>
        </w:rPr>
        <w:t xml:space="preserve"> full-text screening of the</w:t>
      </w:r>
      <w:r w:rsidR="009445AA" w:rsidRPr="000735B1">
        <w:rPr>
          <w:rFonts w:cs="Times New Roman"/>
          <w:szCs w:val="24"/>
        </w:rPr>
        <w:t>se</w:t>
      </w:r>
      <w:r w:rsidR="00BE1D4F" w:rsidRPr="000735B1">
        <w:rPr>
          <w:rFonts w:cs="Times New Roman"/>
          <w:szCs w:val="24"/>
        </w:rPr>
        <w:t xml:space="preserve"> 42 </w:t>
      </w:r>
      <w:r w:rsidR="009445AA" w:rsidRPr="000735B1">
        <w:rPr>
          <w:rFonts w:cs="Times New Roman"/>
          <w:szCs w:val="24"/>
        </w:rPr>
        <w:t>studies</w:t>
      </w:r>
      <w:r w:rsidR="00BE1D4F" w:rsidRPr="000735B1">
        <w:rPr>
          <w:rFonts w:cs="Times New Roman"/>
          <w:szCs w:val="24"/>
        </w:rPr>
        <w:t>, 29</w:t>
      </w:r>
      <w:r w:rsidRPr="000735B1">
        <w:rPr>
          <w:rFonts w:cs="Times New Roman"/>
          <w:szCs w:val="24"/>
        </w:rPr>
        <w:t xml:space="preserve"> </w:t>
      </w:r>
      <w:r w:rsidR="009445AA" w:rsidRPr="000735B1">
        <w:rPr>
          <w:rFonts w:cs="Times New Roman"/>
          <w:szCs w:val="24"/>
        </w:rPr>
        <w:t xml:space="preserve">studies (reporting 32 experiments) </w:t>
      </w:r>
      <w:r w:rsidRPr="000735B1">
        <w:rPr>
          <w:rFonts w:cs="Times New Roman"/>
          <w:szCs w:val="24"/>
        </w:rPr>
        <w:t>were included in the systematic review (Figure 2</w:t>
      </w:r>
      <w:r w:rsidR="002D7059" w:rsidRPr="000735B1">
        <w:rPr>
          <w:rFonts w:cs="Times New Roman"/>
          <w:szCs w:val="24"/>
        </w:rPr>
        <w:t>)</w:t>
      </w:r>
      <w:r w:rsidR="00BE1D4F" w:rsidRPr="000735B1">
        <w:rPr>
          <w:rFonts w:cs="Times New Roman"/>
          <w:szCs w:val="24"/>
        </w:rPr>
        <w:t xml:space="preserve">.  </w:t>
      </w:r>
      <w:r w:rsidR="00EC52AF" w:rsidRPr="000735B1">
        <w:rPr>
          <w:rFonts w:cs="Times New Roman"/>
          <w:szCs w:val="24"/>
        </w:rPr>
        <w:t xml:space="preserve">Two studies met the criteria for two outcomes of this systematic review </w:t>
      </w:r>
      <w:r w:rsidR="005E1532" w:rsidRPr="000735B1">
        <w:rPr>
          <w:rFonts w:cs="Times New Roman"/>
          <w:szCs w:val="24"/>
        </w:rPr>
        <w:fldChar w:fldCharType="begin">
          <w:fldData xml:space="preserve">PEVuZE5vdGU+PENpdGU+PEF1dGhvcj5GaWxicmljaDwvQXV0aG9yPjxZZWFyPjIwMTc8L1llYXI+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</w:fldData>
        </w:fldChar>
      </w:r>
      <w:r w:rsidR="00187AB6" w:rsidRPr="000735B1">
        <w:rPr>
          <w:rFonts w:cs="Times New Roman"/>
          <w:szCs w:val="24"/>
        </w:rPr>
        <w:instrText xml:space="preserve"> ADDIN EN.CITE </w:instrText>
      </w:r>
      <w:r w:rsidR="00187AB6" w:rsidRPr="000735B1">
        <w:rPr>
          <w:rFonts w:cs="Times New Roman"/>
          <w:szCs w:val="24"/>
        </w:rPr>
        <w:fldChar w:fldCharType="begin">
          <w:fldData xml:space="preserve">PEVuZE5vdGU+PENpdGU+PEF1dGhvcj5GaWxicmljaDwvQXV0aG9yPjxZZWFyPjIwMTc8L1llYXI+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</w:fldData>
        </w:fldChar>
      </w:r>
      <w:r w:rsidR="00187AB6" w:rsidRPr="000735B1">
        <w:rPr>
          <w:rFonts w:cs="Times New Roman"/>
          <w:szCs w:val="24"/>
        </w:rPr>
        <w:instrText xml:space="preserve"> ADDIN EN.CITE.DATA </w:instrText>
      </w:r>
      <w:r w:rsidR="00187AB6" w:rsidRPr="000735B1">
        <w:rPr>
          <w:rFonts w:cs="Times New Roman"/>
          <w:szCs w:val="24"/>
        </w:rPr>
      </w:r>
      <w:r w:rsidR="00187AB6" w:rsidRPr="000735B1">
        <w:rPr>
          <w:rFonts w:cs="Times New Roman"/>
          <w:szCs w:val="24"/>
        </w:rPr>
        <w:fldChar w:fldCharType="end"/>
      </w:r>
      <w:r w:rsidR="005E1532" w:rsidRPr="000735B1">
        <w:rPr>
          <w:rFonts w:cs="Times New Roman"/>
          <w:szCs w:val="24"/>
        </w:rPr>
      </w:r>
      <w:r w:rsidR="005E1532" w:rsidRPr="000735B1">
        <w:rPr>
          <w:rFonts w:cs="Times New Roman"/>
          <w:szCs w:val="24"/>
        </w:rPr>
        <w:fldChar w:fldCharType="separate"/>
      </w:r>
      <w:r w:rsidR="00187AB6" w:rsidRPr="000735B1">
        <w:rPr>
          <w:rFonts w:cs="Times New Roman"/>
          <w:noProof/>
          <w:szCs w:val="24"/>
        </w:rPr>
        <w:t>[17; 33]</w:t>
      </w:r>
      <w:r w:rsidR="005E1532" w:rsidRPr="000735B1">
        <w:rPr>
          <w:rFonts w:cs="Times New Roman"/>
          <w:szCs w:val="24"/>
        </w:rPr>
        <w:fldChar w:fldCharType="end"/>
      </w:r>
      <w:r w:rsidR="00EC52AF" w:rsidRPr="000735B1">
        <w:rPr>
          <w:rFonts w:cs="Times New Roman"/>
          <w:szCs w:val="24"/>
        </w:rPr>
        <w:t xml:space="preserve"> and one study reported three eligible experiments </w:t>
      </w:r>
      <w:r w:rsidR="005E1532" w:rsidRPr="000735B1">
        <w:rPr>
          <w:rFonts w:cs="Times New Roman"/>
          <w:szCs w:val="24"/>
        </w:rPr>
        <w:fldChar w:fldCharType="begin"/>
      </w:r>
      <w:r w:rsidR="00187AB6" w:rsidRPr="000735B1">
        <w:rPr>
          <w:rFonts w:cs="Times New Roman"/>
          <w:szCs w:val="24"/>
        </w:rPr>
        <w:instrText xml:space="preserve"> ADDIN EN.CITE &lt;EndNote&gt;&lt;Cite&gt;&lt;Author&gt;Moseley&lt;/Author&gt;&lt;Year&gt;2012&lt;/Year&gt;&lt;RecNum&gt;57&lt;/RecNum&gt;&lt;DisplayText&gt;[44]&lt;/DisplayText&gt;&lt;record&gt;&lt;rec-number&gt;57&lt;/rec-number&gt;&lt;foreign-keys&gt;&lt;key app="EN" db-id="2xaaap2efrdzf1eafv5pxxz39e2vzd90zsdz" timestamp="1555320087"&gt;57&lt;/key&gt;&lt;/foreign-keys&gt;&lt;ref-type name="Journal Article"&gt;17&lt;/ref-type&gt;&lt;contributors&gt;&lt;authors&gt;&lt;author&gt;Moseley, G. Lorimer&lt;/author&gt;&lt;author&gt;Gallagher, Laura&lt;/author&gt;&lt;author&gt;Gallace, Alberto&lt;/author&gt;&lt;/authors&gt;&lt;/contributors&gt;&lt;titles&gt;&lt;title&gt;Neglect-like tactile dysfunction in chronic back pain&lt;/title&gt;&lt;secondary-title&gt;Neurology&lt;/secondary-title&gt;&lt;/titles&gt;&lt;periodical&gt;&lt;full-title&gt;Neurology&lt;/full-title&gt;&lt;/periodical&gt;&lt;pages&gt;327-332&lt;/pages&gt;&lt;volume&gt;79&lt;/volume&gt;&lt;number&gt;4&lt;/number&gt;&lt;dates&gt;&lt;year&gt;2012&lt;/year&gt;&lt;/dates&gt;&lt;isbn&gt;0028-3878&lt;/isbn&gt;&lt;urls&gt;&lt;/urls&gt;&lt;/record&gt;&lt;/Cite&gt;&lt;/EndNote&gt;</w:instrText>
      </w:r>
      <w:r w:rsidR="005E1532" w:rsidRPr="000735B1">
        <w:rPr>
          <w:rFonts w:cs="Times New Roman"/>
          <w:szCs w:val="24"/>
        </w:rPr>
        <w:fldChar w:fldCharType="separate"/>
      </w:r>
      <w:r w:rsidR="00187AB6" w:rsidRPr="000735B1">
        <w:rPr>
          <w:rFonts w:cs="Times New Roman"/>
          <w:noProof/>
          <w:szCs w:val="24"/>
        </w:rPr>
        <w:t>[44]</w:t>
      </w:r>
      <w:r w:rsidR="005E1532" w:rsidRPr="000735B1">
        <w:rPr>
          <w:rFonts w:cs="Times New Roman"/>
          <w:szCs w:val="24"/>
        </w:rPr>
        <w:fldChar w:fldCharType="end"/>
      </w:r>
      <w:r w:rsidR="005E1532" w:rsidRPr="000735B1">
        <w:rPr>
          <w:rFonts w:cs="Times New Roman"/>
          <w:szCs w:val="24"/>
        </w:rPr>
        <w:t>.</w:t>
      </w:r>
      <w:r w:rsidR="00EC52AF" w:rsidRPr="000735B1">
        <w:rPr>
          <w:rFonts w:cs="Times New Roman"/>
          <w:szCs w:val="24"/>
        </w:rPr>
        <w:t xml:space="preserve"> </w:t>
      </w:r>
      <w:r w:rsidR="00BE1D4F" w:rsidRPr="000735B1">
        <w:rPr>
          <w:rFonts w:cs="Times New Roman"/>
          <w:szCs w:val="24"/>
        </w:rPr>
        <w:t xml:space="preserve">Of the included </w:t>
      </w:r>
      <w:r w:rsidR="009445AA" w:rsidRPr="000735B1">
        <w:rPr>
          <w:rFonts w:cs="Times New Roman"/>
          <w:szCs w:val="24"/>
        </w:rPr>
        <w:t>studies</w:t>
      </w:r>
      <w:r w:rsidR="00BE1D4F" w:rsidRPr="000735B1">
        <w:rPr>
          <w:rFonts w:cs="Times New Roman"/>
          <w:szCs w:val="24"/>
        </w:rPr>
        <w:t>, 18</w:t>
      </w:r>
      <w:r w:rsidRPr="000735B1">
        <w:rPr>
          <w:rFonts w:cs="Times New Roman"/>
          <w:szCs w:val="24"/>
        </w:rPr>
        <w:t xml:space="preserve"> assessed AB to the somatosensory modality, eight assessed spatial AB for somatosensory stimuli, and five assessed </w:t>
      </w:r>
      <w:r w:rsidR="00675AD6" w:rsidRPr="000735B1">
        <w:rPr>
          <w:rFonts w:cs="Times New Roman"/>
          <w:szCs w:val="24"/>
        </w:rPr>
        <w:t>spatial AB for visual stimuli.</w:t>
      </w:r>
      <w:r w:rsidR="009445AA" w:rsidRPr="000735B1">
        <w:rPr>
          <w:rFonts w:cs="Times New Roman"/>
          <w:szCs w:val="24"/>
        </w:rPr>
        <w:t xml:space="preserve">  </w:t>
      </w:r>
      <w:r w:rsidR="00675AD6" w:rsidRPr="000735B1">
        <w:rPr>
          <w:rFonts w:cs="Times New Roman"/>
          <w:szCs w:val="24"/>
        </w:rPr>
        <w:t>Twenty-five</w:t>
      </w:r>
      <w:r w:rsidR="009445AA" w:rsidRPr="000735B1">
        <w:rPr>
          <w:rFonts w:cs="Times New Roman"/>
          <w:szCs w:val="24"/>
        </w:rPr>
        <w:t xml:space="preserve"> studies</w:t>
      </w:r>
      <w:r w:rsidR="00675AD6" w:rsidRPr="000735B1">
        <w:rPr>
          <w:rFonts w:cs="Times New Roman"/>
          <w:szCs w:val="24"/>
        </w:rPr>
        <w:t xml:space="preserve"> reported case-control designs whereas four reported single group observational designs</w:t>
      </w:r>
      <w:r w:rsidR="004E4E15" w:rsidRPr="000735B1">
        <w:rPr>
          <w:rFonts w:cs="Times New Roman"/>
          <w:szCs w:val="24"/>
        </w:rPr>
        <w:t xml:space="preserve"> </w:t>
      </w:r>
      <w:r w:rsidR="004E4E15" w:rsidRPr="000735B1">
        <w:rPr>
          <w:rFonts w:cs="Times New Roman"/>
          <w:szCs w:val="24"/>
        </w:rPr>
        <w:fldChar w:fldCharType="begin">
          <w:fldData xml:space="preserve">PEVuZE5vdGU+PENpdGU+PEF1dGhvcj5GaWxicmljaDwvQXV0aG9yPjxZZWFyPjIwMTc8L1llYXI+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</w:fldData>
        </w:fldChar>
      </w:r>
      <w:r w:rsidR="00187AB6" w:rsidRPr="000735B1">
        <w:rPr>
          <w:rFonts w:cs="Times New Roman"/>
          <w:szCs w:val="24"/>
        </w:rPr>
        <w:instrText xml:space="preserve"> ADDIN EN.CITE </w:instrText>
      </w:r>
      <w:r w:rsidR="00187AB6" w:rsidRPr="000735B1">
        <w:rPr>
          <w:rFonts w:cs="Times New Roman"/>
          <w:szCs w:val="24"/>
        </w:rPr>
        <w:fldChar w:fldCharType="begin">
          <w:fldData xml:space="preserve">PEVuZE5vdGU+PENpdGU+PEF1dGhvcj5GaWxicmljaDwvQXV0aG9yPjxZZWFyPjIwMTc8L1llYXI+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</w:fldData>
        </w:fldChar>
      </w:r>
      <w:r w:rsidR="00187AB6" w:rsidRPr="000735B1">
        <w:rPr>
          <w:rFonts w:cs="Times New Roman"/>
          <w:szCs w:val="24"/>
        </w:rPr>
        <w:instrText xml:space="preserve"> ADDIN EN.CITE.DATA </w:instrText>
      </w:r>
      <w:r w:rsidR="00187AB6" w:rsidRPr="000735B1">
        <w:rPr>
          <w:rFonts w:cs="Times New Roman"/>
          <w:szCs w:val="24"/>
        </w:rPr>
      </w:r>
      <w:r w:rsidR="00187AB6" w:rsidRPr="000735B1">
        <w:rPr>
          <w:rFonts w:cs="Times New Roman"/>
          <w:szCs w:val="24"/>
        </w:rPr>
        <w:fldChar w:fldCharType="end"/>
      </w:r>
      <w:r w:rsidR="004E4E15" w:rsidRPr="000735B1">
        <w:rPr>
          <w:rFonts w:cs="Times New Roman"/>
          <w:szCs w:val="24"/>
        </w:rPr>
      </w:r>
      <w:r w:rsidR="004E4E15" w:rsidRPr="000735B1">
        <w:rPr>
          <w:rFonts w:cs="Times New Roman"/>
          <w:szCs w:val="24"/>
        </w:rPr>
        <w:fldChar w:fldCharType="separate"/>
      </w:r>
      <w:r w:rsidR="00187AB6" w:rsidRPr="000735B1">
        <w:rPr>
          <w:rFonts w:cs="Times New Roman"/>
          <w:noProof/>
          <w:szCs w:val="24"/>
        </w:rPr>
        <w:t>[17; 20; 43; 48]</w:t>
      </w:r>
      <w:r w:rsidR="004E4E15" w:rsidRPr="000735B1">
        <w:rPr>
          <w:rFonts w:cs="Times New Roman"/>
          <w:szCs w:val="24"/>
        </w:rPr>
        <w:fldChar w:fldCharType="end"/>
      </w:r>
      <w:r w:rsidR="004E4E15" w:rsidRPr="000735B1">
        <w:rPr>
          <w:rFonts w:cs="Times New Roman"/>
          <w:szCs w:val="24"/>
        </w:rPr>
        <w:t>.</w:t>
      </w:r>
      <w:r w:rsidR="00675AD6" w:rsidRPr="000735B1">
        <w:rPr>
          <w:rFonts w:cs="Times New Roman"/>
          <w:szCs w:val="24"/>
        </w:rPr>
        <w:t xml:space="preserve"> </w:t>
      </w:r>
      <w:r w:rsidR="002D7059" w:rsidRPr="000735B1">
        <w:rPr>
          <w:rFonts w:cs="Times New Roman"/>
          <w:szCs w:val="24"/>
        </w:rPr>
        <w:t xml:space="preserve"> </w:t>
      </w:r>
      <w:r w:rsidR="00DF11E3" w:rsidRPr="000735B1">
        <w:t>Table 1 summarises the characteristics of included studies, with all data extracted available in Supplementary Table 1.  Table 2</w:t>
      </w:r>
      <w:r w:rsidR="002911D8" w:rsidRPr="000735B1">
        <w:t xml:space="preserve"> </w:t>
      </w:r>
      <w:r w:rsidR="00B722AD" w:rsidRPr="000735B1">
        <w:t>provides</w:t>
      </w:r>
      <w:r w:rsidR="002911D8" w:rsidRPr="000735B1">
        <w:t xml:space="preserve"> d</w:t>
      </w:r>
      <w:r w:rsidR="00027BC6" w:rsidRPr="000735B1">
        <w:t>escriptions of all paradigms from inclu</w:t>
      </w:r>
      <w:r w:rsidR="00DF11E3" w:rsidRPr="000735B1">
        <w:t>ded studies.</w:t>
      </w:r>
    </w:p>
    <w:p w14:paraId="7E7A01EA" w14:textId="77777777" w:rsidR="002B3895" w:rsidRPr="000735B1" w:rsidRDefault="002B3895" w:rsidP="002B3895">
      <w:pPr>
        <w:pStyle w:val="Heading2"/>
      </w:pPr>
      <w:r w:rsidRPr="000735B1">
        <w:t>Outcome 1: AB to the Somatosensory Modality</w:t>
      </w:r>
    </w:p>
    <w:p w14:paraId="29A85A0E" w14:textId="4DC791C4" w:rsidR="002B3895" w:rsidRPr="000735B1" w:rsidRDefault="002B3895" w:rsidP="002B3895">
      <w:r w:rsidRPr="000735B1">
        <w:tab/>
      </w:r>
      <w:r w:rsidR="00BE1D4F" w:rsidRPr="000735B1">
        <w:t>Eighteen</w:t>
      </w:r>
      <w:r w:rsidRPr="000735B1">
        <w:t xml:space="preserve"> </w:t>
      </w:r>
      <w:r w:rsidR="00574A90" w:rsidRPr="000735B1">
        <w:t>studies</w:t>
      </w:r>
      <w:r w:rsidRPr="000735B1">
        <w:t xml:space="preserve"> assessed AB to the somatosensory modality (chronic pain</w:t>
      </w:r>
      <w:r w:rsidRPr="000735B1">
        <w:rPr>
          <w:i/>
        </w:rPr>
        <w:t xml:space="preserve"> N = </w:t>
      </w:r>
      <w:r w:rsidR="00BE1D4F" w:rsidRPr="000735B1">
        <w:t>683</w:t>
      </w:r>
      <w:r w:rsidRPr="000735B1">
        <w:t>, healthy</w:t>
      </w:r>
      <w:r w:rsidRPr="000735B1">
        <w:rPr>
          <w:i/>
        </w:rPr>
        <w:t xml:space="preserve"> N = </w:t>
      </w:r>
      <w:r w:rsidR="00BE1D4F" w:rsidRPr="000735B1">
        <w:t xml:space="preserve"> 426</w:t>
      </w:r>
      <w:r w:rsidRPr="000735B1">
        <w:t xml:space="preserve">) </w:t>
      </w:r>
      <w:r w:rsidRPr="000735B1">
        <w:fldChar w:fldCharType="begin">
          <w:fldData xml:space="preserve">PEVuZE5vdGU+PENpdGU+PEF1dGhvcj5QZXRlcnM8L0F1dGhvcj48WWVhcj4yMDAyPC9ZZWFyPjxS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</w:fldData>
        </w:fldChar>
      </w:r>
      <w:r w:rsidR="00187AB6" w:rsidRPr="000735B1">
        <w:instrText xml:space="preserve"> ADDIN EN.CITE </w:instrText>
      </w:r>
      <w:r w:rsidR="00187AB6" w:rsidRPr="000735B1">
        <w:fldChar w:fldCharType="begin">
          <w:fldData xml:space="preserve">PEVuZE5vdGU+PENpdGU+PEF1dGhvcj5QZXRlcnM8L0F1dGhvcj48WWVhcj4yMDAyPC9ZZWFyPjxS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2; 13; 25; 30; 33; 34; 40; 41; 45; 46; 62; 63; 65; 71; 72; 75; 77; 80]</w:t>
      </w:r>
      <w:r w:rsidRPr="000735B1">
        <w:fldChar w:fldCharType="end"/>
      </w:r>
      <w:r w:rsidR="00027BC6" w:rsidRPr="000735B1">
        <w:t xml:space="preserve">. </w:t>
      </w:r>
      <w:r w:rsidRPr="000735B1">
        <w:t xml:space="preserve"> </w:t>
      </w:r>
    </w:p>
    <w:p w14:paraId="3A93A23A" w14:textId="0663370B" w:rsidR="002B3895" w:rsidRPr="000735B1" w:rsidRDefault="00E23379" w:rsidP="002B3895">
      <w:pPr>
        <w:pStyle w:val="Heading3"/>
      </w:pPr>
      <w:r w:rsidRPr="000735B1">
        <w:t>Between-group c</w:t>
      </w:r>
      <w:r w:rsidR="002B3895" w:rsidRPr="000735B1">
        <w:t>hronic pain patients vs healthy controls: Behavioural evidence.</w:t>
      </w:r>
    </w:p>
    <w:p w14:paraId="4CC36E6D" w14:textId="2554863B" w:rsidR="002B3895" w:rsidRPr="000735B1" w:rsidRDefault="00BE1D4F" w:rsidP="003342AE">
      <w:pPr>
        <w:ind w:firstLine="720"/>
      </w:pPr>
      <w:r w:rsidRPr="000735B1">
        <w:t>Sixteen</w:t>
      </w:r>
      <w:r w:rsidR="002B3895" w:rsidRPr="000735B1">
        <w:t xml:space="preserve"> studies reported behavioural measures of AB to somatosensory stimuli, of which five found significant differences between chronic pain patients and healthy controls  </w:t>
      </w:r>
      <w:r w:rsidR="002B3895" w:rsidRPr="000735B1">
        <w:fldChar w:fldCharType="begin">
          <w:fldData xml:space="preserve">PEVuZE5vdGU+PENpdGU+PEF1dGhvcj5LdXR0aWthdDwvQXV0aG9yPjxZZWFyPjIwMTg8L1llYXI+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</w:fldData>
        </w:fldChar>
      </w:r>
      <w:r w:rsidR="00187AB6" w:rsidRPr="000735B1">
        <w:instrText xml:space="preserve"> ADDIN EN.CITE </w:instrText>
      </w:r>
      <w:r w:rsidR="00187AB6" w:rsidRPr="000735B1">
        <w:fldChar w:fldCharType="begin">
          <w:fldData xml:space="preserve">PEVuZE5vdGU+PENpdGU+PEF1dGhvcj5LdXR0aWthdDwvQXV0aG9yPjxZZWFyPjIwMTg8L1llYXI+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</w:fldData>
        </w:fldChar>
      </w:r>
      <w:r w:rsidR="00187AB6" w:rsidRPr="000735B1">
        <w:instrText xml:space="preserve"> ADDIN EN.CITE.DATA </w:instrText>
      </w:r>
      <w:r w:rsidR="00187AB6" w:rsidRPr="000735B1">
        <w:fldChar w:fldCharType="end"/>
      </w:r>
      <w:r w:rsidR="002B3895" w:rsidRPr="000735B1">
        <w:fldChar w:fldCharType="separate"/>
      </w:r>
      <w:r w:rsidR="00187AB6" w:rsidRPr="000735B1">
        <w:rPr>
          <w:noProof/>
        </w:rPr>
        <w:t>[12; 33; 34; 62; 77]</w:t>
      </w:r>
      <w:r w:rsidR="002B3895" w:rsidRPr="000735B1">
        <w:fldChar w:fldCharType="end"/>
      </w:r>
      <w:r w:rsidR="002B3895" w:rsidRPr="000735B1">
        <w:t xml:space="preserve">.  Patients with </w:t>
      </w:r>
      <w:r w:rsidR="002B3895" w:rsidRPr="000735B1">
        <w:lastRenderedPageBreak/>
        <w:t xml:space="preserve">CRPS </w:t>
      </w:r>
      <w:r w:rsidR="002B3895" w:rsidRPr="000735B1">
        <w:fldChar w:fldCharType="begin">
          <w:fldData xml:space="preserve">PEVuZE5vdGU+PENpdGU+PEF1dGhvcj5LdXR0aWthdDwvQXV0aG9yPjxZZWFyPjIwMTg8L1llYXI+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</w:fldData>
        </w:fldChar>
      </w:r>
      <w:r w:rsidR="00187AB6" w:rsidRPr="000735B1">
        <w:instrText xml:space="preserve"> ADDIN EN.CITE </w:instrText>
      </w:r>
      <w:r w:rsidR="00187AB6" w:rsidRPr="000735B1">
        <w:fldChar w:fldCharType="begin">
          <w:fldData xml:space="preserve">PEVuZE5vdGU+PENpdGU+PEF1dGhvcj5LdXR0aWthdDwvQXV0aG9yPjxZZWFyPjIwMTg8L1llYXI+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</w:fldData>
        </w:fldChar>
      </w:r>
      <w:r w:rsidR="00187AB6" w:rsidRPr="000735B1">
        <w:instrText xml:space="preserve"> ADDIN EN.CITE.DATA </w:instrText>
      </w:r>
      <w:r w:rsidR="00187AB6" w:rsidRPr="000735B1">
        <w:fldChar w:fldCharType="end"/>
      </w:r>
      <w:r w:rsidR="002B3895" w:rsidRPr="000735B1">
        <w:fldChar w:fldCharType="separate"/>
      </w:r>
      <w:r w:rsidR="00187AB6" w:rsidRPr="000735B1">
        <w:rPr>
          <w:noProof/>
        </w:rPr>
        <w:t>[33; 34]</w:t>
      </w:r>
      <w:r w:rsidR="002B3895" w:rsidRPr="000735B1">
        <w:fldChar w:fldCharType="end"/>
      </w:r>
      <w:r w:rsidR="002B3895" w:rsidRPr="000735B1">
        <w:t xml:space="preserve"> and migraine </w:t>
      </w:r>
      <w:r w:rsidR="002B3895" w:rsidRPr="000735B1">
        <w:fldChar w:fldCharType="begin"/>
      </w:r>
      <w:r w:rsidR="00187AB6" w:rsidRPr="000735B1">
        <w:instrText xml:space="preserve"> ADDIN EN.CITE &lt;EndNote&gt;&lt;Cite&gt;&lt;Author&gt;De Tommaso&lt;/Author&gt;&lt;Year&gt;2008&lt;/Year&gt;&lt;RecNum&gt;105&lt;/RecNum&gt;&lt;DisplayText&gt;[12]&lt;/DisplayText&gt;&lt;record&gt;&lt;rec-number&gt;105&lt;/rec-number&gt;&lt;foreign-keys&gt;&lt;key app="EN" db-id="2xaaap2efrdzf1eafv5pxxz39e2vzd90zsdz" timestamp="1558607952"&gt;105&lt;/key&gt;&lt;/foreign-keys&gt;&lt;ref-type name="Journal Article"&gt;17&lt;/ref-type&gt;&lt;contributors&gt;&lt;authors&gt;&lt;author&gt;De Tommaso, Marina&lt;/author&gt;&lt;author&gt;Baumgartner, Ulf&lt;/author&gt;&lt;author&gt;Sardaro, Michele&lt;/author&gt;&lt;author&gt;Difruscolo, Olimpia&lt;/author&gt;&lt;author&gt;Serpino, Claudia&lt;/author&gt;&lt;author&gt;Treede, Rolf‐Detlef&lt;/author&gt;&lt;/authors&gt;&lt;/contributors&gt;&lt;titles&gt;&lt;title&gt;Effects of distraction versus spatial discrimination on laser‐evoked potentials in migraine&lt;/title&gt;&lt;secondary-title&gt;Headache: The Journal of Head and Face Pain&lt;/secondary-title&gt;&lt;/titles&gt;&lt;periodical&gt;&lt;full-title&gt;Headache: The Journal of Head and Face Pain&lt;/full-title&gt;&lt;/periodical&gt;&lt;pages&gt;408-416&lt;/pages&gt;&lt;volume&gt;48&lt;/volume&gt;&lt;number&gt;3&lt;/number&gt;&lt;dates&gt;&lt;year&gt;2008&lt;/year&gt;&lt;/dates&gt;&lt;isbn&gt;0017-8748&lt;/isbn&gt;&lt;urls&gt;&lt;/urls&gt;&lt;/record&gt;&lt;/Cite&gt;&lt;/EndNote&gt;</w:instrText>
      </w:r>
      <w:r w:rsidR="002B3895" w:rsidRPr="000735B1">
        <w:fldChar w:fldCharType="separate"/>
      </w:r>
      <w:r w:rsidR="00187AB6" w:rsidRPr="000735B1">
        <w:rPr>
          <w:noProof/>
        </w:rPr>
        <w:t>[12]</w:t>
      </w:r>
      <w:r w:rsidR="002B3895" w:rsidRPr="000735B1">
        <w:fldChar w:fldCharType="end"/>
      </w:r>
      <w:r w:rsidR="002B3895" w:rsidRPr="000735B1">
        <w:t xml:space="preserve"> showed significantly less AB to the somatosensory modality than h</w:t>
      </w:r>
      <w:r w:rsidR="003342AE" w:rsidRPr="000735B1">
        <w:t xml:space="preserve">ealthy controls as indicated by significantly </w:t>
      </w:r>
      <w:r w:rsidR="002B3895" w:rsidRPr="000735B1">
        <w:t xml:space="preserve">more errors on a digit discrimination task </w:t>
      </w:r>
      <w:r w:rsidR="002B3895" w:rsidRPr="000735B1">
        <w:fldChar w:fldCharType="begin">
          <w:fldData xml:space="preserve">PEVuZE5vdGU+PENpdGU+PEF1dGhvcj5LdXR0aWthdDwvQXV0aG9yPjxZZWFyPjIwMTg8L1llYXI+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</w:fldData>
        </w:fldChar>
      </w:r>
      <w:r w:rsidR="00187AB6" w:rsidRPr="000735B1">
        <w:instrText xml:space="preserve"> ADDIN EN.CITE </w:instrText>
      </w:r>
      <w:r w:rsidR="00187AB6" w:rsidRPr="000735B1">
        <w:fldChar w:fldCharType="begin">
          <w:fldData xml:space="preserve">PEVuZE5vdGU+PENpdGU+PEF1dGhvcj5LdXR0aWthdDwvQXV0aG9yPjxZZWFyPjIwMTg8L1llYXI+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</w:fldData>
        </w:fldChar>
      </w:r>
      <w:r w:rsidR="00187AB6" w:rsidRPr="000735B1">
        <w:instrText xml:space="preserve"> ADDIN EN.CITE.DATA </w:instrText>
      </w:r>
      <w:r w:rsidR="00187AB6" w:rsidRPr="000735B1">
        <w:fldChar w:fldCharType="end"/>
      </w:r>
      <w:r w:rsidR="002B3895" w:rsidRPr="000735B1">
        <w:fldChar w:fldCharType="separate"/>
      </w:r>
      <w:r w:rsidR="00187AB6" w:rsidRPr="000735B1">
        <w:rPr>
          <w:noProof/>
        </w:rPr>
        <w:t>[33; 34]</w:t>
      </w:r>
      <w:r w:rsidR="002B3895" w:rsidRPr="000735B1">
        <w:fldChar w:fldCharType="end"/>
      </w:r>
      <w:r w:rsidR="002B3895" w:rsidRPr="000735B1">
        <w:t xml:space="preserve"> and </w:t>
      </w:r>
      <w:r w:rsidR="003342AE" w:rsidRPr="000735B1">
        <w:t xml:space="preserve">significantly </w:t>
      </w:r>
      <w:r w:rsidR="002B3895" w:rsidRPr="000735B1">
        <w:t xml:space="preserve">worse spatial discrimination of somatosensory stimuli </w:t>
      </w:r>
      <w:r w:rsidR="002B3895" w:rsidRPr="000735B1">
        <w:fldChar w:fldCharType="begin"/>
      </w:r>
      <w:r w:rsidR="00187AB6" w:rsidRPr="000735B1">
        <w:instrText xml:space="preserve"> ADDIN EN.CITE &lt;EndNote&gt;&lt;Cite&gt;&lt;Author&gt;De Tommaso&lt;/Author&gt;&lt;Year&gt;2008&lt;/Year&gt;&lt;RecNum&gt;105&lt;/RecNum&gt;&lt;DisplayText&gt;[12]&lt;/DisplayText&gt;&lt;record&gt;&lt;rec-number&gt;105&lt;/rec-number&gt;&lt;foreign-keys&gt;&lt;key app="EN" db-id="2xaaap2efrdzf1eafv5pxxz39e2vzd90zsdz" timestamp="1558607952"&gt;105&lt;/key&gt;&lt;/foreign-keys&gt;&lt;ref-type name="Journal Article"&gt;17&lt;/ref-type&gt;&lt;contributors&gt;&lt;authors&gt;&lt;author&gt;De Tommaso, Marina&lt;/author&gt;&lt;author&gt;Baumgartner, Ulf&lt;/author&gt;&lt;author&gt;Sardaro, Michele&lt;/author&gt;&lt;author&gt;Difruscolo, Olimpia&lt;/author&gt;&lt;author&gt;Serpino, Claudia&lt;/author&gt;&lt;author&gt;Treede, Rolf‐Detlef&lt;/author&gt;&lt;/authors&gt;&lt;/contributors&gt;&lt;titles&gt;&lt;title&gt;Effects of distraction versus spatial discrimination on laser‐evoked potentials in migraine&lt;/title&gt;&lt;secondary-title&gt;Headache: The Journal of Head and Face Pain&lt;/secondary-title&gt;&lt;/titles&gt;&lt;periodical&gt;&lt;full-title&gt;Headache: The Journal of Head and Face Pain&lt;/full-title&gt;&lt;/periodical&gt;&lt;pages&gt;408-416&lt;/pages&gt;&lt;volume&gt;48&lt;/volume&gt;&lt;number&gt;3&lt;/number&gt;&lt;dates&gt;&lt;year&gt;2008&lt;/year&gt;&lt;/dates&gt;&lt;isbn&gt;0017-8748&lt;/isbn&gt;&lt;urls&gt;&lt;/urls&gt;&lt;/record&gt;&lt;/Cite&gt;&lt;/EndNote&gt;</w:instrText>
      </w:r>
      <w:r w:rsidR="002B3895" w:rsidRPr="000735B1">
        <w:fldChar w:fldCharType="separate"/>
      </w:r>
      <w:r w:rsidR="00187AB6" w:rsidRPr="000735B1">
        <w:rPr>
          <w:noProof/>
        </w:rPr>
        <w:t>[12]</w:t>
      </w:r>
      <w:r w:rsidR="002B3895" w:rsidRPr="000735B1">
        <w:fldChar w:fldCharType="end"/>
      </w:r>
      <w:r w:rsidR="002B3895" w:rsidRPr="000735B1">
        <w:t xml:space="preserve">.  </w:t>
      </w:r>
      <w:r w:rsidR="003342AE" w:rsidRPr="000735B1">
        <w:t>In contrast</w:t>
      </w:r>
      <w:r w:rsidR="002B3895" w:rsidRPr="000735B1">
        <w:t>, two other studies found indications</w:t>
      </w:r>
      <w:r w:rsidR="003342AE" w:rsidRPr="000735B1">
        <w:t xml:space="preserve"> that chronic pain patients had</w:t>
      </w:r>
      <w:r w:rsidR="002B3895" w:rsidRPr="000735B1">
        <w:t xml:space="preserve"> greater somatosensory modality AB than controls.  An attentional task was associated with a </w:t>
      </w:r>
      <w:r w:rsidR="003342AE" w:rsidRPr="000735B1">
        <w:t xml:space="preserve">significantly </w:t>
      </w:r>
      <w:r w:rsidR="002B3895" w:rsidRPr="000735B1">
        <w:t xml:space="preserve">smaller increase in pain threshold and a </w:t>
      </w:r>
      <w:r w:rsidR="003342AE" w:rsidRPr="000735B1">
        <w:t xml:space="preserve">significantly </w:t>
      </w:r>
      <w:r w:rsidR="002B3895" w:rsidRPr="000735B1">
        <w:t xml:space="preserve">smaller decrease in pain ratings for patients with chronic unexplained pain than for healthy controls, indicating greater attention to painful somatosensory stimuli for the chronic pain patients in this study </w:t>
      </w:r>
      <w:r w:rsidR="002B3895" w:rsidRPr="000735B1">
        <w:fldChar w:fldCharType="begin"/>
      </w:r>
      <w:r w:rsidR="00187AB6" w:rsidRPr="000735B1">
        <w:instrText xml:space="preserve"> ADDIN EN.CITE &lt;EndNote&gt;&lt;Cite&gt;&lt;Author&gt;Snijders&lt;/Author&gt;&lt;Year&gt;2010&lt;/Year&gt;&lt;RecNum&gt;87&lt;/RecNum&gt;&lt;DisplayText&gt;[62]&lt;/DisplayText&gt;&lt;record&gt;&lt;rec-number&gt;87&lt;/rec-number&gt;&lt;foreign-keys&gt;&lt;key app="EN" db-id="2xaaap2efrdzf1eafv5pxxz39e2vzd90zsdz" timestamp="1557930717"&gt;87&lt;/key&gt;&lt;/foreign-keys&gt;&lt;ref-type name="Journal Article"&gt;17&lt;/ref-type&gt;&lt;contributors&gt;&lt;authors&gt;&lt;author&gt;Snijders, Tom J&lt;/author&gt;&lt;author&gt;Ramsey, Nick F&lt;/author&gt;&lt;author&gt;Koerselman, Frank&lt;/author&gt;&lt;author&gt;van Gijn, Jan&lt;/author&gt;&lt;/authors&gt;&lt;/contributors&gt;&lt;titles&gt;&lt;title&gt;Attentional modulation fails to attenuate the subjective pain experience in chronic, unexplained pain&lt;/title&gt;&lt;secondary-title&gt;European Journal of Pain&lt;/secondary-title&gt;&lt;/titles&gt;&lt;periodical&gt;&lt;full-title&gt;European Journal of Pain&lt;/full-title&gt;&lt;/periodical&gt;&lt;pages&gt;282. e1-282. e10&lt;/pages&gt;&lt;volume&gt;14&lt;/volume&gt;&lt;number&gt;3&lt;/number&gt;&lt;dates&gt;&lt;year&gt;2010&lt;/year&gt;&lt;/dates&gt;&lt;isbn&gt;1090-3801&lt;/isbn&gt;&lt;urls&gt;&lt;/urls&gt;&lt;/record&gt;&lt;/Cite&gt;&lt;/EndNote&gt;</w:instrText>
      </w:r>
      <w:r w:rsidR="002B3895" w:rsidRPr="000735B1">
        <w:fldChar w:fldCharType="separate"/>
      </w:r>
      <w:r w:rsidR="00187AB6" w:rsidRPr="000735B1">
        <w:rPr>
          <w:noProof/>
        </w:rPr>
        <w:t>[62]</w:t>
      </w:r>
      <w:r w:rsidR="002B3895" w:rsidRPr="000735B1">
        <w:fldChar w:fldCharType="end"/>
      </w:r>
      <w:r w:rsidR="002B3895" w:rsidRPr="000735B1">
        <w:t xml:space="preserve">.  In addition, patients with fibromyalgia made </w:t>
      </w:r>
      <w:r w:rsidR="003342AE" w:rsidRPr="000735B1">
        <w:t xml:space="preserve">significantly </w:t>
      </w:r>
      <w:r w:rsidR="002B3895" w:rsidRPr="000735B1">
        <w:t>fewer neglect errors on a vicarious somatosensory experience paradigm than healthy controls indicating fewer lapses of attention to somatosensory stimulation</w:t>
      </w:r>
      <w:r w:rsidR="003342AE" w:rsidRPr="000735B1">
        <w:t>, although the between-group difference</w:t>
      </w:r>
      <w:r w:rsidR="002B3895" w:rsidRPr="000735B1">
        <w:t xml:space="preserve"> in the number of vicarious somatosensory experiences</w:t>
      </w:r>
      <w:r w:rsidR="003342AE" w:rsidRPr="000735B1">
        <w:t xml:space="preserve"> was not significant</w:t>
      </w:r>
      <w:r w:rsidR="002B3895" w:rsidRPr="000735B1">
        <w:t xml:space="preserve"> </w:t>
      </w:r>
      <w:r w:rsidR="002B3895" w:rsidRPr="000735B1">
        <w:fldChar w:fldCharType="begin"/>
      </w:r>
      <w:r w:rsidR="00187AB6" w:rsidRPr="000735B1">
        <w:instrText xml:space="preserve"> ADDIN EN.CITE &lt;EndNote&gt;&lt;Cite&gt;&lt;Author&gt;Vandenbroucke&lt;/Author&gt;&lt;Year&gt;2014&lt;/Year&gt;&lt;RecNum&gt;111&lt;/RecNum&gt;&lt;DisplayText&gt;[77]&lt;/DisplayText&gt;&lt;record&gt;&lt;rec-number&gt;111&lt;/rec-number&gt;&lt;foreign-keys&gt;&lt;key app="EN" db-id="2xaaap2efrdzf1eafv5pxxz39e2vzd90zsdz" timestamp="1559213040"&gt;111&lt;/key&gt;&lt;/foreign-keys&gt;&lt;ref-type name="Journal Article"&gt;17&lt;/ref-type&gt;&lt;contributors&gt;&lt;authors&gt;&lt;author&gt;Vandenbroucke, Sophie&lt;/author&gt;&lt;author&gt;Crombez, Geert&lt;/author&gt;&lt;author&gt;Harrar, V&lt;/author&gt;&lt;author&gt;Brusselmans, GRIET&lt;/author&gt;&lt;author&gt;Devulder, Jacques&lt;/author&gt;&lt;author&gt;Spence, C&lt;/author&gt;&lt;author&gt;Goubert, Liesbet&lt;/author&gt;&lt;/authors&gt;&lt;/contributors&gt;&lt;titles&gt;&lt;title&gt;Fibromyalgia patients and controls are equally accurate in detecting tactile stimuli while observing another in pain: An experimental study&lt;/title&gt;&lt;secondary-title&gt;Attention, Perception, &amp;amp; Psychophysics&lt;/secondary-title&gt;&lt;/titles&gt;&lt;periodical&gt;&lt;full-title&gt;Attention, Perception, &amp;amp; Psychophysics&lt;/full-title&gt;&lt;/periodical&gt;&lt;pages&gt;2548-2559&lt;/pages&gt;&lt;volume&gt;76&lt;/volume&gt;&lt;number&gt;8&lt;/number&gt;&lt;dates&gt;&lt;year&gt;2014&lt;/year&gt;&lt;/dates&gt;&lt;isbn&gt;1943-3921&lt;/isbn&gt;&lt;urls&gt;&lt;/urls&gt;&lt;/record&gt;&lt;/Cite&gt;&lt;/EndNote&gt;</w:instrText>
      </w:r>
      <w:r w:rsidR="002B3895" w:rsidRPr="000735B1">
        <w:fldChar w:fldCharType="separate"/>
      </w:r>
      <w:r w:rsidR="00187AB6" w:rsidRPr="000735B1">
        <w:rPr>
          <w:noProof/>
        </w:rPr>
        <w:t>[77]</w:t>
      </w:r>
      <w:r w:rsidR="002B3895" w:rsidRPr="000735B1">
        <w:fldChar w:fldCharType="end"/>
      </w:r>
      <w:r w:rsidR="002B3895" w:rsidRPr="000735B1">
        <w:t>.  No other studies found significant between-group differences in measures of AB to somatosensory modality stimuli.</w:t>
      </w:r>
      <w:r w:rsidR="00A13FDF" w:rsidRPr="000735B1">
        <w:t xml:space="preserve">  Overall, the behavioural evidence was in</w:t>
      </w:r>
      <w:r w:rsidR="00C8671C" w:rsidRPr="000735B1">
        <w:t>consistent</w:t>
      </w:r>
      <w:r w:rsidR="00A13FDF" w:rsidRPr="000735B1">
        <w:t xml:space="preserve"> as to whether chronic pain patients showed greater or less AB to somatosensory modality stimuli than healthy controls.</w:t>
      </w:r>
    </w:p>
    <w:p w14:paraId="00701FE5" w14:textId="719F903A" w:rsidR="002B3895" w:rsidRPr="000735B1" w:rsidRDefault="00EC52AF" w:rsidP="002B3895">
      <w:pPr>
        <w:ind w:firstLine="720"/>
      </w:pPr>
      <w:r w:rsidRPr="000735B1">
        <w:t>Across the literature there was no consistent evidence that painful stimuli were associated with AB more than non-painful stimuli</w:t>
      </w:r>
      <w:r w:rsidR="002B3895" w:rsidRPr="000735B1">
        <w:t xml:space="preserve">.  Three studies </w:t>
      </w:r>
      <w:r w:rsidR="003342AE" w:rsidRPr="000735B1">
        <w:t xml:space="preserve">found significant between-group differences </w:t>
      </w:r>
      <w:r w:rsidR="002B3895" w:rsidRPr="000735B1">
        <w:t xml:space="preserve">with non-painful stimuli </w:t>
      </w:r>
      <w:r w:rsidR="002B3895" w:rsidRPr="000735B1">
        <w:fldChar w:fldCharType="begin">
          <w:fldData xml:space="preserve">PEVuZE5vdGU+PENpdGU+PEF1dGhvcj5LdXR0aWthdDwvQXV0aG9yPjxZZWFyPjIwMTg8L1llYXI+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</w:fldData>
        </w:fldChar>
      </w:r>
      <w:r w:rsidR="00187AB6" w:rsidRPr="000735B1">
        <w:instrText xml:space="preserve"> ADDIN EN.CITE </w:instrText>
      </w:r>
      <w:r w:rsidR="00187AB6" w:rsidRPr="000735B1">
        <w:fldChar w:fldCharType="begin">
          <w:fldData xml:space="preserve">PEVuZE5vdGU+PENpdGU+PEF1dGhvcj5LdXR0aWthdDwvQXV0aG9yPjxZZWFyPjIwMTg8L1llYXI+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</w:fldData>
        </w:fldChar>
      </w:r>
      <w:r w:rsidR="00187AB6" w:rsidRPr="000735B1">
        <w:instrText xml:space="preserve"> ADDIN EN.CITE.DATA </w:instrText>
      </w:r>
      <w:r w:rsidR="00187AB6" w:rsidRPr="000735B1">
        <w:fldChar w:fldCharType="end"/>
      </w:r>
      <w:r w:rsidR="002B3895" w:rsidRPr="000735B1">
        <w:fldChar w:fldCharType="separate"/>
      </w:r>
      <w:r w:rsidR="00187AB6" w:rsidRPr="000735B1">
        <w:rPr>
          <w:noProof/>
        </w:rPr>
        <w:t>[33; 34; 77]</w:t>
      </w:r>
      <w:r w:rsidR="002B3895" w:rsidRPr="000735B1">
        <w:fldChar w:fldCharType="end"/>
      </w:r>
      <w:r w:rsidR="002B3895" w:rsidRPr="000735B1">
        <w:t xml:space="preserve"> whereas two studies found significant between-group differences </w:t>
      </w:r>
      <w:r w:rsidR="003342AE" w:rsidRPr="000735B1">
        <w:t>with</w:t>
      </w:r>
      <w:r w:rsidR="002B3895" w:rsidRPr="000735B1">
        <w:t xml:space="preserve"> painful stimuli </w:t>
      </w:r>
      <w:r w:rsidR="002B3895" w:rsidRPr="000735B1">
        <w:fldChar w:fldCharType="begin"/>
      </w:r>
      <w:r w:rsidR="00187AB6" w:rsidRPr="000735B1">
        <w:instrText xml:space="preserve"> ADDIN EN.CITE &lt;EndNote&gt;&lt;Cite&gt;&lt;Author&gt;Snijders&lt;/Author&gt;&lt;Year&gt;2010&lt;/Year&gt;&lt;RecNum&gt;87&lt;/RecNum&gt;&lt;DisplayText&gt;[12; 62]&lt;/DisplayText&gt;&lt;record&gt;&lt;rec-number&gt;87&lt;/rec-number&gt;&lt;foreign-keys&gt;&lt;key app="EN" db-id="2xaaap2efrdzf1eafv5pxxz39e2vzd90zsdz" timestamp="1557930717"&gt;87&lt;/key&gt;&lt;/foreign-keys&gt;&lt;ref-type name="Journal Article"&gt;17&lt;/ref-type&gt;&lt;contributors&gt;&lt;authors&gt;&lt;author&gt;Snijders, Tom J&lt;/author&gt;&lt;author&gt;Ramsey, Nick F&lt;/author&gt;&lt;author&gt;Koerselman, Frank&lt;/author&gt;&lt;author&gt;van Gijn, Jan&lt;/author&gt;&lt;/authors&gt;&lt;/contributors&gt;&lt;titles&gt;&lt;title&gt;Attentional modulation fails to attenuate the subjective pain experience in chronic, unexplained pain&lt;/title&gt;&lt;secondary-title&gt;European Journal of Pain&lt;/secondary-title&gt;&lt;/titles&gt;&lt;periodical&gt;&lt;full-title&gt;European Journal of Pain&lt;/full-title&gt;&lt;/periodical&gt;&lt;pages&gt;282. e1-282. e10&lt;/pages&gt;&lt;volume&gt;14&lt;/volume&gt;&lt;number&gt;3&lt;/number&gt;&lt;dates&gt;&lt;year&gt;2010&lt;/year&gt;&lt;/dates&gt;&lt;isbn&gt;1090-3801&lt;/isbn&gt;&lt;urls&gt;&lt;/urls&gt;&lt;/record&gt;&lt;/Cite&gt;&lt;Cite&gt;&lt;Author&gt;De Tommaso&lt;/Author&gt;&lt;Year&gt;2008&lt;/Year&gt;&lt;RecNum&gt;105&lt;/RecNum&gt;&lt;record&gt;&lt;rec-number&gt;105&lt;/rec-number&gt;&lt;foreign-keys&gt;&lt;key app="EN" db-id="2xaaap2efrdzf1eafv5pxxz39e2vzd90zsdz" timestamp="1558607952"&gt;105&lt;/key&gt;&lt;/foreign-keys&gt;&lt;ref-type name="Journal Article"&gt;17&lt;/ref-type&gt;&lt;contributors&gt;&lt;authors&gt;&lt;author&gt;De Tommaso, Marina&lt;/author&gt;&lt;author&gt;Baumgartner, Ulf&lt;/author&gt;&lt;author&gt;Sardaro, Michele&lt;/author&gt;&lt;author&gt;Difruscolo, Olimpia&lt;/author&gt;&lt;author&gt;Serpino, Claudia&lt;/author&gt;&lt;author&gt;Treede, Rolf‐Detlef&lt;/author&gt;&lt;/authors&gt;&lt;/contributors&gt;&lt;titles&gt;&lt;title&gt;Effects of distraction versus spatial discrimination on laser‐evoked potentials in migraine&lt;/title&gt;&lt;secondary-title&gt;Headache: The Journal of Head and Face Pain&lt;/secondary-title&gt;&lt;/titles&gt;&lt;periodical&gt;&lt;full-title&gt;Headache: The Journal of Head and Face Pain&lt;/full-title&gt;&lt;/periodical&gt;&lt;pages&gt;408-416&lt;/pages&gt;&lt;volume&gt;48&lt;/volume&gt;&lt;number&gt;3&lt;/number&gt;&lt;dates&gt;&lt;year&gt;2008&lt;/year&gt;&lt;/dates&gt;&lt;isbn&gt;0017-8748&lt;/isbn&gt;&lt;urls&gt;&lt;/urls&gt;&lt;/record&gt;&lt;/Cite&gt;&lt;/EndNote&gt;</w:instrText>
      </w:r>
      <w:r w:rsidR="002B3895" w:rsidRPr="000735B1">
        <w:fldChar w:fldCharType="separate"/>
      </w:r>
      <w:r w:rsidR="00187AB6" w:rsidRPr="000735B1">
        <w:rPr>
          <w:noProof/>
        </w:rPr>
        <w:t>[12; 62]</w:t>
      </w:r>
      <w:r w:rsidR="002B3895" w:rsidRPr="000735B1">
        <w:fldChar w:fldCharType="end"/>
      </w:r>
      <w:r w:rsidR="002B3895" w:rsidRPr="000735B1">
        <w:t xml:space="preserve">. </w:t>
      </w:r>
    </w:p>
    <w:p w14:paraId="688454ED" w14:textId="5DF89D81" w:rsidR="002B3895" w:rsidRPr="000735B1" w:rsidRDefault="00E23379" w:rsidP="002B3895">
      <w:pPr>
        <w:pStyle w:val="Heading3"/>
      </w:pPr>
      <w:r w:rsidRPr="000735B1">
        <w:t>Between-group c</w:t>
      </w:r>
      <w:r w:rsidR="002B3895" w:rsidRPr="000735B1">
        <w:t>hronic pain patients vs healthy controls: EEG and fMRI evidence.</w:t>
      </w:r>
    </w:p>
    <w:p w14:paraId="37BB05E7" w14:textId="5386FCF3" w:rsidR="002B3895" w:rsidRPr="000735B1" w:rsidRDefault="002B3895" w:rsidP="002B3895">
      <w:r w:rsidRPr="000735B1">
        <w:tab/>
        <w:t xml:space="preserve">Nine studies used </w:t>
      </w:r>
      <w:r w:rsidR="008E535E" w:rsidRPr="000735B1">
        <w:t>neuroimaging</w:t>
      </w:r>
      <w:r w:rsidRPr="000735B1">
        <w:t xml:space="preserve"> measures </w:t>
      </w:r>
      <w:r w:rsidR="003342AE" w:rsidRPr="000735B1">
        <w:t>of</w:t>
      </w:r>
      <w:r w:rsidRPr="000735B1">
        <w:t xml:space="preserve"> attention to somatosensory stimuli </w:t>
      </w:r>
      <w:r w:rsidRPr="000735B1">
        <w:fldChar w:fldCharType="begin">
          <w:fldData xml:space="preserve">PEVuZE5vdGU+PENpdGU+PEF1dGhvcj5JYWNvdmVsbGk8L0F1dGhvcj48WWVhcj4yMDEyPC9ZZWFy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</w:fldData>
        </w:fldChar>
      </w:r>
      <w:r w:rsidR="00187AB6" w:rsidRPr="000735B1">
        <w:instrText xml:space="preserve"> ADDIN EN.CITE </w:instrText>
      </w:r>
      <w:r w:rsidR="00187AB6" w:rsidRPr="000735B1">
        <w:fldChar w:fldCharType="begin">
          <w:fldData xml:space="preserve">PEVuZE5vdGU+PENpdGU+PEF1dGhvcj5JYWNvdmVsbGk8L0F1dGhvcj48WWVhcj4yMDEyPC9ZZWFy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2; 13; 25; 30; 33; 40; 63; 65; 80]</w:t>
      </w:r>
      <w:r w:rsidRPr="000735B1">
        <w:fldChar w:fldCharType="end"/>
      </w:r>
      <w:r w:rsidRPr="000735B1">
        <w:t>.</w:t>
      </w:r>
      <w:r w:rsidR="00C27213" w:rsidRPr="000735B1">
        <w:t xml:space="preserve"> </w:t>
      </w:r>
      <w:r w:rsidRPr="000735B1">
        <w:t xml:space="preserve"> The EEG evidence is presented for each component followed by the fMRI evidence. </w:t>
      </w:r>
    </w:p>
    <w:p w14:paraId="1CDE5340" w14:textId="77777777" w:rsidR="002B3895" w:rsidRPr="000735B1" w:rsidRDefault="002B3895" w:rsidP="002B3895">
      <w:pPr>
        <w:pStyle w:val="Heading4"/>
      </w:pPr>
      <w:r w:rsidRPr="000735B1">
        <w:lastRenderedPageBreak/>
        <w:t>N1.</w:t>
      </w:r>
    </w:p>
    <w:p w14:paraId="182C7A0C" w14:textId="26BEE0D1" w:rsidR="002B3895" w:rsidRPr="000735B1" w:rsidRDefault="002B3895" w:rsidP="002B3895">
      <w:pPr>
        <w:ind w:firstLine="720"/>
        <w:rPr>
          <w:rFonts w:cs="Times New Roman"/>
        </w:rPr>
      </w:pPr>
      <w:r w:rsidRPr="000735B1">
        <w:t xml:space="preserve">N1 represents selective attention to basic stimulus characteristics and initial discrimination </w:t>
      </w:r>
      <w:r w:rsidRPr="000735B1">
        <w:fldChar w:fldCharType="begin"/>
      </w:r>
      <w:r w:rsidR="00187AB6" w:rsidRPr="000735B1">
        <w:instrText xml:space="preserve"> ADDIN EN.CITE &lt;EndNote&gt;&lt;Cite&gt;&lt;Author&gt;Key&lt;/Author&gt;&lt;Year&gt;2005&lt;/Year&gt;&lt;RecNum&gt;90&lt;/RecNum&gt;&lt;DisplayText&gt;[31]&lt;/DisplayText&gt;&lt;record&gt;&lt;rec-number&gt;90&lt;/rec-number&gt;&lt;foreign-keys&gt;&lt;key app="EN" db-id="2xaaap2efrdzf1eafv5pxxz39e2vzd90zsdz" timestamp="1557931411"&gt;90&lt;/key&gt;&lt;/foreign-keys&gt;&lt;ref-type name="Journal Article"&gt;17&lt;/ref-type&gt;&lt;contributors&gt;&lt;authors&gt;&lt;author&gt;Key, Alexandra P Fonaryova&lt;/author&gt;&lt;author&gt;Dove, Guy O&lt;/author&gt;&lt;author&gt;Maguire, Mandy J&lt;/author&gt;&lt;/authors&gt;&lt;/contributors&gt;&lt;titles&gt;&lt;title&gt;Linking brainwaves to the brain: an ERP primer&lt;/title&gt;&lt;secondary-title&gt;Developmental neuropsychology&lt;/secondary-title&gt;&lt;/titles&gt;&lt;periodical&gt;&lt;full-title&gt;Developmental neuropsychology&lt;/full-title&gt;&lt;/periodical&gt;&lt;pages&gt;183-215&lt;/pages&gt;&lt;volume&gt;27&lt;/volume&gt;&lt;number&gt;2&lt;/number&gt;&lt;dates&gt;&lt;year&gt;2005&lt;/year&gt;&lt;/dates&gt;&lt;isbn&gt;8756-5641&lt;/isbn&gt;&lt;urls&gt;&lt;/urls&gt;&lt;/record&gt;&lt;/Cite&gt;&lt;/EndNote&gt;</w:instrText>
      </w:r>
      <w:r w:rsidRPr="000735B1">
        <w:fldChar w:fldCharType="separate"/>
      </w:r>
      <w:r w:rsidR="00187AB6" w:rsidRPr="000735B1">
        <w:rPr>
          <w:noProof/>
        </w:rPr>
        <w:t>[31]</w:t>
      </w:r>
      <w:r w:rsidRPr="000735B1">
        <w:fldChar w:fldCharType="end"/>
      </w:r>
      <w:r w:rsidRPr="000735B1">
        <w:t xml:space="preserve">. </w:t>
      </w:r>
      <w:r w:rsidR="00C27213" w:rsidRPr="000735B1">
        <w:t xml:space="preserve"> </w:t>
      </w:r>
      <w:r w:rsidRPr="000735B1">
        <w:rPr>
          <w:rFonts w:cs="Times New Roman"/>
        </w:rPr>
        <w:t xml:space="preserve">Zohsel et al. </w:t>
      </w:r>
      <w:r w:rsidRPr="000735B1">
        <w:rPr>
          <w:rFonts w:cs="Times New Roman"/>
        </w:rPr>
        <w:fldChar w:fldCharType="begin">
          <w:fldData xml:space="preserve">PEVuZE5vdGU+PENpdGUgRXhjbHVkZUF1dGg9IjEiPjxBdXRob3I+Wm9oc2VsPC9BdXRob3I+PFll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</w:fldData>
        </w:fldChar>
      </w:r>
      <w:r w:rsidR="00187AB6" w:rsidRPr="000735B1">
        <w:rPr>
          <w:rFonts w:cs="Times New Roman"/>
        </w:rPr>
        <w:instrText xml:space="preserve"> ADDIN EN.CITE </w:instrText>
      </w:r>
      <w:r w:rsidR="00187AB6" w:rsidRPr="000735B1">
        <w:rPr>
          <w:rFonts w:cs="Times New Roman"/>
        </w:rPr>
        <w:fldChar w:fldCharType="begin">
          <w:fldData xml:space="preserve">PEVuZE5vdGU+PENpdGUgRXhjbHVkZUF1dGg9IjEiPjxBdXRob3I+Wm9oc2VsPC9BdXRob3I+PFll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</w:fldData>
        </w:fldChar>
      </w:r>
      <w:r w:rsidR="00187AB6" w:rsidRPr="000735B1">
        <w:rPr>
          <w:rFonts w:cs="Times New Roman"/>
        </w:rPr>
        <w:instrText xml:space="preserve"> ADDIN EN.CITE.DATA </w:instrText>
      </w:r>
      <w:r w:rsidR="00187AB6" w:rsidRPr="000735B1">
        <w:rPr>
          <w:rFonts w:cs="Times New Roman"/>
        </w:rPr>
      </w:r>
      <w:r w:rsidR="00187AB6" w:rsidRPr="000735B1">
        <w:rPr>
          <w:rFonts w:cs="Times New Roman"/>
        </w:rPr>
        <w:fldChar w:fldCharType="end"/>
      </w:r>
      <w:r w:rsidRPr="000735B1">
        <w:rPr>
          <w:rFonts w:cs="Times New Roman"/>
        </w:rPr>
      </w:r>
      <w:r w:rsidRPr="000735B1">
        <w:rPr>
          <w:rFonts w:cs="Times New Roman"/>
        </w:rPr>
        <w:fldChar w:fldCharType="separate"/>
      </w:r>
      <w:r w:rsidR="00187AB6" w:rsidRPr="000735B1">
        <w:rPr>
          <w:rFonts w:cs="Times New Roman"/>
          <w:noProof/>
        </w:rPr>
        <w:t>[80]</w:t>
      </w:r>
      <w:r w:rsidRPr="000735B1">
        <w:rPr>
          <w:rFonts w:cs="Times New Roman"/>
        </w:rPr>
        <w:fldChar w:fldCharType="end"/>
      </w:r>
      <w:r w:rsidRPr="000735B1">
        <w:rPr>
          <w:rFonts w:cs="Times New Roman"/>
        </w:rPr>
        <w:t xml:space="preserve"> found that N150 was similar for children with chronic migraine and healthy children in response to laser stimuli during a concurrent oddball task. </w:t>
      </w:r>
      <w:r w:rsidR="00C27213" w:rsidRPr="000735B1">
        <w:rPr>
          <w:rFonts w:cs="Times New Roman"/>
        </w:rPr>
        <w:t xml:space="preserve"> </w:t>
      </w:r>
      <w:r w:rsidRPr="000735B1">
        <w:rPr>
          <w:rFonts w:cs="Times New Roman"/>
        </w:rPr>
        <w:t>However,</w:t>
      </w:r>
      <w:r w:rsidRPr="000735B1">
        <w:t xml:space="preserve"> </w:t>
      </w:r>
      <w:r w:rsidRPr="000735B1">
        <w:rPr>
          <w:rFonts w:cs="Times New Roman"/>
        </w:rPr>
        <w:t xml:space="preserve">Iacovelli et al. </w:t>
      </w:r>
      <w:r w:rsidRPr="000735B1">
        <w:rPr>
          <w:rFonts w:cs="Times New Roman"/>
        </w:rPr>
        <w:fldChar w:fldCharType="begin"/>
      </w:r>
      <w:r w:rsidR="00187AB6" w:rsidRPr="000735B1">
        <w:rPr>
          <w:rFonts w:cs="Times New Roman"/>
        </w:rPr>
        <w:instrText xml:space="preserve"> ADDIN EN.CITE &lt;EndNote&gt;&lt;Cite ExcludeAuth="1"&gt;&lt;Author&gt;Iacovelli&lt;/Author&gt;&lt;Year&gt;2012&lt;/Year&gt;&lt;RecNum&gt;117&lt;/RecNum&gt;&lt;DisplayText&gt;[30]&lt;/DisplayText&gt;&lt;record&gt;&lt;rec-number&gt;117&lt;/rec-number&gt;&lt;foreign-keys&gt;&lt;key app="EN" db-id="2xaaap2efrdzf1eafv5pxxz39e2vzd90zsdz" timestamp="1560775969"&gt;117&lt;/key&gt;&lt;/foreign-keys&gt;&lt;ref-type name="Journal Article"&gt;17&lt;/ref-type&gt;&lt;contributors&gt;&lt;authors&gt;&lt;author&gt;Iacovelli, Elisa&lt;/author&gt;&lt;author&gt;Tarantino, Samuela&lt;/author&gt;&lt;author&gt;De Ranieri, Cristiana&lt;/author&gt;&lt;author&gt;Vollono, Catello&lt;/author&gt;&lt;author&gt;Galli, Federica&lt;/author&gt;&lt;author&gt;De Luca, Massimiliano&lt;/author&gt;&lt;author&gt;Capuano, Alessandro&lt;/author&gt;&lt;author&gt;Porro, Arianna&lt;/author&gt;&lt;author&gt;Balestri, Martina&lt;/author&gt;&lt;author&gt;Guidetti, Vincenzo&lt;/author&gt;&lt;/authors&gt;&lt;/contributors&gt;&lt;titles&gt;&lt;title&gt;Psychophysiological mechanisms underlying spatial attention in children with primary headache&lt;/title&gt;&lt;secondary-title&gt;Brain and Development&lt;/secondary-title&gt;&lt;/titles&gt;&lt;periodical&gt;&lt;full-title&gt;Brain and Development&lt;/full-title&gt;&lt;/periodical&gt;&lt;pages&gt;640-647&lt;/pages&gt;&lt;volume&gt;34&lt;/volume&gt;&lt;number&gt;8&lt;/number&gt;&lt;dates&gt;&lt;year&gt;2012&lt;/year&gt;&lt;/dates&gt;&lt;isbn&gt;0387-7604&lt;/isbn&gt;&lt;urls&gt;&lt;/urls&gt;&lt;/record&gt;&lt;/Cite&gt;&lt;/EndNote&gt;</w:instrText>
      </w:r>
      <w:r w:rsidRPr="000735B1">
        <w:rPr>
          <w:rFonts w:cs="Times New Roman"/>
        </w:rPr>
        <w:fldChar w:fldCharType="separate"/>
      </w:r>
      <w:r w:rsidR="00187AB6" w:rsidRPr="000735B1">
        <w:rPr>
          <w:rFonts w:cs="Times New Roman"/>
          <w:noProof/>
        </w:rPr>
        <w:t>[30]</w:t>
      </w:r>
      <w:r w:rsidRPr="000735B1">
        <w:rPr>
          <w:rFonts w:cs="Times New Roman"/>
        </w:rPr>
        <w:fldChar w:fldCharType="end"/>
      </w:r>
      <w:r w:rsidRPr="000735B1">
        <w:rPr>
          <w:rFonts w:cs="Times New Roman"/>
        </w:rPr>
        <w:t xml:space="preserve"> found that children with migraine or tension type headaches showed a </w:t>
      </w:r>
      <w:r w:rsidR="003342AE" w:rsidRPr="000735B1">
        <w:rPr>
          <w:rFonts w:cs="Times New Roman"/>
        </w:rPr>
        <w:t xml:space="preserve">significantly </w:t>
      </w:r>
      <w:r w:rsidRPr="000735B1">
        <w:rPr>
          <w:rFonts w:cs="Times New Roman"/>
        </w:rPr>
        <w:t>greater increase in N140 amplitude than healthy controls when instructed to attend to, rather than ignore, mechanical stimuli duri</w:t>
      </w:r>
      <w:r w:rsidR="00B57465" w:rsidRPr="000735B1">
        <w:rPr>
          <w:rFonts w:cs="Times New Roman"/>
        </w:rPr>
        <w:t>ng concurrent electrical stimuli</w:t>
      </w:r>
      <w:r w:rsidRPr="000735B1">
        <w:rPr>
          <w:rFonts w:cs="Times New Roman"/>
        </w:rPr>
        <w:t xml:space="preserve">.  Similarly, </w:t>
      </w:r>
      <w:r w:rsidR="00B57465" w:rsidRPr="000735B1">
        <w:rPr>
          <w:rFonts w:cs="Times New Roman"/>
        </w:rPr>
        <w:t xml:space="preserve">during a digit discrimination task </w:t>
      </w:r>
      <w:r w:rsidRPr="000735B1">
        <w:rPr>
          <w:rFonts w:cs="Times New Roman"/>
        </w:rPr>
        <w:t xml:space="preserve">the negativity-polarity cluster on the contralateral side at 132ms was </w:t>
      </w:r>
      <w:r w:rsidR="00B57465" w:rsidRPr="000735B1">
        <w:rPr>
          <w:rFonts w:cs="Times New Roman"/>
        </w:rPr>
        <w:t xml:space="preserve">significantly </w:t>
      </w:r>
      <w:r w:rsidRPr="000735B1">
        <w:rPr>
          <w:rFonts w:cs="Times New Roman"/>
        </w:rPr>
        <w:t xml:space="preserve">greater for CRPS patients than healthy controls and was also greater on the pain-affected side than the pain-unaffected side.  However, the results were highly variable between CRPS patients, suggesting that this finding may not generalise to all CRPS patients </w:t>
      </w:r>
      <w:r w:rsidRPr="000735B1">
        <w:rPr>
          <w:rFonts w:cs="Times New Roman"/>
        </w:rPr>
        <w:fldChar w:fldCharType="begin"/>
      </w:r>
      <w:r w:rsidR="00187AB6" w:rsidRPr="000735B1">
        <w:rPr>
          <w:rFonts w:cs="Times New Roman"/>
        </w:rPr>
        <w:instrText xml:space="preserve"> ADDIN EN.CITE &lt;EndNote&gt;&lt;Cite&gt;&lt;Author&gt;Kuttikat&lt;/Author&gt;&lt;Year&gt;2018&lt;/Year&gt;&lt;RecNum&gt;961&lt;/RecNum&gt;&lt;DisplayText&gt;[33]&lt;/DisplayText&gt;&lt;record&gt;&lt;rec-number&gt;961&lt;/rec-number&gt;&lt;foreign-keys&gt;&lt;key app="EN" db-id="t5a5rzep95z05yee9adp2evpdfazsw05aa9a" timestamp="1548880262"&gt;961&lt;/key&gt;&lt;/foreign-keys&gt;&lt;ref-type name="Journal Article"&gt;17&lt;/ref-type&gt;&lt;contributors&gt;&lt;authors&gt;&lt;author&gt;Kuttikat, Anoop&lt;/author&gt;&lt;author&gt;Noreika, Valdas&lt;/author&gt;&lt;author&gt;Chennu, Srivas&lt;/author&gt;&lt;author&gt;Shenker, Nicholas&lt;/author&gt;&lt;author&gt;Bekinschtein, Tristan&lt;/author&gt;&lt;author&gt;Brown, Christopher A.&lt;/author&gt;&lt;/authors&gt;&lt;/contributors&gt;&lt;auth-address&gt;Brown, Christopher A., Department of Psychological Sciences, Faculty of Psychology, Health and Society, University of Liverpool, Liverpool, United Kingdom&lt;/auth-address&gt;&lt;titles&gt;&lt;title&gt;Altered neurocognitive processing of tactile stimuli in patients with complex regional pain syndrome&lt;/title&gt;&lt;secondary-title&gt;The Journal of Pain&lt;/secondary-title&gt;&lt;/titles&gt;&lt;periodical&gt;&lt;full-title&gt;The Journal of Pain&lt;/full-title&gt;&lt;/periodical&gt;&lt;pages&gt;395-409&lt;/pages&gt;&lt;volume&gt;19&lt;/volume&gt;&lt;number&gt;4&lt;/number&gt;&lt;keywords&gt;&lt;keyword&gt;Chronic pain&lt;/keyword&gt;&lt;keyword&gt;complex regional pain syndrome&lt;/keyword&gt;&lt;keyword&gt;neuroplasticity&lt;/keyword&gt;&lt;keyword&gt;biomarkers&lt;/keyword&gt;&lt;keyword&gt;electroencephalogram&lt;/keyword&gt;&lt;keyword&gt;cognitive&lt;/keyword&gt;&lt;keyword&gt;tactile&lt;/keyword&gt;&lt;keyword&gt;Cognitive Processes&lt;/keyword&gt;&lt;keyword&gt;Neurocognition&lt;/keyword&gt;&lt;keyword&gt;Tactual Stimulation&lt;/keyword&gt;&lt;keyword&gt;Syndromes&lt;/keyword&gt;&lt;/keywords&gt;&lt;dates&gt;&lt;year&gt;2018&lt;/year&gt;&lt;/dates&gt;&lt;publisher&gt;Elsevier Science&lt;/publisher&gt;&lt;isbn&gt;1526-5900&amp;#xD;1528-8447&lt;/isbn&gt;&lt;accession-num&gt;2018-13660-005&lt;/accession-num&gt;&lt;urls&gt;&lt;related-urls&gt;&lt;url&gt;http://search.ebscohost.com/login.aspx?direct=true&amp;amp;db=psyh&amp;amp;AN=2018-13660-005&amp;amp;site=ehost-live&lt;/url&gt;&lt;url&gt;ORCID: 0000-0003-1414-2635&lt;/url&gt;&lt;url&gt;cab79@liverpool.ac.uk&lt;/url&gt;&lt;/related-urls&gt;&lt;/urls&gt;&lt;electronic-resource-num&gt;10.1016/j.jpain.2017.11.008&lt;/electronic-resource-num&gt;&lt;remote-database-name&gt;psyh&lt;/remote-database-name&gt;&lt;remote-database-provider&gt;EBSCOhost&lt;/remote-database-provider&gt;&lt;/record&gt;&lt;/Cite&gt;&lt;/EndNote&gt;</w:instrText>
      </w:r>
      <w:r w:rsidRPr="000735B1">
        <w:rPr>
          <w:rFonts w:cs="Times New Roman"/>
        </w:rPr>
        <w:fldChar w:fldCharType="separate"/>
      </w:r>
      <w:r w:rsidR="00187AB6" w:rsidRPr="000735B1">
        <w:rPr>
          <w:rFonts w:cs="Times New Roman"/>
          <w:noProof/>
        </w:rPr>
        <w:t>[33]</w:t>
      </w:r>
      <w:r w:rsidRPr="000735B1">
        <w:rPr>
          <w:rFonts w:cs="Times New Roman"/>
        </w:rPr>
        <w:fldChar w:fldCharType="end"/>
      </w:r>
      <w:r w:rsidRPr="000735B1">
        <w:rPr>
          <w:rFonts w:cs="Times New Roman"/>
        </w:rPr>
        <w:t xml:space="preserve">.  </w:t>
      </w:r>
    </w:p>
    <w:p w14:paraId="7D52CFE2" w14:textId="77777777" w:rsidR="002B3895" w:rsidRPr="000735B1" w:rsidRDefault="002B3895" w:rsidP="002B3895">
      <w:pPr>
        <w:pStyle w:val="Heading4"/>
      </w:pPr>
      <w:r w:rsidRPr="000735B1">
        <w:t>N2.</w:t>
      </w:r>
    </w:p>
    <w:p w14:paraId="6CFE13C6" w14:textId="5DB07782" w:rsidR="002B3895" w:rsidRPr="000735B1" w:rsidRDefault="002B3895" w:rsidP="002B3895">
      <w:pPr>
        <w:ind w:firstLine="720"/>
      </w:pPr>
      <w:r w:rsidRPr="000735B1">
        <w:t xml:space="preserve">N2 responds to deviance from normal stimuli and requires attention for modulation to occur.  Interpretations of N2 include an attentional orienting response, stimulus discrimination, and target selection </w:t>
      </w:r>
      <w:r w:rsidRPr="000735B1">
        <w:fldChar w:fldCharType="begin"/>
      </w:r>
      <w:r w:rsidR="00187AB6" w:rsidRPr="000735B1">
        <w:instrText xml:space="preserve"> ADDIN EN.CITE &lt;EndNote&gt;&lt;Cite&gt;&lt;Author&gt;Key&lt;/Author&gt;&lt;Year&gt;2005&lt;/Year&gt;&lt;RecNum&gt;90&lt;/RecNum&gt;&lt;DisplayText&gt;[31]&lt;/DisplayText&gt;&lt;record&gt;&lt;rec-number&gt;90&lt;/rec-number&gt;&lt;foreign-keys&gt;&lt;key app="EN" db-id="2xaaap2efrdzf1eafv5pxxz39e2vzd90zsdz" timestamp="1557931411"&gt;90&lt;/key&gt;&lt;/foreign-keys&gt;&lt;ref-type name="Journal Article"&gt;17&lt;/ref-type&gt;&lt;contributors&gt;&lt;authors&gt;&lt;author&gt;Key, Alexandra P Fonaryova&lt;/author&gt;&lt;author&gt;Dove, Guy O&lt;/author&gt;&lt;author&gt;Maguire, Mandy J&lt;/author&gt;&lt;/authors&gt;&lt;/contributors&gt;&lt;titles&gt;&lt;title&gt;Linking brainwaves to the brain: an ERP primer&lt;/title&gt;&lt;secondary-title&gt;Developmental neuropsychology&lt;/secondary-title&gt;&lt;/titles&gt;&lt;periodical&gt;&lt;full-title&gt;Developmental neuropsychology&lt;/full-title&gt;&lt;/periodical&gt;&lt;pages&gt;183-215&lt;/pages&gt;&lt;volume&gt;27&lt;/volume&gt;&lt;number&gt;2&lt;/number&gt;&lt;dates&gt;&lt;year&gt;2005&lt;/year&gt;&lt;/dates&gt;&lt;isbn&gt;8756-5641&lt;/isbn&gt;&lt;urls&gt;&lt;/urls&gt;&lt;/record&gt;&lt;/Cite&gt;&lt;/EndNote&gt;</w:instrText>
      </w:r>
      <w:r w:rsidRPr="000735B1">
        <w:fldChar w:fldCharType="separate"/>
      </w:r>
      <w:r w:rsidR="00187AB6" w:rsidRPr="000735B1">
        <w:rPr>
          <w:noProof/>
        </w:rPr>
        <w:t>[31]</w:t>
      </w:r>
      <w:r w:rsidRPr="000735B1">
        <w:fldChar w:fldCharType="end"/>
      </w:r>
      <w:r w:rsidRPr="000735B1">
        <w:t xml:space="preserve">.  An attentional task significantly reduced the amplitude of N2 in response to laser stimuli for healthy controls but not for chronic migraine patients </w:t>
      </w:r>
      <w:r w:rsidRPr="000735B1">
        <w:fldChar w:fldCharType="begin"/>
      </w:r>
      <w:r w:rsidR="00187AB6" w:rsidRPr="000735B1">
        <w:instrText xml:space="preserve"> ADDIN EN.CITE &lt;EndNote&gt;&lt;Cite&gt;&lt;Author&gt;De Tommaso&lt;/Author&gt;&lt;Year&gt;2008&lt;/Year&gt;&lt;RecNum&gt;105&lt;/RecNum&gt;&lt;DisplayText&gt;[12]&lt;/DisplayText&gt;&lt;record&gt;&lt;rec-number&gt;105&lt;/rec-number&gt;&lt;foreign-keys&gt;&lt;key app="EN" db-id="2xaaap2efrdzf1eafv5pxxz39e2vzd90zsdz" timestamp="1558607952"&gt;105&lt;/key&gt;&lt;/foreign-keys&gt;&lt;ref-type name="Journal Article"&gt;17&lt;/ref-type&gt;&lt;contributors&gt;&lt;authors&gt;&lt;author&gt;De Tommaso, Marina&lt;/author&gt;&lt;author&gt;Baumgartner, Ulf&lt;/author&gt;&lt;author&gt;Sardaro, Michele&lt;/author&gt;&lt;author&gt;Difruscolo, Olimpia&lt;/author&gt;&lt;author&gt;Serpino, Claudia&lt;/author&gt;&lt;author&gt;Treede, Rolf‐Detlef&lt;/author&gt;&lt;/authors&gt;&lt;/contributors&gt;&lt;titles&gt;&lt;title&gt;Effects of distraction versus spatial discrimination on laser‐evoked potentials in migraine&lt;/title&gt;&lt;secondary-title&gt;Headache: The Journal of Head and Face Pain&lt;/secondary-title&gt;&lt;/titles&gt;&lt;periodical&gt;&lt;full-title&gt;Headache: The Journal of Head and Face Pain&lt;/full-title&gt;&lt;/periodical&gt;&lt;pages&gt;408-416&lt;/pages&gt;&lt;volume&gt;48&lt;/volume&gt;&lt;number&gt;3&lt;/number&gt;&lt;dates&gt;&lt;year&gt;2008&lt;/year&gt;&lt;/dates&gt;&lt;isbn&gt;0017-8748&lt;/isbn&gt;&lt;urls&gt;&lt;/urls&gt;&lt;/record&gt;&lt;/Cite&gt;&lt;/EndNote&gt;</w:instrText>
      </w:r>
      <w:r w:rsidRPr="000735B1">
        <w:fldChar w:fldCharType="separate"/>
      </w:r>
      <w:r w:rsidR="00187AB6" w:rsidRPr="000735B1">
        <w:rPr>
          <w:noProof/>
        </w:rPr>
        <w:t>[12]</w:t>
      </w:r>
      <w:r w:rsidRPr="000735B1">
        <w:fldChar w:fldCharType="end"/>
      </w:r>
      <w:r w:rsidRPr="000735B1">
        <w:t xml:space="preserve">.  However, in another primary task paradigm study, N260 did not </w:t>
      </w:r>
      <w:r w:rsidR="00B57465" w:rsidRPr="000735B1">
        <w:t xml:space="preserve">significantly </w:t>
      </w:r>
      <w:r w:rsidRPr="000735B1">
        <w:t xml:space="preserve">differ between children with chronic migraine and healthy children in response to mechanical stimuli with a concurrent oddball task </w:t>
      </w:r>
      <w:r w:rsidRPr="000735B1">
        <w:fldChar w:fldCharType="begin">
          <w:fldData xml:space="preserve">PEVuZE5vdGU+PENpdGU+PEF1dGhvcj5ab2hzZWw8L0F1dGhvcj48WWVhcj4yMDA4PC9ZZWFyPjxS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</w:fldData>
        </w:fldChar>
      </w:r>
      <w:r w:rsidR="00187AB6" w:rsidRPr="000735B1">
        <w:instrText xml:space="preserve"> ADDIN EN.CITE </w:instrText>
      </w:r>
      <w:r w:rsidR="00187AB6" w:rsidRPr="000735B1">
        <w:fldChar w:fldCharType="begin">
          <w:fldData xml:space="preserve">PEVuZE5vdGU+PENpdGU+PEF1dGhvcj5ab2hzZWw8L0F1dGhvcj48WWVhcj4yMDA4PC9ZZWFyPjxS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80]</w:t>
      </w:r>
      <w:r w:rsidRPr="000735B1">
        <w:fldChar w:fldCharType="end"/>
      </w:r>
      <w:r w:rsidRPr="000735B1">
        <w:rPr>
          <w:rFonts w:cs="Times New Roman"/>
        </w:rPr>
        <w:t xml:space="preserve">.  </w:t>
      </w:r>
    </w:p>
    <w:p w14:paraId="6A498ABD" w14:textId="77777777" w:rsidR="002B3895" w:rsidRPr="000735B1" w:rsidRDefault="002B3895" w:rsidP="002B3895">
      <w:pPr>
        <w:pStyle w:val="Heading4"/>
      </w:pPr>
      <w:r w:rsidRPr="000735B1">
        <w:t>P2.</w:t>
      </w:r>
    </w:p>
    <w:p w14:paraId="225C5F96" w14:textId="53F87AA7" w:rsidR="002B3895" w:rsidRPr="000735B1" w:rsidRDefault="002B3895" w:rsidP="002B3895">
      <w:pPr>
        <w:ind w:firstLine="720"/>
        <w:rPr>
          <w:rFonts w:cs="Times New Roman"/>
        </w:rPr>
      </w:pPr>
      <w:r w:rsidRPr="000735B1">
        <w:t xml:space="preserve">P2 is related to selective attention, stimuli change, feature detection, and short-term memory </w:t>
      </w:r>
      <w:r w:rsidRPr="000735B1">
        <w:fldChar w:fldCharType="begin"/>
      </w:r>
      <w:r w:rsidR="00187AB6" w:rsidRPr="000735B1">
        <w:instrText xml:space="preserve"> ADDIN EN.CITE &lt;EndNote&gt;&lt;Cite&gt;&lt;Author&gt;Key&lt;/Author&gt;&lt;Year&gt;2005&lt;/Year&gt;&lt;RecNum&gt;90&lt;/RecNum&gt;&lt;DisplayText&gt;[31]&lt;/DisplayText&gt;&lt;record&gt;&lt;rec-number&gt;90&lt;/rec-number&gt;&lt;foreign-keys&gt;&lt;key app="EN" db-id="2xaaap2efrdzf1eafv5pxxz39e2vzd90zsdz" timestamp="1557931411"&gt;90&lt;/key&gt;&lt;/foreign-keys&gt;&lt;ref-type name="Journal Article"&gt;17&lt;/ref-type&gt;&lt;contributors&gt;&lt;authors&gt;&lt;author&gt;Key, Alexandra P Fonaryova&lt;/author&gt;&lt;author&gt;Dove, Guy O&lt;/author&gt;&lt;author&gt;Maguire, Mandy J&lt;/author&gt;&lt;/authors&gt;&lt;/contributors&gt;&lt;titles&gt;&lt;title&gt;Linking brainwaves to the brain: an ERP primer&lt;/title&gt;&lt;secondary-title&gt;Developmental neuropsychology&lt;/secondary-title&gt;&lt;/titles&gt;&lt;periodical&gt;&lt;full-title&gt;Developmental neuropsychology&lt;/full-title&gt;&lt;/periodical&gt;&lt;pages&gt;183-215&lt;/pages&gt;&lt;volume&gt;27&lt;/volume&gt;&lt;number&gt;2&lt;/number&gt;&lt;dates&gt;&lt;year&gt;2005&lt;/year&gt;&lt;/dates&gt;&lt;isbn&gt;8756-5641&lt;/isbn&gt;&lt;urls&gt;&lt;/urls&gt;&lt;/record&gt;&lt;/Cite&gt;&lt;/EndNote&gt;</w:instrText>
      </w:r>
      <w:r w:rsidRPr="000735B1">
        <w:fldChar w:fldCharType="separate"/>
      </w:r>
      <w:r w:rsidR="00187AB6" w:rsidRPr="000735B1">
        <w:rPr>
          <w:noProof/>
        </w:rPr>
        <w:t>[31]</w:t>
      </w:r>
      <w:r w:rsidRPr="000735B1">
        <w:fldChar w:fldCharType="end"/>
      </w:r>
      <w:r w:rsidRPr="000735B1">
        <w:t xml:space="preserve">.  An attentional task significantly reduced the amplitude of P2 for healthy controls but not for chronic migraine patients </w:t>
      </w:r>
      <w:r w:rsidRPr="000735B1">
        <w:fldChar w:fldCharType="begin"/>
      </w:r>
      <w:r w:rsidR="00187AB6" w:rsidRPr="000735B1">
        <w:instrText xml:space="preserve"> ADDIN EN.CITE &lt;EndNote&gt;&lt;Cite&gt;&lt;Author&gt;De Tommaso&lt;/Author&gt;&lt;Year&gt;2008&lt;/Year&gt;&lt;RecNum&gt;105&lt;/RecNum&gt;&lt;DisplayText&gt;[12]&lt;/DisplayText&gt;&lt;record&gt;&lt;rec-number&gt;105&lt;/rec-number&gt;&lt;foreign-keys&gt;&lt;key app="EN" db-id="2xaaap2efrdzf1eafv5pxxz39e2vzd90zsdz" timestamp="1558607952"&gt;105&lt;/key&gt;&lt;/foreign-keys&gt;&lt;ref-type name="Journal Article"&gt;17&lt;/ref-type&gt;&lt;contributors&gt;&lt;authors&gt;&lt;author&gt;De Tommaso, Marina&lt;/author&gt;&lt;author&gt;Baumgartner, Ulf&lt;/author&gt;&lt;author&gt;Sardaro, Michele&lt;/author&gt;&lt;author&gt;Difruscolo, Olimpia&lt;/author&gt;&lt;author&gt;Serpino, Claudia&lt;/author&gt;&lt;author&gt;Treede, Rolf‐Detlef&lt;/author&gt;&lt;/authors&gt;&lt;/contributors&gt;&lt;titles&gt;&lt;title&gt;Effects of distraction versus spatial discrimination on laser‐evoked potentials in migraine&lt;/title&gt;&lt;secondary-title&gt;Headache: The Journal of Head and Face Pain&lt;/secondary-title&gt;&lt;/titles&gt;&lt;periodical&gt;&lt;full-title&gt;Headache: The Journal of Head and Face Pain&lt;/full-title&gt;&lt;/periodical&gt;&lt;pages&gt;408-416&lt;/pages&gt;&lt;volume&gt;48&lt;/volume&gt;&lt;number&gt;3&lt;/number&gt;&lt;dates&gt;&lt;year&gt;2008&lt;/year&gt;&lt;/dates&gt;&lt;isbn&gt;0017-8748&lt;/isbn&gt;&lt;urls&gt;&lt;/urls&gt;&lt;/record&gt;&lt;/Cite&gt;&lt;/EndNote&gt;</w:instrText>
      </w:r>
      <w:r w:rsidRPr="000735B1">
        <w:fldChar w:fldCharType="separate"/>
      </w:r>
      <w:r w:rsidR="00187AB6" w:rsidRPr="000735B1">
        <w:rPr>
          <w:noProof/>
        </w:rPr>
        <w:t>[12]</w:t>
      </w:r>
      <w:r w:rsidRPr="000735B1">
        <w:fldChar w:fldCharType="end"/>
      </w:r>
      <w:r w:rsidRPr="000735B1">
        <w:t xml:space="preserve">.  In addition, Hermann et al. </w:t>
      </w:r>
      <w:r w:rsidRPr="000735B1">
        <w:fldChar w:fldCharType="begin"/>
      </w:r>
      <w:r w:rsidR="00187AB6" w:rsidRPr="000735B1">
        <w:instrText xml:space="preserve"> ADDIN EN.CITE &lt;EndNote&gt;&lt;Cite ExcludeAuth="1"&gt;&lt;Author&gt;Hermann&lt;/Author&gt;&lt;Year&gt;2008&lt;/Year&gt;&lt;RecNum&gt;29&lt;/RecNum&gt;&lt;DisplayText&gt;[25]&lt;/DisplayText&gt;&lt;record&gt;&lt;rec-number&gt;29&lt;/rec-number&gt;&lt;foreign-keys&gt;&lt;key app="EN" db-id="2xaaap2efrdzf1eafv5pxxz39e2vzd90zsdz" timestamp="1550759491"&gt;29&lt;/key&gt;&lt;/foreign-keys&gt;&lt;ref-type name="Journal Article"&gt;17&lt;/ref-type&gt;&lt;contributors&gt;&lt;authors&gt;&lt;author&gt;Hermann, Christiane&lt;/author&gt;&lt;author&gt;Zohsel, Katrin&lt;/author&gt;&lt;author&gt;Hohmeister, Johanna&lt;/author&gt;&lt;author&gt;Flor, Herta&lt;/author&gt;&lt;/authors&gt;&lt;/contributors&gt;&lt;titles&gt;&lt;title&gt;Cortical correlates of an attentional bias to painful and innocuous somatic stimuli in children with recurrent abdominal pain&lt;/title&gt;&lt;secondary-title&gt;Pain&lt;/secondary-title&gt;&lt;/titles&gt;&lt;periodical&gt;&lt;full-title&gt;Pain&lt;/full-title&gt;&lt;/periodical&gt;&lt;pages&gt;397-406&lt;/pages&gt;&lt;volume&gt;136&lt;/volume&gt;&lt;number&gt;3&lt;/number&gt;&lt;dates&gt;&lt;year&gt;2008&lt;/year&gt;&lt;pub-dates&gt;&lt;date&gt;Jun 15&lt;/date&gt;&lt;/pub-dates&gt;&lt;/dates&gt;&lt;isbn&gt;0304-3959&lt;/isbn&gt;&lt;accession-num&gt;WOS:000257105200022&lt;/accession-num&gt;&lt;urls&gt;&lt;related-urls&gt;&lt;url&gt;&amp;lt;Go to ISI&amp;gt;://WOS:000257105200022&lt;/url&gt;&lt;/related-urls&gt;&lt;/urls&gt;&lt;electronic-resource-num&gt;10.1016/j.pain.2008.01.007&lt;/electronic-resource-num&gt;&lt;/record&gt;&lt;/Cite&gt;&lt;/EndNote&gt;</w:instrText>
      </w:r>
      <w:r w:rsidRPr="000735B1">
        <w:fldChar w:fldCharType="separate"/>
      </w:r>
      <w:r w:rsidR="00187AB6" w:rsidRPr="000735B1">
        <w:rPr>
          <w:noProof/>
        </w:rPr>
        <w:t>[25]</w:t>
      </w:r>
      <w:r w:rsidRPr="000735B1">
        <w:fldChar w:fldCharType="end"/>
      </w:r>
      <w:r w:rsidRPr="000735B1">
        <w:t xml:space="preserve"> found that, during an attentional task, </w:t>
      </w:r>
      <w:r w:rsidRPr="000735B1">
        <w:rPr>
          <w:rFonts w:cs="Times New Roman"/>
        </w:rPr>
        <w:t xml:space="preserve">reduction in P2 latency </w:t>
      </w:r>
      <w:r w:rsidRPr="000735B1">
        <w:rPr>
          <w:rFonts w:cs="Times New Roman"/>
        </w:rPr>
        <w:lastRenderedPageBreak/>
        <w:t xml:space="preserve">from the painful condition to the non-painful condition was </w:t>
      </w:r>
      <w:r w:rsidR="00B57465" w:rsidRPr="000735B1">
        <w:rPr>
          <w:rFonts w:cs="Times New Roman"/>
        </w:rPr>
        <w:t xml:space="preserve">significantly </w:t>
      </w:r>
      <w:r w:rsidRPr="000735B1">
        <w:rPr>
          <w:rFonts w:cs="Times New Roman"/>
        </w:rPr>
        <w:t xml:space="preserve">less for children with chronic abdominal pain than for healthy children. </w:t>
      </w:r>
    </w:p>
    <w:p w14:paraId="4CCBB8AF" w14:textId="77777777" w:rsidR="002B3895" w:rsidRPr="000735B1" w:rsidRDefault="002B3895" w:rsidP="002B3895">
      <w:pPr>
        <w:pStyle w:val="Heading4"/>
      </w:pPr>
      <w:r w:rsidRPr="000735B1">
        <w:t>N2-P2.</w:t>
      </w:r>
    </w:p>
    <w:p w14:paraId="3E78FE72" w14:textId="5DC6EF5D" w:rsidR="002B3895" w:rsidRPr="000735B1" w:rsidRDefault="002B3895" w:rsidP="002B3895">
      <w:pPr>
        <w:ind w:firstLine="720"/>
      </w:pPr>
      <w:r w:rsidRPr="000735B1">
        <w:t xml:space="preserve">Attentional tasks reduced the amplitude of N2-P2 significantly more for healthy controls than chronic migraine patients from a comparison condition of presentation of the stimuli alone </w:t>
      </w:r>
      <w:r w:rsidRPr="000735B1">
        <w:fldChar w:fldCharType="begin"/>
      </w:r>
      <w:r w:rsidR="00187AB6" w:rsidRPr="000735B1">
        <w:instrText xml:space="preserve"> ADDIN EN.CITE &lt;EndNote&gt;&lt;Cite&gt;&lt;Author&gt;De Tommaso&lt;/Author&gt;&lt;Year&gt;2003&lt;/Year&gt;&lt;RecNum&gt;91&lt;/RecNum&gt;&lt;DisplayText&gt;[13]&lt;/DisplayText&gt;&lt;record&gt;&lt;rec-number&gt;91&lt;/rec-number&gt;&lt;foreign-keys&gt;&lt;key app="EN" db-id="2xaaap2efrdzf1eafv5pxxz39e2vzd90zsdz" timestamp="1557931430"&gt;91&lt;/key&gt;&lt;/foreign-keys&gt;&lt;ref-type name="Journal Article"&gt;17&lt;/ref-type&gt;&lt;contributors&gt;&lt;authors&gt;&lt;author&gt;De Tommaso, Marina&lt;/author&gt;&lt;author&gt;Valeriani, Massimiliano&lt;/author&gt;&lt;author&gt;Guido, Marco&lt;/author&gt;&lt;author&gt;Libro, Giuseppe&lt;/author&gt;&lt;author&gt;Specchio, Luigi Maria&lt;/author&gt;&lt;author&gt;Tonali, Pietro&lt;/author&gt;&lt;author&gt;Puca, Francomichele&lt;/author&gt;&lt;/authors&gt;&lt;/contributors&gt;&lt;titles&gt;&lt;title&gt;Abnormal brain processing of cutaneous pain in patients with chronic migraine&lt;/title&gt;&lt;secondary-title&gt;Pain&lt;/secondary-title&gt;&lt;/titles&gt;&lt;periodical&gt;&lt;full-title&gt;Pain&lt;/full-title&gt;&lt;/periodical&gt;&lt;pages&gt;25-32&lt;/pages&gt;&lt;volume&gt;101&lt;/volume&gt;&lt;number&gt;1-2&lt;/number&gt;&lt;dates&gt;&lt;year&gt;2003&lt;/year&gt;&lt;/dates&gt;&lt;isbn&gt;0304-3959&lt;/isbn&gt;&lt;urls&gt;&lt;/urls&gt;&lt;/record&gt;&lt;/Cite&gt;&lt;/EndNote&gt;</w:instrText>
      </w:r>
      <w:r w:rsidRPr="000735B1">
        <w:fldChar w:fldCharType="separate"/>
      </w:r>
      <w:r w:rsidR="00187AB6" w:rsidRPr="000735B1">
        <w:rPr>
          <w:noProof/>
        </w:rPr>
        <w:t>[13]</w:t>
      </w:r>
      <w:r w:rsidRPr="000735B1">
        <w:fldChar w:fldCharType="end"/>
      </w:r>
      <w:r w:rsidRPr="000735B1">
        <w:t xml:space="preserve"> and a somatosensory discrimination task </w:t>
      </w:r>
      <w:r w:rsidRPr="000735B1">
        <w:fldChar w:fldCharType="begin"/>
      </w:r>
      <w:r w:rsidR="00187AB6" w:rsidRPr="000735B1">
        <w:instrText xml:space="preserve"> ADDIN EN.CITE &lt;EndNote&gt;&lt;Cite&gt;&lt;Author&gt;De Tommaso&lt;/Author&gt;&lt;Year&gt;2008&lt;/Year&gt;&lt;RecNum&gt;105&lt;/RecNum&gt;&lt;DisplayText&gt;[12]&lt;/DisplayText&gt;&lt;record&gt;&lt;rec-number&gt;105&lt;/rec-number&gt;&lt;foreign-keys&gt;&lt;key app="EN" db-id="2xaaap2efrdzf1eafv5pxxz39e2vzd90zsdz" timestamp="1558607952"&gt;105&lt;/key&gt;&lt;/foreign-keys&gt;&lt;ref-type name="Journal Article"&gt;17&lt;/ref-type&gt;&lt;contributors&gt;&lt;authors&gt;&lt;author&gt;De Tommaso, Marina&lt;/author&gt;&lt;author&gt;Baumgartner, Ulf&lt;/author&gt;&lt;author&gt;Sardaro, Michele&lt;/author&gt;&lt;author&gt;Difruscolo, Olimpia&lt;/author&gt;&lt;author&gt;Serpino, Claudia&lt;/author&gt;&lt;author&gt;Treede, Rolf‐Detlef&lt;/author&gt;&lt;/authors&gt;&lt;/contributors&gt;&lt;titles&gt;&lt;title&gt;Effects of distraction versus spatial discrimination on laser‐evoked potentials in migraine&lt;/title&gt;&lt;secondary-title&gt;Headache: The Journal of Head and Face Pain&lt;/secondary-title&gt;&lt;/titles&gt;&lt;periodical&gt;&lt;full-title&gt;Headache: The Journal of Head and Face Pain&lt;/full-title&gt;&lt;/periodical&gt;&lt;pages&gt;408-416&lt;/pages&gt;&lt;volume&gt;48&lt;/volume&gt;&lt;number&gt;3&lt;/number&gt;&lt;dates&gt;&lt;year&gt;2008&lt;/year&gt;&lt;/dates&gt;&lt;isbn&gt;0017-8748&lt;/isbn&gt;&lt;urls&gt;&lt;/urls&gt;&lt;/record&gt;&lt;/Cite&gt;&lt;/EndNote&gt;</w:instrText>
      </w:r>
      <w:r w:rsidRPr="000735B1">
        <w:fldChar w:fldCharType="separate"/>
      </w:r>
      <w:r w:rsidR="00187AB6" w:rsidRPr="000735B1">
        <w:rPr>
          <w:noProof/>
        </w:rPr>
        <w:t>[12]</w:t>
      </w:r>
      <w:r w:rsidRPr="000735B1">
        <w:fldChar w:fldCharType="end"/>
      </w:r>
      <w:r w:rsidRPr="000735B1">
        <w:t>.</w:t>
      </w:r>
    </w:p>
    <w:p w14:paraId="42C63255" w14:textId="77777777" w:rsidR="002B3895" w:rsidRPr="000735B1" w:rsidRDefault="002B3895" w:rsidP="002B3895">
      <w:pPr>
        <w:pStyle w:val="Heading4"/>
      </w:pPr>
      <w:r w:rsidRPr="000735B1">
        <w:t>P3.</w:t>
      </w:r>
    </w:p>
    <w:p w14:paraId="4885B554" w14:textId="13E6AE35" w:rsidR="002B3895" w:rsidRPr="000735B1" w:rsidRDefault="002B3895" w:rsidP="002B3895">
      <w:pPr>
        <w:ind w:firstLine="720"/>
        <w:rPr>
          <w:rFonts w:cs="Times New Roman"/>
        </w:rPr>
      </w:pPr>
      <w:r w:rsidRPr="000735B1">
        <w:t xml:space="preserve">P3 represents attention to an unexpected stimulus and only occurs when participants attend and respond to a stimulus.  Attention allocation, availability of processing resources, and the probability and relevance of a stimulus can all modulate P3 </w:t>
      </w:r>
      <w:r w:rsidRPr="000735B1">
        <w:fldChar w:fldCharType="begin"/>
      </w:r>
      <w:r w:rsidR="00187AB6" w:rsidRPr="000735B1">
        <w:instrText xml:space="preserve"> ADDIN EN.CITE &lt;EndNote&gt;&lt;Cite&gt;&lt;Author&gt;Key&lt;/Author&gt;&lt;Year&gt;2005&lt;/Year&gt;&lt;RecNum&gt;90&lt;/RecNum&gt;&lt;DisplayText&gt;[31]&lt;/DisplayText&gt;&lt;record&gt;&lt;rec-number&gt;90&lt;/rec-number&gt;&lt;foreign-keys&gt;&lt;key app="EN" db-id="2xaaap2efrdzf1eafv5pxxz39e2vzd90zsdz" timestamp="1557931411"&gt;90&lt;/key&gt;&lt;/foreign-keys&gt;&lt;ref-type name="Journal Article"&gt;17&lt;/ref-type&gt;&lt;contributors&gt;&lt;authors&gt;&lt;author&gt;Key, Alexandra P Fonaryova&lt;/author&gt;&lt;author&gt;Dove, Guy O&lt;/author&gt;&lt;author&gt;Maguire, Mandy J&lt;/author&gt;&lt;/authors&gt;&lt;/contributors&gt;&lt;titles&gt;&lt;title&gt;Linking brainwaves to the brain: an ERP primer&lt;/title&gt;&lt;secondary-title&gt;Developmental neuropsychology&lt;/secondary-title&gt;&lt;/titles&gt;&lt;periodical&gt;&lt;full-title&gt;Developmental neuropsychology&lt;/full-title&gt;&lt;/periodical&gt;&lt;pages&gt;183-215&lt;/pages&gt;&lt;volume&gt;27&lt;/volume&gt;&lt;number&gt;2&lt;/number&gt;&lt;dates&gt;&lt;year&gt;2005&lt;/year&gt;&lt;/dates&gt;&lt;isbn&gt;8756-5641&lt;/isbn&gt;&lt;urls&gt;&lt;/urls&gt;&lt;/record&gt;&lt;/Cite&gt;&lt;/EndNote&gt;</w:instrText>
      </w:r>
      <w:r w:rsidRPr="000735B1">
        <w:fldChar w:fldCharType="separate"/>
      </w:r>
      <w:r w:rsidR="00187AB6" w:rsidRPr="000735B1">
        <w:rPr>
          <w:noProof/>
        </w:rPr>
        <w:t>[31]</w:t>
      </w:r>
      <w:r w:rsidRPr="000735B1">
        <w:fldChar w:fldCharType="end"/>
      </w:r>
      <w:r w:rsidRPr="000735B1">
        <w:t xml:space="preserve">. </w:t>
      </w:r>
      <w:r w:rsidRPr="000735B1">
        <w:rPr>
          <w:rFonts w:cs="Times New Roman"/>
        </w:rPr>
        <w:t xml:space="preserve">Children with chronic migraine or chronic abdominal pain, as compared to healthy controls, showed a significantly greater P3 amplitude and </w:t>
      </w:r>
      <w:r w:rsidR="00B57465" w:rsidRPr="000735B1">
        <w:rPr>
          <w:rFonts w:cs="Times New Roman"/>
        </w:rPr>
        <w:t xml:space="preserve">significantly </w:t>
      </w:r>
      <w:r w:rsidRPr="000735B1">
        <w:rPr>
          <w:rFonts w:cs="Times New Roman"/>
        </w:rPr>
        <w:t xml:space="preserve">shorter P3 latency in response to painful and non-painful stimuli which were presented concurrent to an oddball task </w:t>
      </w:r>
      <w:r w:rsidRPr="000735B1">
        <w:rPr>
          <w:rFonts w:cs="Times New Roman"/>
        </w:rPr>
        <w:fldChar w:fldCharType="begin">
          <w:fldData xml:space="preserve">PEVuZE5vdGU+PENpdGU+PEF1dGhvcj5IZXJtYW5uPC9BdXRob3I+PFllYXI+MjAwODwvWWVhcj48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==
</w:fldData>
        </w:fldChar>
      </w:r>
      <w:r w:rsidR="00187AB6" w:rsidRPr="000735B1">
        <w:rPr>
          <w:rFonts w:cs="Times New Roman"/>
        </w:rPr>
        <w:instrText xml:space="preserve"> ADDIN EN.CITE </w:instrText>
      </w:r>
      <w:r w:rsidR="00187AB6" w:rsidRPr="000735B1">
        <w:rPr>
          <w:rFonts w:cs="Times New Roman"/>
        </w:rPr>
        <w:fldChar w:fldCharType="begin">
          <w:fldData xml:space="preserve">PEVuZE5vdGU+PENpdGU+PEF1dGhvcj5IZXJtYW5uPC9BdXRob3I+PFllYXI+MjAwODwvWWVhcj48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==
</w:fldData>
        </w:fldChar>
      </w:r>
      <w:r w:rsidR="00187AB6" w:rsidRPr="000735B1">
        <w:rPr>
          <w:rFonts w:cs="Times New Roman"/>
        </w:rPr>
        <w:instrText xml:space="preserve"> ADDIN EN.CITE.DATA </w:instrText>
      </w:r>
      <w:r w:rsidR="00187AB6" w:rsidRPr="000735B1">
        <w:rPr>
          <w:rFonts w:cs="Times New Roman"/>
        </w:rPr>
      </w:r>
      <w:r w:rsidR="00187AB6" w:rsidRPr="000735B1">
        <w:rPr>
          <w:rFonts w:cs="Times New Roman"/>
        </w:rPr>
        <w:fldChar w:fldCharType="end"/>
      </w:r>
      <w:r w:rsidRPr="000735B1">
        <w:rPr>
          <w:rFonts w:cs="Times New Roman"/>
        </w:rPr>
      </w:r>
      <w:r w:rsidRPr="000735B1">
        <w:rPr>
          <w:rFonts w:cs="Times New Roman"/>
        </w:rPr>
        <w:fldChar w:fldCharType="separate"/>
      </w:r>
      <w:r w:rsidR="00187AB6" w:rsidRPr="000735B1">
        <w:rPr>
          <w:rFonts w:cs="Times New Roman"/>
          <w:noProof/>
        </w:rPr>
        <w:t>[25; 80]</w:t>
      </w:r>
      <w:r w:rsidRPr="000735B1">
        <w:rPr>
          <w:rFonts w:cs="Times New Roman"/>
        </w:rPr>
        <w:fldChar w:fldCharType="end"/>
      </w:r>
      <w:r w:rsidRPr="000735B1">
        <w:rPr>
          <w:rFonts w:cs="Times New Roman"/>
        </w:rPr>
        <w:t xml:space="preserve">.  Similarly, adults with CRPS showed a </w:t>
      </w:r>
      <w:r w:rsidR="00B57465" w:rsidRPr="000735B1">
        <w:rPr>
          <w:rFonts w:cs="Times New Roman"/>
        </w:rPr>
        <w:t xml:space="preserve">significantly </w:t>
      </w:r>
      <w:r w:rsidRPr="000735B1">
        <w:rPr>
          <w:rFonts w:cs="Times New Roman"/>
        </w:rPr>
        <w:t xml:space="preserve">greater P3 than healthy controls in response to non-painful tactile stimuli, specifically a positive-polarity fronto-central (motor area) cluster at 268ms.  This between-group difference was only present when participants were engaged in a digit discrimination task, not under conditions of no task demands, which is as expected because P3 requires attention and response to the stimulus </w:t>
      </w:r>
      <w:r w:rsidRPr="000735B1">
        <w:rPr>
          <w:rFonts w:cs="Times New Roman"/>
        </w:rPr>
        <w:fldChar w:fldCharType="begin"/>
      </w:r>
      <w:r w:rsidR="00187AB6" w:rsidRPr="000735B1">
        <w:rPr>
          <w:rFonts w:cs="Times New Roman"/>
        </w:rPr>
        <w:instrText xml:space="preserve"> ADDIN EN.CITE &lt;EndNote&gt;&lt;Cite&gt;&lt;Author&gt;Kuttikat&lt;/Author&gt;&lt;Year&gt;2018&lt;/Year&gt;&lt;RecNum&gt;961&lt;/RecNum&gt;&lt;DisplayText&gt;[33]&lt;/DisplayText&gt;&lt;record&gt;&lt;rec-number&gt;961&lt;/rec-number&gt;&lt;foreign-keys&gt;&lt;key app="EN" db-id="t5a5rzep95z05yee9adp2evpdfazsw05aa9a" timestamp="1548880262"&gt;961&lt;/key&gt;&lt;/foreign-keys&gt;&lt;ref-type name="Journal Article"&gt;17&lt;/ref-type&gt;&lt;contributors&gt;&lt;authors&gt;&lt;author&gt;Kuttikat, Anoop&lt;/author&gt;&lt;author&gt;Noreika, Valdas&lt;/author&gt;&lt;author&gt;Chennu, Srivas&lt;/author&gt;&lt;author&gt;Shenker, Nicholas&lt;/author&gt;&lt;author&gt;Bekinschtein, Tristan&lt;/author&gt;&lt;author&gt;Brown, Christopher A.&lt;/author&gt;&lt;/authors&gt;&lt;/contributors&gt;&lt;auth-address&gt;Brown, Christopher A., Department of Psychological Sciences, Faculty of Psychology, Health and Society, University of Liverpool, Liverpool, United Kingdom&lt;/auth-address&gt;&lt;titles&gt;&lt;title&gt;Altered neurocognitive processing of tactile stimuli in patients with complex regional pain syndrome&lt;/title&gt;&lt;secondary-title&gt;The Journal of Pain&lt;/secondary-title&gt;&lt;/titles&gt;&lt;periodical&gt;&lt;full-title&gt;The Journal of Pain&lt;/full-title&gt;&lt;/periodical&gt;&lt;pages&gt;395-409&lt;/pages&gt;&lt;volume&gt;19&lt;/volume&gt;&lt;number&gt;4&lt;/number&gt;&lt;keywords&gt;&lt;keyword&gt;Chronic pain&lt;/keyword&gt;&lt;keyword&gt;complex regional pain syndrome&lt;/keyword&gt;&lt;keyword&gt;neuroplasticity&lt;/keyword&gt;&lt;keyword&gt;biomarkers&lt;/keyword&gt;&lt;keyword&gt;electroencephalogram&lt;/keyword&gt;&lt;keyword&gt;cognitive&lt;/keyword&gt;&lt;keyword&gt;tactile&lt;/keyword&gt;&lt;keyword&gt;Cognitive Processes&lt;/keyword&gt;&lt;keyword&gt;Neurocognition&lt;/keyword&gt;&lt;keyword&gt;Tactual Stimulation&lt;/keyword&gt;&lt;keyword&gt;Syndromes&lt;/keyword&gt;&lt;/keywords&gt;&lt;dates&gt;&lt;year&gt;2018&lt;/year&gt;&lt;/dates&gt;&lt;publisher&gt;Elsevier Science&lt;/publisher&gt;&lt;isbn&gt;1526-5900&amp;#xD;1528-8447&lt;/isbn&gt;&lt;accession-num&gt;2018-13660-005&lt;/accession-num&gt;&lt;urls&gt;&lt;related-urls&gt;&lt;url&gt;http://search.ebscohost.com/login.aspx?direct=true&amp;amp;db=psyh&amp;amp;AN=2018-13660-005&amp;amp;site=ehost-live&lt;/url&gt;&lt;url&gt;ORCID: 0000-0003-1414-2635&lt;/url&gt;&lt;url&gt;cab79@liverpool.ac.uk&lt;/url&gt;&lt;/related-urls&gt;&lt;/urls&gt;&lt;electronic-resource-num&gt;10.1016/j.jpain.2017.11.008&lt;/electronic-resource-num&gt;&lt;remote-database-name&gt;psyh&lt;/remote-database-name&gt;&lt;remote-database-provider&gt;EBSCOhost&lt;/remote-database-provider&gt;&lt;/record&gt;&lt;/Cite&gt;&lt;/EndNote&gt;</w:instrText>
      </w:r>
      <w:r w:rsidRPr="000735B1">
        <w:rPr>
          <w:rFonts w:cs="Times New Roman"/>
        </w:rPr>
        <w:fldChar w:fldCharType="separate"/>
      </w:r>
      <w:r w:rsidR="00187AB6" w:rsidRPr="000735B1">
        <w:rPr>
          <w:rFonts w:cs="Times New Roman"/>
          <w:noProof/>
        </w:rPr>
        <w:t>[33]</w:t>
      </w:r>
      <w:r w:rsidRPr="000735B1">
        <w:rPr>
          <w:rFonts w:cs="Times New Roman"/>
        </w:rPr>
        <w:fldChar w:fldCharType="end"/>
      </w:r>
      <w:r w:rsidRPr="000735B1">
        <w:rPr>
          <w:rFonts w:cs="Times New Roman"/>
        </w:rPr>
        <w:t xml:space="preserve">. </w:t>
      </w:r>
    </w:p>
    <w:p w14:paraId="4C8A382C" w14:textId="77777777" w:rsidR="002B3895" w:rsidRPr="000735B1" w:rsidRDefault="002B3895" w:rsidP="002B3895">
      <w:pPr>
        <w:pStyle w:val="Heading4"/>
      </w:pPr>
      <w:r w:rsidRPr="000735B1">
        <w:t xml:space="preserve">Gamma oscillations. </w:t>
      </w:r>
    </w:p>
    <w:p w14:paraId="6D99D5F6" w14:textId="7E1609A3" w:rsidR="002B3895" w:rsidRPr="000735B1" w:rsidRDefault="002B3895" w:rsidP="002B3895">
      <w:pPr>
        <w:ind w:firstLine="720"/>
      </w:pPr>
      <w:r w:rsidRPr="000735B1">
        <w:rPr>
          <w:rFonts w:cs="Times New Roman"/>
          <w:szCs w:val="24"/>
        </w:rPr>
        <w:t xml:space="preserve">Gamma oscillations, which are thought to be related to selective attention, did not significantly differ between fibromyalgia patients and healthy controls in response to pain or visual stimuli during concurrent laser pain stimuli and a visual reaction time task </w:t>
      </w:r>
      <w:r w:rsidRPr="000735B1">
        <w:rPr>
          <w:rFonts w:cs="Times New Roman"/>
          <w:szCs w:val="24"/>
        </w:rPr>
        <w:fldChar w:fldCharType="begin"/>
      </w:r>
      <w:r w:rsidR="00187AB6" w:rsidRPr="000735B1">
        <w:rPr>
          <w:rFonts w:cs="Times New Roman"/>
          <w:szCs w:val="24"/>
        </w:rPr>
        <w:instrText xml:space="preserve"> ADDIN EN.CITE &lt;EndNote&gt;&lt;Cite&gt;&lt;Author&gt;Tiemann&lt;/Author&gt;&lt;Year&gt;2012&lt;/Year&gt;&lt;RecNum&gt;89&lt;/RecNum&gt;&lt;DisplayText&gt;[65]&lt;/DisplayText&gt;&lt;record&gt;&lt;rec-number&gt;89&lt;/rec-number&gt;&lt;foreign-keys&gt;&lt;key app="EN" db-id="2xaaap2efrdzf1eafv5pxxz39e2vzd90zsdz" timestamp="1557930737"&gt;89&lt;/key&gt;&lt;/foreign-keys&gt;&lt;ref-type name="Journal Article"&gt;17&lt;/ref-type&gt;&lt;contributors&gt;&lt;authors&gt;&lt;author&gt;Tiemann, Laura&lt;/author&gt;&lt;author&gt;Schulz, Enrico&lt;/author&gt;&lt;author&gt;Winkelmann, Andreas&lt;/author&gt;&lt;author&gt;Ronel, Joram&lt;/author&gt;&lt;author&gt;Henningsen, Peter&lt;/author&gt;&lt;author&gt;Ploner, Markus&lt;/author&gt;&lt;/authors&gt;&lt;/contributors&gt;&lt;titles&gt;&lt;title&gt;Behavioral and neuronal investigations of hypervigilance in patients with fibromyalgia syndrome&lt;/title&gt;&lt;secondary-title&gt;PloS one&lt;/secondary-title&gt;&lt;/titles&gt;&lt;periodical&gt;&lt;full-title&gt;PloS one&lt;/full-title&gt;&lt;/periodical&gt;&lt;pages&gt;e35068&lt;/pages&gt;&lt;volume&gt;7&lt;/volume&gt;&lt;number&gt;4&lt;/number&gt;&lt;dates&gt;&lt;year&gt;2012&lt;/year&gt;&lt;/dates&gt;&lt;isbn&gt;1932-6203&lt;/isbn&gt;&lt;urls&gt;&lt;/urls&gt;&lt;/record&gt;&lt;/Cite&gt;&lt;/EndNote&gt;</w:instrText>
      </w:r>
      <w:r w:rsidRPr="000735B1">
        <w:rPr>
          <w:rFonts w:cs="Times New Roman"/>
          <w:szCs w:val="24"/>
        </w:rPr>
        <w:fldChar w:fldCharType="separate"/>
      </w:r>
      <w:r w:rsidR="00187AB6" w:rsidRPr="000735B1">
        <w:rPr>
          <w:rFonts w:cs="Times New Roman"/>
          <w:noProof/>
          <w:szCs w:val="24"/>
        </w:rPr>
        <w:t>[65]</w:t>
      </w:r>
      <w:r w:rsidRPr="000735B1">
        <w:rPr>
          <w:rFonts w:cs="Times New Roman"/>
          <w:szCs w:val="24"/>
        </w:rPr>
        <w:fldChar w:fldCharType="end"/>
      </w:r>
      <w:r w:rsidRPr="000735B1">
        <w:rPr>
          <w:rFonts w:cs="Times New Roman"/>
          <w:szCs w:val="24"/>
        </w:rPr>
        <w:t xml:space="preserve">.  </w:t>
      </w:r>
    </w:p>
    <w:p w14:paraId="41B22060" w14:textId="77777777" w:rsidR="002B3895" w:rsidRPr="000735B1" w:rsidRDefault="002B3895" w:rsidP="002B3895">
      <w:pPr>
        <w:pStyle w:val="Heading4"/>
      </w:pPr>
      <w:r w:rsidRPr="000735B1">
        <w:lastRenderedPageBreak/>
        <w:t>fMRI.</w:t>
      </w:r>
    </w:p>
    <w:p w14:paraId="6990CCD4" w14:textId="4D2B8C11" w:rsidR="002B3895" w:rsidRPr="000735B1" w:rsidRDefault="002B3895" w:rsidP="002B3895">
      <w:pPr>
        <w:ind w:firstLine="720"/>
        <w:rPr>
          <w:rFonts w:cs="Times New Roman"/>
          <w:szCs w:val="24"/>
        </w:rPr>
      </w:pPr>
      <w:r w:rsidRPr="000735B1">
        <w:t xml:space="preserve">Under conditions of a concurrent attentional task and thermal pain stimulus, chronic migraine patients showed </w:t>
      </w:r>
      <w:r w:rsidR="00B57465" w:rsidRPr="000735B1">
        <w:t xml:space="preserve">significantly </w:t>
      </w:r>
      <w:r w:rsidRPr="000735B1">
        <w:t xml:space="preserve">less task-related activity and more pain-reduction brain activity.  </w:t>
      </w:r>
      <w:r w:rsidRPr="000735B1">
        <w:rPr>
          <w:rFonts w:cs="Times New Roman"/>
          <w:szCs w:val="24"/>
        </w:rPr>
        <w:t xml:space="preserve">Furthermore, when the concurrent painful stimulus was removed and the task was completed without this stimulation, </w:t>
      </w:r>
      <w:r w:rsidRPr="000735B1">
        <w:t xml:space="preserve">chronic migraine patients showed </w:t>
      </w:r>
      <w:r w:rsidR="00B57465" w:rsidRPr="000735B1">
        <w:t xml:space="preserve">significantly </w:t>
      </w:r>
      <w:r w:rsidRPr="000735B1">
        <w:t>less deactivation than healthy controls in areas related to pain regulation</w:t>
      </w:r>
      <w:r w:rsidRPr="000735B1">
        <w:rPr>
          <w:rFonts w:cs="Times New Roman"/>
          <w:szCs w:val="24"/>
        </w:rPr>
        <w:t xml:space="preserve"> </w:t>
      </w:r>
      <w:r w:rsidRPr="000735B1">
        <w:rPr>
          <w:rFonts w:cs="Times New Roman"/>
          <w:szCs w:val="24"/>
        </w:rPr>
        <w:fldChar w:fldCharType="begin"/>
      </w:r>
      <w:r w:rsidR="00187AB6" w:rsidRPr="000735B1">
        <w:rPr>
          <w:rFonts w:cs="Times New Roman"/>
          <w:szCs w:val="24"/>
        </w:rPr>
        <w:instrText xml:space="preserve"> ADDIN EN.CITE &lt;EndNote&gt;&lt;Cite&gt;&lt;Author&gt;Mathur&lt;/Author&gt;&lt;Year&gt;2015&lt;/Year&gt;&lt;RecNum&gt;88&lt;/RecNum&gt;&lt;DisplayText&gt;[40]&lt;/DisplayText&gt;&lt;record&gt;&lt;rec-number&gt;88&lt;/rec-number&gt;&lt;foreign-keys&gt;&lt;key app="EN" db-id="2xaaap2efrdzf1eafv5pxxz39e2vzd90zsdz" timestamp="1557930727"&gt;88&lt;/key&gt;&lt;/foreign-keys&gt;&lt;ref-type name="Journal Article"&gt;17&lt;/ref-type&gt;&lt;contributors&gt;&lt;authors&gt;&lt;author&gt;Mathur, Vani A&lt;/author&gt;&lt;author&gt;Khan, Shariq A&lt;/author&gt;&lt;author&gt;Keaser, Michael L&lt;/author&gt;&lt;author&gt;Hubbard, Catherine S&lt;/author&gt;&lt;author&gt;Goyal, Madhav&lt;/author&gt;&lt;author&gt;Seminowicz, David A&lt;/author&gt;&lt;/authors&gt;&lt;/contributors&gt;&lt;titles&gt;&lt;title&gt;Altered cognition-related brain activity and interactions with acute pain in migraine&lt;/title&gt;&lt;secondary-title&gt;NeuroImage: Clinical&lt;/secondary-title&gt;&lt;/titles&gt;&lt;periodical&gt;&lt;full-title&gt;NeuroImage: Clinical&lt;/full-title&gt;&lt;/periodical&gt;&lt;pages&gt;347-358&lt;/pages&gt;&lt;volume&gt;7&lt;/volume&gt;&lt;dates&gt;&lt;year&gt;2015&lt;/year&gt;&lt;/dates&gt;&lt;isbn&gt;2213-1582&lt;/isbn&gt;&lt;urls&gt;&lt;/urls&gt;&lt;/record&gt;&lt;/Cite&gt;&lt;/EndNote&gt;</w:instrText>
      </w:r>
      <w:r w:rsidRPr="000735B1">
        <w:rPr>
          <w:rFonts w:cs="Times New Roman"/>
          <w:szCs w:val="24"/>
        </w:rPr>
        <w:fldChar w:fldCharType="separate"/>
      </w:r>
      <w:r w:rsidR="00187AB6" w:rsidRPr="000735B1">
        <w:rPr>
          <w:rFonts w:cs="Times New Roman"/>
          <w:noProof/>
          <w:szCs w:val="24"/>
        </w:rPr>
        <w:t>[40]</w:t>
      </w:r>
      <w:r w:rsidRPr="000735B1">
        <w:rPr>
          <w:rFonts w:cs="Times New Roman"/>
          <w:szCs w:val="24"/>
        </w:rPr>
        <w:fldChar w:fldCharType="end"/>
      </w:r>
      <w:r w:rsidRPr="000735B1">
        <w:rPr>
          <w:rFonts w:cs="Times New Roman"/>
          <w:szCs w:val="24"/>
        </w:rPr>
        <w:t xml:space="preserve">. </w:t>
      </w:r>
    </w:p>
    <w:p w14:paraId="730EC591" w14:textId="568E2B02" w:rsidR="002B3895" w:rsidRPr="000735B1" w:rsidRDefault="002B3895" w:rsidP="002B3895">
      <w:pPr>
        <w:ind w:firstLine="720"/>
        <w:rPr>
          <w:rFonts w:cs="Times New Roman"/>
        </w:rPr>
      </w:pPr>
      <w:r w:rsidRPr="000735B1">
        <w:rPr>
          <w:rFonts w:cs="Times New Roman"/>
          <w:szCs w:val="24"/>
        </w:rPr>
        <w:t xml:space="preserve">A Stroop task with concurrent thermal pain stimuli, as compared to the pain stimuli alone, </w:t>
      </w:r>
      <w:r w:rsidR="00B57465" w:rsidRPr="000735B1">
        <w:rPr>
          <w:rFonts w:cs="Times New Roman"/>
          <w:szCs w:val="24"/>
        </w:rPr>
        <w:t xml:space="preserve">significantly </w:t>
      </w:r>
      <w:r w:rsidRPr="000735B1">
        <w:rPr>
          <w:rFonts w:cs="Times New Roman"/>
          <w:szCs w:val="24"/>
        </w:rPr>
        <w:t xml:space="preserve">decreased functional connectivity between the medial prefrontal cortex and the anterior insula for healthy participants but not for participants with somatoform pain.  This reduction in functional connectivity may relate to shifting attention away from painful and non-painful somatosensory stimuli, therefore its impairment in chronic pain patients might indicate difficulty disengaging attention from somatosensory stimuli </w:t>
      </w:r>
      <w:r w:rsidRPr="000735B1">
        <w:rPr>
          <w:rFonts w:cs="Times New Roman"/>
          <w:szCs w:val="24"/>
        </w:rPr>
        <w:fldChar w:fldCharType="begin"/>
      </w:r>
      <w:r w:rsidR="00187AB6" w:rsidRPr="000735B1">
        <w:rPr>
          <w:rFonts w:cs="Times New Roman"/>
          <w:szCs w:val="24"/>
        </w:rPr>
        <w:instrText xml:space="preserve"> ADDIN EN.CITE &lt;EndNote&gt;&lt;Cite&gt;&lt;Author&gt;Stankewitz&lt;/Author&gt;&lt;Year&gt;2018&lt;/Year&gt;&lt;RecNum&gt;112&lt;/RecNum&gt;&lt;DisplayText&gt;[63]&lt;/DisplayText&gt;&lt;record&gt;&lt;rec-number&gt;112&lt;/rec-number&gt;&lt;foreign-keys&gt;&lt;key app="EN" db-id="2xaaap2efrdzf1eafv5pxxz39e2vzd90zsdz" timestamp="1559213121"&gt;112&lt;/key&gt;&lt;/foreign-keys&gt;&lt;ref-type name="Journal Article"&gt;17&lt;/ref-type&gt;&lt;contributors&gt;&lt;authors&gt;&lt;author&gt;Stankewitz, Anne&lt;/author&gt;&lt;author&gt;Sorg, Christian&lt;/author&gt;&lt;author&gt;von Kalckreuth, Alexander&lt;/author&gt;&lt;author&gt;Schulz, Enrico&lt;/author&gt;&lt;author&gt;Valet, Michael&lt;/author&gt;&lt;author&gt;Neufang, Susanne&lt;/author&gt;&lt;author&gt;Zimmer, Claus&lt;/author&gt;&lt;author&gt;Henningsen, Peter&lt;/author&gt;&lt;author&gt;Gündel, Harald&lt;/author&gt;&lt;author&gt;Wohlschläger, Afra M&lt;/author&gt;&lt;/authors&gt;&lt;/contributors&gt;&lt;titles&gt;&lt;title&gt;Fronto‐Insular Connectivity during Pain Distraction Is Impaired in Patients with Somatoform Pain&lt;/title&gt;&lt;secondary-title&gt;Journal of Neuroimaging&lt;/secondary-title&gt;&lt;/titles&gt;&lt;periodical&gt;&lt;full-title&gt;Journal of Neuroimaging&lt;/full-title&gt;&lt;/periodical&gt;&lt;pages&gt;621-628&lt;/pages&gt;&lt;volume&gt;28&lt;/volume&gt;&lt;number&gt;6&lt;/number&gt;&lt;dates&gt;&lt;year&gt;2018&lt;/year&gt;&lt;/dates&gt;&lt;isbn&gt;1051-2284&lt;/isbn&gt;&lt;urls&gt;&lt;/urls&gt;&lt;/record&gt;&lt;/Cite&gt;&lt;/EndNote&gt;</w:instrText>
      </w:r>
      <w:r w:rsidRPr="000735B1">
        <w:rPr>
          <w:rFonts w:cs="Times New Roman"/>
          <w:szCs w:val="24"/>
        </w:rPr>
        <w:fldChar w:fldCharType="separate"/>
      </w:r>
      <w:r w:rsidR="00187AB6" w:rsidRPr="000735B1">
        <w:rPr>
          <w:rFonts w:cs="Times New Roman"/>
          <w:noProof/>
          <w:szCs w:val="24"/>
        </w:rPr>
        <w:t>[63]</w:t>
      </w:r>
      <w:r w:rsidRPr="000735B1">
        <w:rPr>
          <w:rFonts w:cs="Times New Roman"/>
          <w:szCs w:val="24"/>
        </w:rPr>
        <w:fldChar w:fldCharType="end"/>
      </w:r>
      <w:r w:rsidRPr="000735B1">
        <w:rPr>
          <w:rFonts w:cs="Times New Roman"/>
        </w:rPr>
        <w:t>.</w:t>
      </w:r>
    </w:p>
    <w:p w14:paraId="67770FB1" w14:textId="633CC3B8" w:rsidR="00A13FDF" w:rsidRPr="000735B1" w:rsidRDefault="00A13FDF" w:rsidP="002B3895">
      <w:pPr>
        <w:ind w:firstLine="720"/>
      </w:pPr>
      <w:r w:rsidRPr="000735B1">
        <w:rPr>
          <w:rFonts w:cs="Times New Roman"/>
        </w:rPr>
        <w:t>Overall, neuroimaging evidence indicates that chronic pain patients show greater AB to somatosensory modality stimuli than healthy controls.</w:t>
      </w:r>
    </w:p>
    <w:p w14:paraId="18BE42BD" w14:textId="77777777" w:rsidR="002B3895" w:rsidRPr="000735B1" w:rsidRDefault="002B3895" w:rsidP="002B3895">
      <w:pPr>
        <w:pStyle w:val="Heading2"/>
      </w:pPr>
      <w:r w:rsidRPr="000735B1">
        <w:t>Outcome 2: Spatial AB to Somatosensory Stimuli</w:t>
      </w:r>
    </w:p>
    <w:p w14:paraId="56131843" w14:textId="16925AB0" w:rsidR="002B3895" w:rsidRPr="000735B1" w:rsidRDefault="002B3895" w:rsidP="002B3895">
      <w:r w:rsidRPr="000735B1">
        <w:tab/>
        <w:t xml:space="preserve">Eight </w:t>
      </w:r>
      <w:r w:rsidR="009445AA" w:rsidRPr="000735B1">
        <w:t>studies</w:t>
      </w:r>
      <w:r w:rsidRPr="000735B1">
        <w:t xml:space="preserve"> </w:t>
      </w:r>
      <w:r w:rsidRPr="000735B1">
        <w:fldChar w:fldCharType="begin">
          <w:fldData xml:space="preserve">PEVuZE5vdGU+PENpdGU+PEF1dGhvcj5Gw7ZyZGVycmV1dGhlcjwvQXV0aG9yPjxZZWFyPjIwMDQ8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</w:fldData>
        </w:fldChar>
      </w:r>
      <w:r w:rsidR="00187AB6" w:rsidRPr="000735B1">
        <w:instrText xml:space="preserve"> ADDIN EN.CITE </w:instrText>
      </w:r>
      <w:r w:rsidR="00187AB6" w:rsidRPr="000735B1">
        <w:fldChar w:fldCharType="begin">
          <w:fldData xml:space="preserve">PEVuZE5vdGU+PENpdGU+PEF1dGhvcj5Gw7ZyZGVycmV1dGhlcjwvQXV0aG9yPjxZZWFyPjIwMDQ8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7; 20; 33; 42-44; 48; 68]</w:t>
      </w:r>
      <w:r w:rsidRPr="000735B1">
        <w:fldChar w:fldCharType="end"/>
      </w:r>
      <w:r w:rsidRPr="000735B1">
        <w:t>,</w:t>
      </w:r>
      <w:r w:rsidR="009445AA" w:rsidRPr="000735B1">
        <w:t xml:space="preserve"> which reported the results of 10 experiments</w:t>
      </w:r>
      <w:r w:rsidR="00EC52AF" w:rsidRPr="000735B1">
        <w:t xml:space="preserve"> (three experiments with different participants were reported by</w:t>
      </w:r>
      <w:r w:rsidR="005E1532" w:rsidRPr="000735B1">
        <w:t xml:space="preserve"> </w:t>
      </w:r>
      <w:r w:rsidR="00980CD0" w:rsidRPr="000735B1">
        <w:fldChar w:fldCharType="begin"/>
      </w:r>
      <w:r w:rsidR="00187AB6" w:rsidRPr="000735B1">
        <w:instrText xml:space="preserve"> ADDIN EN.CITE &lt;EndNote&gt;&lt;Cite AuthorYear="1"&gt;&lt;Author&gt;Moseley&lt;/Author&gt;&lt;Year&gt;2012&lt;/Year&gt;&lt;RecNum&gt;57&lt;/RecNum&gt;&lt;DisplayText&gt;Moseley et al. [44]&lt;/DisplayText&gt;&lt;record&gt;&lt;rec-number&gt;57&lt;/rec-number&gt;&lt;foreign-keys&gt;&lt;key app="EN" db-id="2xaaap2efrdzf1eafv5pxxz39e2vzd90zsdz" timestamp="1555320087"&gt;57&lt;/key&gt;&lt;/foreign-keys&gt;&lt;ref-type name="Journal Article"&gt;17&lt;/ref-type&gt;&lt;contributors&gt;&lt;authors&gt;&lt;author&gt;Moseley, G. Lorimer&lt;/author&gt;&lt;author&gt;Gallagher, Laura&lt;/author&gt;&lt;author&gt;Gallace, Alberto&lt;/author&gt;&lt;/authors&gt;&lt;/contributors&gt;&lt;titles&gt;&lt;title&gt;Neglect-like tactile dysfunction in chronic back pain&lt;/title&gt;&lt;secondary-title&gt;Neurology&lt;/secondary-title&gt;&lt;/titles&gt;&lt;periodical&gt;&lt;full-title&gt;Neurology&lt;/full-title&gt;&lt;/periodical&gt;&lt;pages&gt;327-332&lt;/pages&gt;&lt;volume&gt;79&lt;/volume&gt;&lt;number&gt;4&lt;/number&gt;&lt;dates&gt;&lt;year&gt;2012&lt;/year&gt;&lt;/dates&gt;&lt;isbn&gt;0028-3878&lt;/isbn&gt;&lt;urls&gt;&lt;/urls&gt;&lt;/record&gt;&lt;/Cite&gt;&lt;/EndNote&gt;</w:instrText>
      </w:r>
      <w:r w:rsidR="00980CD0" w:rsidRPr="000735B1">
        <w:fldChar w:fldCharType="separate"/>
      </w:r>
      <w:r w:rsidR="00187AB6" w:rsidRPr="000735B1">
        <w:rPr>
          <w:noProof/>
        </w:rPr>
        <w:t>Moseley et al. [44]</w:t>
      </w:r>
      <w:r w:rsidR="00980CD0" w:rsidRPr="000735B1">
        <w:fldChar w:fldCharType="end"/>
      </w:r>
      <w:r w:rsidR="00EC52AF" w:rsidRPr="000735B1">
        <w:t>)</w:t>
      </w:r>
      <w:r w:rsidR="009445AA" w:rsidRPr="000735B1">
        <w:t>,</w:t>
      </w:r>
      <w:r w:rsidRPr="000735B1">
        <w:t xml:space="preserve"> </w:t>
      </w:r>
      <w:r w:rsidR="009445AA" w:rsidRPr="000735B1">
        <w:t>assessed</w:t>
      </w:r>
      <w:r w:rsidRPr="000735B1">
        <w:t xml:space="preserve"> spatial AB to somatosensory stimuli (chronic pain</w:t>
      </w:r>
      <w:r w:rsidRPr="000735B1">
        <w:rPr>
          <w:i/>
        </w:rPr>
        <w:t xml:space="preserve"> N = </w:t>
      </w:r>
      <w:r w:rsidRPr="000735B1">
        <w:t>180, healthy</w:t>
      </w:r>
      <w:r w:rsidRPr="000735B1">
        <w:rPr>
          <w:i/>
        </w:rPr>
        <w:t xml:space="preserve"> N = </w:t>
      </w:r>
      <w:r w:rsidRPr="000735B1">
        <w:t xml:space="preserve">55).  </w:t>
      </w:r>
    </w:p>
    <w:p w14:paraId="3596A6BF" w14:textId="64A4B8D8" w:rsidR="002B3895" w:rsidRPr="000735B1" w:rsidRDefault="00E23379" w:rsidP="002B3895">
      <w:pPr>
        <w:pStyle w:val="Heading3"/>
      </w:pPr>
      <w:r w:rsidRPr="000735B1">
        <w:t>Within-group p</w:t>
      </w:r>
      <w:r w:rsidR="002B3895" w:rsidRPr="000735B1">
        <w:t>ain-affected vs unaffected side.</w:t>
      </w:r>
    </w:p>
    <w:p w14:paraId="6F87B025" w14:textId="1AD5C977" w:rsidR="002B3895" w:rsidRPr="000735B1" w:rsidRDefault="002B3895" w:rsidP="002B3895">
      <w:pPr>
        <w:ind w:firstLine="720"/>
      </w:pPr>
      <w:r w:rsidRPr="000735B1">
        <w:t xml:space="preserve">Eight studies </w:t>
      </w:r>
      <w:r w:rsidRPr="000735B1">
        <w:fldChar w:fldCharType="begin">
          <w:fldData xml:space="preserve">PEVuZE5vdGU+PENpdGU+PEF1dGhvcj5Gw7ZyZGVycmV1dGhlcjwvQXV0aG9yPjxZZWFyPjIwMDQ8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</w:fldData>
        </w:fldChar>
      </w:r>
      <w:r w:rsidR="00187AB6" w:rsidRPr="000735B1">
        <w:instrText xml:space="preserve"> ADDIN EN.CITE </w:instrText>
      </w:r>
      <w:r w:rsidR="00187AB6" w:rsidRPr="000735B1">
        <w:fldChar w:fldCharType="begin">
          <w:fldData xml:space="preserve">PEVuZE5vdGU+PENpdGU+PEF1dGhvcj5Gw7ZyZGVycmV1dGhlcjwvQXV0aG9yPjxZZWFyPjIwMDQ8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7; 20; 33; 42-44; 48; 68]</w:t>
      </w:r>
      <w:r w:rsidRPr="000735B1">
        <w:fldChar w:fldCharType="end"/>
      </w:r>
      <w:r w:rsidRPr="000735B1">
        <w:t xml:space="preserve"> compared attention to somatosensory stimuli </w:t>
      </w:r>
      <w:r w:rsidR="00B57465" w:rsidRPr="000735B1">
        <w:t>on</w:t>
      </w:r>
      <w:r w:rsidRPr="000735B1">
        <w:t xml:space="preserve"> the pain-affected and pain-unaffected sides of the body in samples of participants with unilateral chronic pain.  In six </w:t>
      </w:r>
      <w:r w:rsidRPr="000735B1">
        <w:lastRenderedPageBreak/>
        <w:t xml:space="preserve">of the eight studies at least one outcome measure showed significant AB away from the pain-affected side of the body </w:t>
      </w:r>
      <w:r w:rsidRPr="000735B1">
        <w:fldChar w:fldCharType="begin">
          <w:fldData xml:space="preserve">PEVuZE5vdGU+PENpdGU+PEF1dGhvcj5Gw7ZyZGVycmV1dGhlcjwvQXV0aG9yPjxZZWFyPjIwMDQ8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</w:fldData>
        </w:fldChar>
      </w:r>
      <w:r w:rsidR="00187AB6" w:rsidRPr="000735B1">
        <w:instrText xml:space="preserve"> ADDIN EN.CITE </w:instrText>
      </w:r>
      <w:r w:rsidR="00187AB6" w:rsidRPr="000735B1">
        <w:fldChar w:fldCharType="begin">
          <w:fldData xml:space="preserve">PEVuZE5vdGU+PENpdGU+PEF1dGhvcj5Gw7ZyZGVycmV1dGhlcjwvQXV0aG9yPjxZZWFyPjIwMDQ8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7; 20; 33; 42-44; 48; 68]</w:t>
      </w:r>
      <w:r w:rsidRPr="000735B1">
        <w:fldChar w:fldCharType="end"/>
      </w:r>
      <w:r w:rsidRPr="000735B1">
        <w:t xml:space="preserve">.  </w:t>
      </w:r>
    </w:p>
    <w:p w14:paraId="437D7593" w14:textId="115C067D" w:rsidR="002B3895" w:rsidRPr="000735B1" w:rsidRDefault="002B3895" w:rsidP="002B3895">
      <w:pPr>
        <w:ind w:firstLine="720"/>
      </w:pPr>
      <w:r w:rsidRPr="000735B1">
        <w:t xml:space="preserve">Five studies that used the TOJ task </w:t>
      </w:r>
      <w:r w:rsidRPr="000735B1">
        <w:fldChar w:fldCharType="begin">
          <w:fldData xml:space="preserve">PEVuZE5vdGU+PENpdGU+PEF1dGhvcj5Nb3NlbGV5PC9BdXRob3I+PFllYXI+MjAwOTwvWWVhcj48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</w:fldData>
        </w:fldChar>
      </w:r>
      <w:r w:rsidR="00187AB6" w:rsidRPr="000735B1">
        <w:instrText xml:space="preserve"> ADDIN EN.CITE </w:instrText>
      </w:r>
      <w:r w:rsidR="00187AB6" w:rsidRPr="000735B1">
        <w:fldChar w:fldCharType="begin">
          <w:fldData xml:space="preserve">PEVuZE5vdGU+PENpdGU+PEF1dGhvcj5Nb3NlbGV5PC9BdXRob3I+PFllYXI+MjAwOTwvWWVhcj48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42; 43; 48]</w:t>
      </w:r>
      <w:r w:rsidRPr="000735B1">
        <w:fldChar w:fldCharType="end"/>
      </w:r>
      <w:r w:rsidRPr="000735B1">
        <w:t xml:space="preserve"> or digit discrimination task </w:t>
      </w:r>
      <w:r w:rsidRPr="000735B1">
        <w:fldChar w:fldCharType="begin"/>
      </w:r>
      <w:r w:rsidR="00187AB6" w:rsidRPr="000735B1">
        <w:instrText xml:space="preserve"> ADDIN EN.CITE &lt;EndNote&gt;&lt;Cite&gt;&lt;Author&gt;Förderreuther&lt;/Author&gt;&lt;Year&gt;2004&lt;/Year&gt;&lt;RecNum&gt;115&lt;/RecNum&gt;&lt;DisplayText&gt;[20; 33]&lt;/DisplayText&gt;&lt;record&gt;&lt;rec-number&gt;115&lt;/rec-number&gt;&lt;foreign-keys&gt;&lt;key app="EN" db-id="2xaaap2efrdzf1eafv5pxxz39e2vzd90zsdz" timestamp="1560770578"&gt;115&lt;/key&gt;&lt;/foreign-keys&gt;&lt;ref-type name="Journal Article"&gt;17&lt;/ref-type&gt;&lt;contributors&gt;&lt;authors&gt;&lt;author&gt;Förderreuther, S&lt;/author&gt;&lt;author&gt;Sailer, U&lt;/author&gt;&lt;author&gt;Straube, A&lt;/author&gt;&lt;/authors&gt;&lt;/contributors&gt;&lt;titles&gt;&lt;title&gt;Impaired self-perception of the hand in complex regional pain syndrome (CRPS)&lt;/title&gt;&lt;secondary-title&gt;Pain&lt;/secondary-title&gt;&lt;/titles&gt;&lt;periodical&gt;&lt;full-title&gt;Pain&lt;/full-title&gt;&lt;/periodical&gt;&lt;pages&gt;756-761&lt;/pages&gt;&lt;volume&gt;110&lt;/volume&gt;&lt;number&gt;3&lt;/number&gt;&lt;dates&gt;&lt;year&gt;2004&lt;/year&gt;&lt;/dates&gt;&lt;isbn&gt;0304-3959&lt;/isbn&gt;&lt;urls&gt;&lt;/urls&gt;&lt;/record&gt;&lt;/Cite&gt;&lt;Cite&gt;&lt;Author&gt;Kuttikat&lt;/Author&gt;&lt;Year&gt;2018&lt;/Year&gt;&lt;RecNum&gt;118&lt;/RecNum&gt;&lt;record&gt;&lt;rec-number&gt;118&lt;/rec-number&gt;&lt;foreign-keys&gt;&lt;key app="EN" db-id="2xaaap2efrdzf1eafv5pxxz39e2vzd90zsdz" timestamp="1560781260"&gt;118&lt;/key&gt;&lt;/foreign-keys&gt;&lt;ref-type name="Journal Article"&gt;17&lt;/ref-type&gt;&lt;contributors&gt;&lt;authors&gt;&lt;author&gt;Kuttikat, Anoop&lt;/author&gt;&lt;author&gt;Noreika, Valdas&lt;/author&gt;&lt;author&gt;Chennu, Srivas&lt;/author&gt;&lt;author&gt;Shenker, Nicholas&lt;/author&gt;&lt;author&gt;Bekinschtein, Tristan&lt;/author&gt;&lt;author&gt;Brown, Christopher A&lt;/author&gt;&lt;/authors&gt;&lt;/contributors&gt;&lt;titles&gt;&lt;title&gt;Altered Neurocognitive Processing of Tactile Stimuli in Patients with Complex Regional Pain Syndrome&lt;/title&gt;&lt;secondary-title&gt;The Journal of Pain&lt;/secondary-title&gt;&lt;/titles&gt;&lt;periodical&gt;&lt;full-title&gt;The Journal of Pain&lt;/full-title&gt;&lt;/periodical&gt;&lt;pages&gt;395-409&lt;/pages&gt;&lt;volume&gt;19&lt;/volume&gt;&lt;number&gt;4&lt;/number&gt;&lt;dates&gt;&lt;year&gt;2018&lt;/year&gt;&lt;/dates&gt;&lt;isbn&gt;1526-5900&lt;/isbn&gt;&lt;urls&gt;&lt;/urls&gt;&lt;/record&gt;&lt;/Cite&gt;&lt;/EndNote&gt;</w:instrText>
      </w:r>
      <w:r w:rsidRPr="000735B1">
        <w:fldChar w:fldCharType="separate"/>
      </w:r>
      <w:r w:rsidR="00187AB6" w:rsidRPr="000735B1">
        <w:rPr>
          <w:noProof/>
        </w:rPr>
        <w:t>[20; 33]</w:t>
      </w:r>
      <w:r w:rsidRPr="000735B1">
        <w:fldChar w:fldCharType="end"/>
      </w:r>
      <w:r w:rsidRPr="000735B1">
        <w:t xml:space="preserve"> </w:t>
      </w:r>
      <w:r w:rsidR="00632815" w:rsidRPr="000735B1">
        <w:t xml:space="preserve">with CRPS patients </w:t>
      </w:r>
      <w:r w:rsidRPr="000735B1">
        <w:t xml:space="preserve">found significant AB away from the pain-affected side of the body.  </w:t>
      </w:r>
      <w:r w:rsidR="00E8059F" w:rsidRPr="000735B1">
        <w:t>In the</w:t>
      </w:r>
      <w:r w:rsidRPr="000735B1">
        <w:t xml:space="preserve"> on</w:t>
      </w:r>
      <w:r w:rsidR="00E8059F" w:rsidRPr="000735B1">
        <w:t xml:space="preserve">ly other study of CRPS patients, this bias was </w:t>
      </w:r>
      <w:r w:rsidR="00632815" w:rsidRPr="000735B1">
        <w:t xml:space="preserve">non-significant but </w:t>
      </w:r>
      <w:r w:rsidR="00E8059F" w:rsidRPr="000735B1">
        <w:t xml:space="preserve">in the same direction </w:t>
      </w:r>
      <w:r w:rsidRPr="000735B1">
        <w:fldChar w:fldCharType="begin">
          <w:fldData xml:space="preserve">PEVuZE5vdGU+PENpdGU+PEF1dGhvcj5GaWxicmljaDwvQXV0aG9yPjxZZWFyPjIwMTc8L1llYXI+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</w:fldData>
        </w:fldChar>
      </w:r>
      <w:r w:rsidR="00187AB6" w:rsidRPr="000735B1">
        <w:instrText xml:space="preserve"> ADDIN EN.CITE </w:instrText>
      </w:r>
      <w:r w:rsidR="00187AB6" w:rsidRPr="000735B1">
        <w:fldChar w:fldCharType="begin">
          <w:fldData xml:space="preserve">PEVuZE5vdGU+PENpdGU+PEF1dGhvcj5GaWxicmljaDwvQXV0aG9yPjxZZWFyPjIwMTc8L1llYXI+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7]</w:t>
      </w:r>
      <w:r w:rsidRPr="000735B1">
        <w:fldChar w:fldCharType="end"/>
      </w:r>
      <w:r w:rsidRPr="000735B1">
        <w:t xml:space="preserve">.  </w:t>
      </w:r>
      <w:r w:rsidR="00632815" w:rsidRPr="000735B1">
        <w:t>O</w:t>
      </w:r>
      <w:r w:rsidRPr="000735B1">
        <w:t xml:space="preserve">ne report of three experiments consistently found AB away from the pain-affected body side for patients with unilateral low back pain </w:t>
      </w:r>
      <w:r w:rsidRPr="000735B1">
        <w:fldChar w:fldCharType="begin"/>
      </w:r>
      <w:r w:rsidR="00187AB6" w:rsidRPr="000735B1">
        <w:instrText xml:space="preserve"> ADDIN EN.CITE &lt;EndNote&gt;&lt;Cite&gt;&lt;Author&gt;Moseley&lt;/Author&gt;&lt;Year&gt;2012&lt;/Year&gt;&lt;RecNum&gt;57&lt;/RecNum&gt;&lt;DisplayText&gt;[44]&lt;/DisplayText&gt;&lt;record&gt;&lt;rec-number&gt;57&lt;/rec-number&gt;&lt;foreign-keys&gt;&lt;key app="EN" db-id="2xaaap2efrdzf1eafv5pxxz39e2vzd90zsdz" timestamp="1555320087"&gt;57&lt;/key&gt;&lt;/foreign-keys&gt;&lt;ref-type name="Journal Article"&gt;17&lt;/ref-type&gt;&lt;contributors&gt;&lt;authors&gt;&lt;author&gt;Moseley, G. Lorimer&lt;/author&gt;&lt;author&gt;Gallagher, Laura&lt;/author&gt;&lt;author&gt;Gallace, Alberto&lt;/author&gt;&lt;/authors&gt;&lt;/contributors&gt;&lt;titles&gt;&lt;title&gt;Neglect-like tactile dysfunction in chronic back pain&lt;/title&gt;&lt;secondary-title&gt;Neurology&lt;/secondary-title&gt;&lt;/titles&gt;&lt;periodical&gt;&lt;full-title&gt;Neurology&lt;/full-title&gt;&lt;/periodical&gt;&lt;pages&gt;327-332&lt;/pages&gt;&lt;volume&gt;79&lt;/volume&gt;&lt;number&gt;4&lt;/number&gt;&lt;dates&gt;&lt;year&gt;2012&lt;/year&gt;&lt;/dates&gt;&lt;isbn&gt;0028-3878&lt;/isbn&gt;&lt;urls&gt;&lt;/urls&gt;&lt;/record&gt;&lt;/Cite&gt;&lt;/EndNote&gt;</w:instrText>
      </w:r>
      <w:r w:rsidRPr="000735B1">
        <w:fldChar w:fldCharType="separate"/>
      </w:r>
      <w:r w:rsidR="00187AB6" w:rsidRPr="000735B1">
        <w:rPr>
          <w:noProof/>
        </w:rPr>
        <w:t>[44]</w:t>
      </w:r>
      <w:r w:rsidRPr="000735B1">
        <w:fldChar w:fldCharType="end"/>
      </w:r>
      <w:r w:rsidRPr="000735B1">
        <w:t>.  The only report of a bias toward somatosensory stimuli at the pain-affected location was cond</w:t>
      </w:r>
      <w:r w:rsidR="00632815" w:rsidRPr="000735B1">
        <w:t xml:space="preserve">ucted with a sample of </w:t>
      </w:r>
      <w:r w:rsidRPr="000735B1">
        <w:t xml:space="preserve">orofacial pain </w:t>
      </w:r>
      <w:r w:rsidR="00632815" w:rsidRPr="000735B1">
        <w:t xml:space="preserve">patients </w:t>
      </w:r>
      <w:r w:rsidRPr="000735B1">
        <w:t xml:space="preserve">and the finding was not statistically significant </w:t>
      </w:r>
      <w:r w:rsidRPr="000735B1">
        <w:fldChar w:fldCharType="begin"/>
      </w:r>
      <w:r w:rsidR="00187AB6" w:rsidRPr="000735B1">
        <w:instrText xml:space="preserve"> ADDIN EN.CITE &lt;EndNote&gt;&lt;Cite&gt;&lt;Author&gt;Van Damme&lt;/Author&gt;&lt;Year&gt;2018&lt;/Year&gt;&lt;RecNum&gt;32&lt;/RecNum&gt;&lt;DisplayText&gt;[68]&lt;/DisplayText&gt;&lt;record&gt;&lt;rec-number&gt;32&lt;/rec-number&gt;&lt;foreign-keys&gt;&lt;key app="EN" db-id="2xaaap2efrdzf1eafv5pxxz39e2vzd90zsdz" timestamp="1550759494"&gt;32&lt;/key&gt;&lt;/foreign-keys&gt;&lt;ref-type name="Journal Article"&gt;17&lt;/ref-type&gt;&lt;contributors&gt;&lt;authors&gt;&lt;author&gt;Van Damme, S.&lt;/author&gt;&lt;author&gt;Bulcke, C. V.&lt;/author&gt;&lt;author&gt;Van Den Berghe, L.&lt;/author&gt;&lt;author&gt;Poppe, L.&lt;/author&gt;&lt;author&gt;Crombez, G.&lt;/author&gt;&lt;/authors&gt;&lt;/contributors&gt;&lt;titles&gt;&lt;title&gt;Do patients with chronic unilateral orofacial pain due to a temporomandibular disorder show increased attending to somatosensory input at the painful side of the jaw?&lt;/title&gt;&lt;secondary-title&gt;PeerJ&lt;/secondary-title&gt;&lt;/titles&gt;&lt;periodical&gt;&lt;full-title&gt;PeerJ&lt;/full-title&gt;&lt;/periodical&gt;&lt;volume&gt;2018&lt;/volume&gt;&lt;number&gt;1&lt;/number&gt;&lt;dates&gt;&lt;year&gt;2018&lt;/year&gt;&lt;/dates&gt;&lt;work-type&gt;Article&lt;/work-type&gt;&lt;urls&gt;&lt;related-urls&gt;&lt;url&gt;https://www.scopus.com/inward/record.uri?eid=2-s2.0-85040866321&amp;amp;doi=10.7717%2fpeerj.4310&amp;amp;partnerID=40&amp;amp;md5=36e9a823876c54ce19885cb88c00e19b&lt;/url&gt;&lt;/related-urls&gt;&lt;/urls&gt;&lt;custom7&gt;e4310&lt;/custom7&gt;&lt;electronic-resource-num&gt;10.7717/peerj.4310&lt;/electronic-resource-num&gt;&lt;remote-database-name&gt;Scopus&lt;/remote-database-name&gt;&lt;/record&gt;&lt;/Cite&gt;&lt;/EndNote&gt;</w:instrText>
      </w:r>
      <w:r w:rsidRPr="000735B1">
        <w:fldChar w:fldCharType="separate"/>
      </w:r>
      <w:r w:rsidR="00187AB6" w:rsidRPr="000735B1">
        <w:rPr>
          <w:noProof/>
        </w:rPr>
        <w:t>[68]</w:t>
      </w:r>
      <w:r w:rsidRPr="000735B1">
        <w:fldChar w:fldCharType="end"/>
      </w:r>
      <w:r w:rsidRPr="000735B1">
        <w:t xml:space="preserve">. </w:t>
      </w:r>
    </w:p>
    <w:p w14:paraId="31E9046A" w14:textId="08233871" w:rsidR="00A13FDF" w:rsidRPr="000735B1" w:rsidRDefault="002B3895" w:rsidP="00A13FDF">
      <w:pPr>
        <w:ind w:firstLine="720"/>
      </w:pPr>
      <w:r w:rsidRPr="000735B1">
        <w:t xml:space="preserve">Three studies </w:t>
      </w:r>
      <w:r w:rsidR="00632815" w:rsidRPr="000735B1">
        <w:t xml:space="preserve">with </w:t>
      </w:r>
      <w:r w:rsidRPr="000735B1">
        <w:t xml:space="preserve">CRPS patients </w:t>
      </w:r>
      <w:r w:rsidRPr="000735B1">
        <w:fldChar w:fldCharType="begin">
          <w:fldData xml:space="preserve">PEVuZE5vdGU+PENpdGU+PEF1dGhvcj5Nb3NlbGV5PC9BdXRob3I+PFllYXI+MjAwOTwvWWVhcj48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</w:fldData>
        </w:fldChar>
      </w:r>
      <w:r w:rsidR="00187AB6" w:rsidRPr="000735B1">
        <w:instrText xml:space="preserve"> ADDIN EN.CITE </w:instrText>
      </w:r>
      <w:r w:rsidR="00187AB6" w:rsidRPr="000735B1">
        <w:fldChar w:fldCharType="begin">
          <w:fldData xml:space="preserve">PEVuZE5vdGU+PENpdGU+PEF1dGhvcj5Nb3NlbGV5PC9BdXRob3I+PFllYXI+MjAwOTwvWWVhcj48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7; 42; 43]</w:t>
      </w:r>
      <w:r w:rsidRPr="000735B1">
        <w:fldChar w:fldCharType="end"/>
      </w:r>
      <w:r w:rsidRPr="000735B1">
        <w:t xml:space="preserve"> </w:t>
      </w:r>
      <w:r w:rsidR="00632815" w:rsidRPr="000735B1">
        <w:t xml:space="preserve">have </w:t>
      </w:r>
      <w:r w:rsidRPr="000735B1">
        <w:t>repeated the somatosensory TOJ task with arms crossed</w:t>
      </w:r>
      <w:r w:rsidR="00632815" w:rsidRPr="000735B1">
        <w:t xml:space="preserve"> over the midline.  T</w:t>
      </w:r>
      <w:r w:rsidRPr="000735B1">
        <w:t>wo studies</w:t>
      </w:r>
      <w:r w:rsidR="00632815" w:rsidRPr="000735B1">
        <w:t xml:space="preserve"> that tested this configuration</w:t>
      </w:r>
      <w:r w:rsidRPr="000735B1">
        <w:t xml:space="preserve"> </w:t>
      </w:r>
      <w:r w:rsidRPr="000735B1">
        <w:fldChar w:fldCharType="begin">
          <w:fldData xml:space="preserve">PEVuZE5vdGU+PENpdGU+PEF1dGhvcj5Nb3NlbGV5PC9BdXRob3I+PFllYXI+MjAwOTwvWWVhcj48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</w:fldData>
        </w:fldChar>
      </w:r>
      <w:r w:rsidR="00187AB6" w:rsidRPr="000735B1">
        <w:instrText xml:space="preserve"> ADDIN EN.CITE </w:instrText>
      </w:r>
      <w:r w:rsidR="00187AB6" w:rsidRPr="000735B1">
        <w:fldChar w:fldCharType="begin">
          <w:fldData xml:space="preserve">PEVuZE5vdGU+PENpdGU+PEF1dGhvcj5Nb3NlbGV5PC9BdXRob3I+PFllYXI+MjAwOTwvWWVhcj48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7; 42; 43]</w:t>
      </w:r>
      <w:r w:rsidRPr="000735B1">
        <w:fldChar w:fldCharType="end"/>
      </w:r>
      <w:r w:rsidRPr="000735B1">
        <w:t xml:space="preserve"> found that CRPS patients show</w:t>
      </w:r>
      <w:r w:rsidR="00632815" w:rsidRPr="000735B1">
        <w:t>ed</w:t>
      </w:r>
      <w:r w:rsidRPr="000735B1">
        <w:t xml:space="preserve"> AB away from the usual location of the pain-affected limb, rather than its current location.  This indicates that spatial AB is relative to the location of limbs in space</w:t>
      </w:r>
      <w:r w:rsidR="00632815" w:rsidRPr="000735B1">
        <w:t>,</w:t>
      </w:r>
      <w:r w:rsidRPr="000735B1">
        <w:t xml:space="preserve"> rather than the limbs themselves.  In these studies, there was a significant difference in point of subjective simultaneity (PSS) when arms were crossed as compared to uncrossed </w:t>
      </w:r>
      <w:r w:rsidRPr="000735B1">
        <w:fldChar w:fldCharType="begin"/>
      </w:r>
      <w:r w:rsidR="00187AB6" w:rsidRPr="000735B1">
        <w:instrText xml:space="preserve"> ADDIN EN.CITE &lt;EndNote&gt;&lt;Cite&gt;&lt;Author&gt;Moseley&lt;/Author&gt;&lt;Year&gt;2009&lt;/Year&gt;&lt;RecNum&gt;22&lt;/RecNum&gt;&lt;DisplayText&gt;[42; 43]&lt;/DisplayText&gt;&lt;record&gt;&lt;rec-number&gt;22&lt;/rec-number&gt;&lt;foreign-keys&gt;&lt;key app="EN" db-id="2xaaap2efrdzf1eafv5pxxz39e2vzd90zsdz" timestamp="1550759483"&gt;22&lt;/key&gt;&lt;/foreign-keys&gt;&lt;ref-type name="Journal Article"&gt;17&lt;/ref-type&gt;&lt;contributors&gt;&lt;authors&gt;&lt;author&gt;Moseley, G. Lorimer&lt;/author&gt;&lt;author&gt;Gallace, Alberto&lt;/author&gt;&lt;author&gt;Spence, Charles&lt;/author&gt;&lt;/authors&gt;&lt;/contributors&gt;&lt;titles&gt;&lt;title&gt;Space-based, but not arm-based, shift in tactile processing in complex regional pain syndrome and its relationship to cooling of the affected limb&lt;/title&gt;&lt;secondary-title&gt;Brain&lt;/secondary-title&gt;&lt;/titles&gt;&lt;periodical&gt;&lt;full-title&gt;Brain&lt;/full-title&gt;&lt;/periodical&gt;&lt;pages&gt;3142-3151&lt;/pages&gt;&lt;volume&gt;132&lt;/volume&gt;&lt;dates&gt;&lt;year&gt;2009&lt;/year&gt;&lt;pub-dates&gt;&lt;date&gt;Nov&lt;/date&gt;&lt;/pub-dates&gt;&lt;/dates&gt;&lt;isbn&gt;0006-8950&lt;/isbn&gt;&lt;accession-num&gt;WOS:000271389300023&lt;/accession-num&gt;&lt;urls&gt;&lt;related-urls&gt;&lt;url&gt;&amp;lt;Go to ISI&amp;gt;://WOS:000271389300023&lt;/url&gt;&lt;/related-urls&gt;&lt;/urls&gt;&lt;electronic-resource-num&gt;10.1093/brain/awp224&lt;/electronic-resource-num&gt;&lt;/record&gt;&lt;/Cite&gt;&lt;Cite&gt;&lt;Author&gt;Moseley&lt;/Author&gt;&lt;Year&gt;2012&lt;/Year&gt;&lt;RecNum&gt;108&lt;/RecNum&gt;&lt;record&gt;&lt;rec-number&gt;108&lt;/rec-number&gt;&lt;foreign-keys&gt;&lt;key app="EN" db-id="2xaaap2efrdzf1eafv5pxxz39e2vzd90zsdz" timestamp="1559212041"&gt;108&lt;/key&gt;&lt;/foreign-keys&gt;&lt;ref-type name="Journal Article"&gt;17&lt;/ref-type&gt;&lt;contributors&gt;&lt;authors&gt;&lt;author&gt;Moseley, G. Lorimer&lt;/author&gt;&lt;author&gt;Gallace, Alberto&lt;/author&gt;&lt;author&gt;Iannetti, Gian Domenico&lt;/author&gt;&lt;/authors&gt;&lt;/contributors&gt;&lt;titles&gt;&lt;title&gt;Spatially defined modulation of skin temperature and hand ownership of both hands in patients with unilateral complex regional pain syndrome&lt;/title&gt;&lt;secondary-title&gt;Brain&lt;/secondary-title&gt;&lt;/titles&gt;&lt;periodical&gt;&lt;full-title&gt;Brain&lt;/full-title&gt;&lt;/periodical&gt;&lt;pages&gt;3676-3686&lt;/pages&gt;&lt;volume&gt;135&lt;/volume&gt;&lt;number&gt;12&lt;/number&gt;&lt;dates&gt;&lt;year&gt;2012&lt;/year&gt;&lt;/dates&gt;&lt;isbn&gt;1460-2156&lt;/isbn&gt;&lt;urls&gt;&lt;/urls&gt;&lt;/record&gt;&lt;/Cite&gt;&lt;/EndNote&gt;</w:instrText>
      </w:r>
      <w:r w:rsidRPr="000735B1">
        <w:fldChar w:fldCharType="separate"/>
      </w:r>
      <w:r w:rsidR="00187AB6" w:rsidRPr="000735B1">
        <w:rPr>
          <w:noProof/>
        </w:rPr>
        <w:t>[42; 43]</w:t>
      </w:r>
      <w:r w:rsidRPr="000735B1">
        <w:fldChar w:fldCharType="end"/>
      </w:r>
      <w:r w:rsidRPr="000735B1">
        <w:t xml:space="preserve">.  However, </w:t>
      </w:r>
      <w:r w:rsidR="00632815" w:rsidRPr="000735B1">
        <w:t>one study</w:t>
      </w:r>
      <w:r w:rsidRPr="000735B1">
        <w:t xml:space="preserve"> found no significant difference in PSS between the arms crossed and uncrossed conditions </w:t>
      </w:r>
      <w:r w:rsidRPr="000735B1">
        <w:fldChar w:fldCharType="begin">
          <w:fldData xml:space="preserve">PEVuZE5vdGU+PENpdGU+PEF1dGhvcj5GaWxicmljaDwvQXV0aG9yPjxZZWFyPjIwMTc8L1llYXI+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</w:fldData>
        </w:fldChar>
      </w:r>
      <w:r w:rsidR="00187AB6" w:rsidRPr="000735B1">
        <w:instrText xml:space="preserve"> ADDIN EN.CITE </w:instrText>
      </w:r>
      <w:r w:rsidR="00187AB6" w:rsidRPr="000735B1">
        <w:fldChar w:fldCharType="begin">
          <w:fldData xml:space="preserve">PEVuZE5vdGU+PENpdGU+PEF1dGhvcj5GaWxicmljaDwvQXV0aG9yPjxZZWFyPjIwMTc8L1llYXI+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7]</w:t>
      </w:r>
      <w:r w:rsidRPr="000735B1">
        <w:fldChar w:fldCharType="end"/>
      </w:r>
      <w:r w:rsidRPr="000735B1">
        <w:t>.</w:t>
      </w:r>
    </w:p>
    <w:p w14:paraId="31E23875" w14:textId="278E8B5A" w:rsidR="00A13FDF" w:rsidRPr="000735B1" w:rsidRDefault="00A13FDF" w:rsidP="00A13FDF">
      <w:pPr>
        <w:ind w:firstLine="720"/>
      </w:pPr>
      <w:r w:rsidRPr="000735B1">
        <w:t xml:space="preserve">Overall, the data indicates that chronic pain patients show spatial AB away from </w:t>
      </w:r>
      <w:r w:rsidR="00C8671C" w:rsidRPr="000735B1">
        <w:t xml:space="preserve">somatosensory stimuli on </w:t>
      </w:r>
      <w:r w:rsidRPr="000735B1">
        <w:t xml:space="preserve">the pain-affected side of the body.  </w:t>
      </w:r>
    </w:p>
    <w:p w14:paraId="0C7CB107" w14:textId="69B83A7E" w:rsidR="002B3895" w:rsidRPr="000735B1" w:rsidRDefault="00E23379" w:rsidP="002B3895">
      <w:pPr>
        <w:pStyle w:val="Heading3"/>
      </w:pPr>
      <w:r w:rsidRPr="000735B1">
        <w:t>Between-group c</w:t>
      </w:r>
      <w:r w:rsidR="002B3895" w:rsidRPr="000735B1">
        <w:t>hronic pain patients vs healthy controls.</w:t>
      </w:r>
    </w:p>
    <w:p w14:paraId="26A0012F" w14:textId="319A8106" w:rsidR="002B3895" w:rsidRPr="000735B1" w:rsidRDefault="002B3895" w:rsidP="002B3895">
      <w:pPr>
        <w:ind w:firstLine="720"/>
      </w:pPr>
      <w:r w:rsidRPr="000735B1">
        <w:t xml:space="preserve">Four studies </w:t>
      </w:r>
      <w:r w:rsidRPr="000735B1">
        <w:fldChar w:fldCharType="begin">
          <w:fldData xml:space="preserve">PEVuZE5vdGU+PENpdGU+PEF1dGhvcj5LdXR0aWthdDwvQXV0aG9yPjxZZWFyPjIwMTg8L1llYXI+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</w:fldData>
        </w:fldChar>
      </w:r>
      <w:r w:rsidR="00187AB6" w:rsidRPr="000735B1">
        <w:instrText xml:space="preserve"> ADDIN EN.CITE </w:instrText>
      </w:r>
      <w:r w:rsidR="00187AB6" w:rsidRPr="000735B1">
        <w:fldChar w:fldCharType="begin">
          <w:fldData xml:space="preserve">PEVuZE5vdGU+PENpdGU+PEF1dGhvcj5LdXR0aWthdDwvQXV0aG9yPjxZZWFyPjIwMTg8L1llYXI+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33; 42; 44; 68]</w:t>
      </w:r>
      <w:r w:rsidRPr="000735B1">
        <w:fldChar w:fldCharType="end"/>
      </w:r>
      <w:r w:rsidRPr="000735B1">
        <w:t xml:space="preserve"> compared spatial AB to somatosensory stimuli between chronic pain patients and healthy controls using a TOJ task </w:t>
      </w:r>
      <w:r w:rsidRPr="000735B1">
        <w:fldChar w:fldCharType="begin">
          <w:fldData xml:space="preserve">PEVuZE5vdGU+PENpdGU+PEF1dGhvcj5Nb3NlbGV5PC9BdXRob3I+PFllYXI+MjAxMjwvWWVhcj48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</w:fldData>
        </w:fldChar>
      </w:r>
      <w:r w:rsidR="00187AB6" w:rsidRPr="000735B1">
        <w:instrText xml:space="preserve"> ADDIN EN.CITE </w:instrText>
      </w:r>
      <w:r w:rsidR="00187AB6" w:rsidRPr="000735B1">
        <w:fldChar w:fldCharType="begin">
          <w:fldData xml:space="preserve">PEVuZE5vdGU+PENpdGU+PEF1dGhvcj5Nb3NlbGV5PC9BdXRob3I+PFllYXI+MjAxMjwvWWVhcj48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42; 44; 68]</w:t>
      </w:r>
      <w:r w:rsidRPr="000735B1">
        <w:fldChar w:fldCharType="end"/>
      </w:r>
      <w:r w:rsidRPr="000735B1">
        <w:t xml:space="preserve"> or digit discrimination task </w:t>
      </w:r>
      <w:r w:rsidRPr="000735B1">
        <w:fldChar w:fldCharType="begin"/>
      </w:r>
      <w:r w:rsidR="00187AB6" w:rsidRPr="000735B1">
        <w:instrText xml:space="preserve"> ADDIN EN.CITE &lt;EndNote&gt;&lt;Cite&gt;&lt;Author&gt;Kuttikat&lt;/Author&gt;&lt;Year&gt;2018&lt;/Year&gt;&lt;RecNum&gt;961&lt;/RecNum&gt;&lt;DisplayText&gt;[33]&lt;/DisplayText&gt;&lt;record&gt;&lt;rec-number&gt;961&lt;/rec-number&gt;&lt;foreign-keys&gt;&lt;key app="EN" db-id="t5a5rzep95z05yee9adp2evpdfazsw05aa9a" timestamp="1548880262"&gt;961&lt;/key&gt;&lt;/foreign-keys&gt;&lt;ref-type name="Journal Article"&gt;17&lt;/ref-type&gt;&lt;contributors&gt;&lt;authors&gt;&lt;author&gt;Kuttikat, Anoop&lt;/author&gt;&lt;author&gt;Noreika, Valdas&lt;/author&gt;&lt;author&gt;Chennu, Srivas&lt;/author&gt;&lt;author&gt;Shenker, Nicholas&lt;/author&gt;&lt;author&gt;Bekinschtein, Tristan&lt;/author&gt;&lt;author&gt;Brown, Christopher A.&lt;/author&gt;&lt;/authors&gt;&lt;/contributors&gt;&lt;auth-address&gt;Brown, Christopher A., Department of Psychological Sciences, Faculty of Psychology, Health and Society, University of Liverpool, Liverpool, United Kingdom&lt;/auth-address&gt;&lt;titles&gt;&lt;title&gt;Altered neurocognitive processing of tactile stimuli in patients with complex regional pain syndrome&lt;/title&gt;&lt;secondary-title&gt;The Journal of Pain&lt;/secondary-title&gt;&lt;/titles&gt;&lt;periodical&gt;&lt;full-title&gt;The Journal of Pain&lt;/full-title&gt;&lt;/periodical&gt;&lt;pages&gt;395-409&lt;/pages&gt;&lt;volume&gt;19&lt;/volume&gt;&lt;number&gt;4&lt;/number&gt;&lt;keywords&gt;&lt;keyword&gt;Chronic pain&lt;/keyword&gt;&lt;keyword&gt;complex regional pain syndrome&lt;/keyword&gt;&lt;keyword&gt;neuroplasticity&lt;/keyword&gt;&lt;keyword&gt;biomarkers&lt;/keyword&gt;&lt;keyword&gt;electroencephalogram&lt;/keyword&gt;&lt;keyword&gt;cognitive&lt;/keyword&gt;&lt;keyword&gt;tactile&lt;/keyword&gt;&lt;keyword&gt;Cognitive Processes&lt;/keyword&gt;&lt;keyword&gt;Neurocognition&lt;/keyword&gt;&lt;keyword&gt;Tactual Stimulation&lt;/keyword&gt;&lt;keyword&gt;Syndromes&lt;/keyword&gt;&lt;/keywords&gt;&lt;dates&gt;&lt;year&gt;2018&lt;/year&gt;&lt;/dates&gt;&lt;publisher&gt;Elsevier Science&lt;/publisher&gt;&lt;isbn&gt;1526-5900&amp;#xD;1528-8447&lt;/isbn&gt;&lt;accession-num&gt;2018-13660-005&lt;/accession-num&gt;&lt;urls&gt;&lt;related-urls&gt;&lt;url&gt;http://search.ebscohost.com/login.aspx?direct=true&amp;amp;db=psyh&amp;amp;AN=2018-13660-005&amp;amp;site=ehost-live&lt;/url&gt;&lt;url&gt;ORCID: 0000-0003-1414-2635&lt;/url&gt;&lt;url&gt;cab79@liverpool.ac.uk&lt;/url&gt;&lt;/related-urls&gt;&lt;/urls&gt;&lt;electronic-resource-num&gt;10.1016/j.jpain.2017.11.008&lt;/electronic-resource-num&gt;&lt;remote-database-name&gt;psyh&lt;/remote-database-name&gt;&lt;remote-database-provider&gt;EBSCOhost&lt;/remote-database-provider&gt;&lt;/record&gt;&lt;/Cite&gt;&lt;/EndNote&gt;</w:instrText>
      </w:r>
      <w:r w:rsidRPr="000735B1">
        <w:fldChar w:fldCharType="separate"/>
      </w:r>
      <w:r w:rsidR="00187AB6" w:rsidRPr="000735B1">
        <w:rPr>
          <w:noProof/>
        </w:rPr>
        <w:t>[33]</w:t>
      </w:r>
      <w:r w:rsidRPr="000735B1">
        <w:fldChar w:fldCharType="end"/>
      </w:r>
      <w:r w:rsidRPr="000735B1">
        <w:t xml:space="preserve">.  Three studies of CRPS </w:t>
      </w:r>
      <w:r w:rsidRPr="000735B1">
        <w:fldChar w:fldCharType="begin">
          <w:fldData xml:space="preserve">PEVuZE5vdGU+PENpdGU+PEF1dGhvcj5LdXR0aWthdDwvQXV0aG9yPjxZZWFyPjIwMTg8L1llYXI+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</w:fldData>
        </w:fldChar>
      </w:r>
      <w:r w:rsidR="00187AB6" w:rsidRPr="000735B1">
        <w:instrText xml:space="preserve"> ADDIN EN.CITE </w:instrText>
      </w:r>
      <w:r w:rsidR="00187AB6" w:rsidRPr="000735B1">
        <w:fldChar w:fldCharType="begin">
          <w:fldData xml:space="preserve">PEVuZE5vdGU+PENpdGU+PEF1dGhvcj5LdXR0aWthdDwvQXV0aG9yPjxZZWFyPjIwMTg8L1llYXI+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33; 42]</w:t>
      </w:r>
      <w:r w:rsidRPr="000735B1">
        <w:fldChar w:fldCharType="end"/>
      </w:r>
      <w:r w:rsidRPr="000735B1">
        <w:t xml:space="preserve"> or low back pain patients </w:t>
      </w:r>
      <w:r w:rsidRPr="000735B1">
        <w:fldChar w:fldCharType="begin"/>
      </w:r>
      <w:r w:rsidR="00187AB6" w:rsidRPr="000735B1">
        <w:instrText xml:space="preserve"> ADDIN EN.CITE &lt;EndNote&gt;&lt;Cite&gt;&lt;Author&gt;Moseley&lt;/Author&gt;&lt;Year&gt;2012&lt;/Year&gt;&lt;RecNum&gt;57&lt;/RecNum&gt;&lt;DisplayText&gt;[44]&lt;/DisplayText&gt;&lt;record&gt;&lt;rec-number&gt;57&lt;/rec-number&gt;&lt;foreign-keys&gt;&lt;key app="EN" db-id="2xaaap2efrdzf1eafv5pxxz39e2vzd90zsdz" timestamp="1555320087"&gt;57&lt;/key&gt;&lt;/foreign-keys&gt;&lt;ref-type name="Journal Article"&gt;17&lt;/ref-type&gt;&lt;contributors&gt;&lt;authors&gt;&lt;author&gt;Moseley, G. Lorimer&lt;/author&gt;&lt;author&gt;Gallagher, Laura&lt;/author&gt;&lt;author&gt;Gallace, Alberto&lt;/author&gt;&lt;/authors&gt;&lt;/contributors&gt;&lt;titles&gt;&lt;title&gt;Neglect-like tactile dysfunction in chronic back pain&lt;/title&gt;&lt;secondary-title&gt;Neurology&lt;/secondary-title&gt;&lt;/titles&gt;&lt;periodical&gt;&lt;full-title&gt;Neurology&lt;/full-title&gt;&lt;/periodical&gt;&lt;pages&gt;327-332&lt;/pages&gt;&lt;volume&gt;79&lt;/volume&gt;&lt;number&gt;4&lt;/number&gt;&lt;dates&gt;&lt;year&gt;2012&lt;/year&gt;&lt;/dates&gt;&lt;isbn&gt;0028-3878&lt;/isbn&gt;&lt;urls&gt;&lt;/urls&gt;&lt;/record&gt;&lt;/Cite&gt;&lt;/EndNote&gt;</w:instrText>
      </w:r>
      <w:r w:rsidRPr="000735B1">
        <w:fldChar w:fldCharType="separate"/>
      </w:r>
      <w:r w:rsidR="00187AB6" w:rsidRPr="000735B1">
        <w:rPr>
          <w:noProof/>
        </w:rPr>
        <w:t>[44]</w:t>
      </w:r>
      <w:r w:rsidRPr="000735B1">
        <w:fldChar w:fldCharType="end"/>
      </w:r>
      <w:r w:rsidRPr="000735B1">
        <w:t xml:space="preserve"> found at least one indication that AB away from the pain-</w:t>
      </w:r>
      <w:r w:rsidRPr="000735B1">
        <w:lastRenderedPageBreak/>
        <w:t>affected side was greater than AB away from the matched side for healthy</w:t>
      </w:r>
      <w:r w:rsidR="00C37163" w:rsidRPr="000735B1">
        <w:t xml:space="preserve"> controls</w:t>
      </w:r>
      <w:r w:rsidRPr="000735B1">
        <w:t xml:space="preserve">.  No significant between-group differences were found in a TOJ task with chronic orofacial patients and healthy controls </w:t>
      </w:r>
      <w:r w:rsidRPr="000735B1">
        <w:fldChar w:fldCharType="begin"/>
      </w:r>
      <w:r w:rsidR="00187AB6" w:rsidRPr="000735B1">
        <w:instrText xml:space="preserve"> ADDIN EN.CITE &lt;EndNote&gt;&lt;Cite&gt;&lt;Author&gt;Van Damme&lt;/Author&gt;&lt;Year&gt;2018&lt;/Year&gt;&lt;RecNum&gt;32&lt;/RecNum&gt;&lt;DisplayText&gt;[68]&lt;/DisplayText&gt;&lt;record&gt;&lt;rec-number&gt;32&lt;/rec-number&gt;&lt;foreign-keys&gt;&lt;key app="EN" db-id="2xaaap2efrdzf1eafv5pxxz39e2vzd90zsdz" timestamp="1550759494"&gt;32&lt;/key&gt;&lt;/foreign-keys&gt;&lt;ref-type name="Journal Article"&gt;17&lt;/ref-type&gt;&lt;contributors&gt;&lt;authors&gt;&lt;author&gt;Van Damme, S.&lt;/author&gt;&lt;author&gt;Bulcke, C. V.&lt;/author&gt;&lt;author&gt;Van Den Berghe, L.&lt;/author&gt;&lt;author&gt;Poppe, L.&lt;/author&gt;&lt;author&gt;Crombez, G.&lt;/author&gt;&lt;/authors&gt;&lt;/contributors&gt;&lt;titles&gt;&lt;title&gt;Do patients with chronic unilateral orofacial pain due to a temporomandibular disorder show increased attending to somatosensory input at the painful side of the jaw?&lt;/title&gt;&lt;secondary-title&gt;PeerJ&lt;/secondary-title&gt;&lt;/titles&gt;&lt;periodical&gt;&lt;full-title&gt;PeerJ&lt;/full-title&gt;&lt;/periodical&gt;&lt;volume&gt;2018&lt;/volume&gt;&lt;number&gt;1&lt;/number&gt;&lt;dates&gt;&lt;year&gt;2018&lt;/year&gt;&lt;/dates&gt;&lt;work-type&gt;Article&lt;/work-type&gt;&lt;urls&gt;&lt;related-urls&gt;&lt;url&gt;https://www.scopus.com/inward/record.uri?eid=2-s2.0-85040866321&amp;amp;doi=10.7717%2fpeerj.4310&amp;amp;partnerID=40&amp;amp;md5=36e9a823876c54ce19885cb88c00e19b&lt;/url&gt;&lt;/related-urls&gt;&lt;/urls&gt;&lt;custom7&gt;e4310&lt;/custom7&gt;&lt;electronic-resource-num&gt;10.7717/peerj.4310&lt;/electronic-resource-num&gt;&lt;remote-database-name&gt;Scopus&lt;/remote-database-name&gt;&lt;/record&gt;&lt;/Cite&gt;&lt;/EndNote&gt;</w:instrText>
      </w:r>
      <w:r w:rsidRPr="000735B1">
        <w:fldChar w:fldCharType="separate"/>
      </w:r>
      <w:r w:rsidR="00187AB6" w:rsidRPr="000735B1">
        <w:rPr>
          <w:noProof/>
        </w:rPr>
        <w:t>[68]</w:t>
      </w:r>
      <w:r w:rsidRPr="000735B1">
        <w:fldChar w:fldCharType="end"/>
      </w:r>
      <w:r w:rsidR="00A13FDF" w:rsidRPr="000735B1">
        <w:t xml:space="preserve">.  Overall, the evidence suggests that chronic pain patients show greater AB away from </w:t>
      </w:r>
      <w:r w:rsidR="00C8671C" w:rsidRPr="000735B1">
        <w:t xml:space="preserve">somatosensory stimuli on </w:t>
      </w:r>
      <w:r w:rsidR="00A13FDF" w:rsidRPr="000735B1">
        <w:t>the pain-affected side as compared to the matched side for healthy controls.</w:t>
      </w:r>
    </w:p>
    <w:p w14:paraId="635A1EEB" w14:textId="77777777" w:rsidR="002B3895" w:rsidRPr="000735B1" w:rsidRDefault="002B3895" w:rsidP="002B3895">
      <w:pPr>
        <w:pStyle w:val="Heading2"/>
      </w:pPr>
      <w:r w:rsidRPr="000735B1">
        <w:t xml:space="preserve">Outcome 3: Spatial AB to Visual Stimuli </w:t>
      </w:r>
    </w:p>
    <w:p w14:paraId="13611C14" w14:textId="4DFD6E68" w:rsidR="002B3895" w:rsidRPr="000735B1" w:rsidRDefault="002B3895" w:rsidP="002B3895">
      <w:pPr>
        <w:ind w:firstLine="720"/>
      </w:pPr>
      <w:r w:rsidRPr="000735B1">
        <w:t xml:space="preserve">Five </w:t>
      </w:r>
      <w:r w:rsidR="00EC52AF" w:rsidRPr="000735B1">
        <w:t>studies</w:t>
      </w:r>
      <w:r w:rsidRPr="000735B1">
        <w:t xml:space="preserve"> </w:t>
      </w:r>
      <w:r w:rsidRPr="000735B1">
        <w:fldChar w:fldCharType="begin">
          <w:fldData xml:space="preserve">PEVuZE5vdGU+PENpdGU+PEF1dGhvcj5TaW5mb3JpYW5pPC9BdXRob3I+PFllYXI+MTk4OTwvWWVh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=
</w:fldData>
        </w:fldChar>
      </w:r>
      <w:r w:rsidR="00187AB6" w:rsidRPr="000735B1">
        <w:instrText xml:space="preserve"> ADDIN EN.CITE </w:instrText>
      </w:r>
      <w:r w:rsidR="00187AB6" w:rsidRPr="000735B1">
        <w:fldChar w:fldCharType="begin">
          <w:fldData xml:space="preserve">PEVuZE5vdGU+PENpdGU+PEF1dGhvcj5TaW5mb3JpYW5pPC9BdXRob3I+PFllYXI+MTk4OTwvWWVh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=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5; 16; 19; 32; 61]</w:t>
      </w:r>
      <w:r w:rsidRPr="000735B1">
        <w:fldChar w:fldCharType="end"/>
      </w:r>
      <w:r w:rsidRPr="000735B1">
        <w:t xml:space="preserve"> reported investigations of spatial AB to visual stimuli relative to the pain-affected area of the body (chronic pain</w:t>
      </w:r>
      <w:r w:rsidRPr="000735B1">
        <w:rPr>
          <w:i/>
        </w:rPr>
        <w:t xml:space="preserve"> N = </w:t>
      </w:r>
      <w:r w:rsidRPr="000735B1">
        <w:t>111, healthy</w:t>
      </w:r>
      <w:r w:rsidRPr="000735B1">
        <w:rPr>
          <w:i/>
        </w:rPr>
        <w:t xml:space="preserve"> N = </w:t>
      </w:r>
      <w:r w:rsidRPr="000735B1">
        <w:t xml:space="preserve">73).  </w:t>
      </w:r>
    </w:p>
    <w:p w14:paraId="0F7EE4AA" w14:textId="4B88CB4C" w:rsidR="002B3895" w:rsidRPr="000735B1" w:rsidRDefault="00E23379" w:rsidP="002B3895">
      <w:pPr>
        <w:pStyle w:val="Heading3"/>
      </w:pPr>
      <w:r w:rsidRPr="000735B1">
        <w:t>Within-group p</w:t>
      </w:r>
      <w:r w:rsidR="002B3895" w:rsidRPr="000735B1">
        <w:t>ain affected vs unaffected side.</w:t>
      </w:r>
    </w:p>
    <w:p w14:paraId="1217067B" w14:textId="30DDB2F5" w:rsidR="002B3895" w:rsidRPr="000735B1" w:rsidRDefault="002B3895" w:rsidP="002B3895">
      <w:pPr>
        <w:ind w:firstLine="720"/>
      </w:pPr>
      <w:r w:rsidRPr="000735B1">
        <w:t xml:space="preserve">Two of the five studies which assessed this outcome found a significant AB to visual stimuli relative to the location of pain </w:t>
      </w:r>
      <w:r w:rsidRPr="000735B1">
        <w:fldChar w:fldCharType="begin">
          <w:fldData xml:space="preserve">PEVuZE5vdGU+PENpdGU+PEF1dGhvcj5CdWx0aXR1ZGU8L0F1dGhvcj48WWVhcj4yMDE3PC9ZZWFy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</w:fldData>
        </w:fldChar>
      </w:r>
      <w:r w:rsidR="00187AB6" w:rsidRPr="000735B1">
        <w:instrText xml:space="preserve"> ADDIN EN.CITE </w:instrText>
      </w:r>
      <w:r w:rsidR="00187AB6" w:rsidRPr="000735B1">
        <w:fldChar w:fldCharType="begin">
          <w:fldData xml:space="preserve">PEVuZE5vdGU+PENpdGU+PEF1dGhvcj5CdWx0aXR1ZGU8L0F1dGhvcj48WWVhcj4yMDE3PC9ZZWFy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5; 17]</w:t>
      </w:r>
      <w:r w:rsidRPr="000735B1">
        <w:fldChar w:fldCharType="end"/>
      </w:r>
      <w:r w:rsidRPr="000735B1">
        <w:t xml:space="preserve">.  Both showed AB to visual stimuli on the side of the body unaffected by pain, although this bias was only significant when hands were out of sight in the study by Bultitude and colleagues </w:t>
      </w:r>
      <w:r w:rsidRPr="000735B1">
        <w:fldChar w:fldCharType="begin">
          <w:fldData xml:space="preserve">PEVuZE5vdGU+PENpdGUgRXhjbHVkZUF1dGg9IjEiPjxBdXRob3I+QnVsdGl0dWRlPC9BdXRob3I+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</w:fldData>
        </w:fldChar>
      </w:r>
      <w:r w:rsidR="002C576A" w:rsidRPr="000735B1">
        <w:instrText xml:space="preserve"> ADDIN EN.CITE </w:instrText>
      </w:r>
      <w:r w:rsidR="002C576A" w:rsidRPr="000735B1">
        <w:fldChar w:fldCharType="begin">
          <w:fldData xml:space="preserve">PEVuZE5vdGU+PENpdGUgRXhjbHVkZUF1dGg9IjEiPjxBdXRob3I+QnVsdGl0dWRlPC9BdXRob3I+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</w:fldData>
        </w:fldChar>
      </w:r>
      <w:r w:rsidR="002C576A" w:rsidRPr="000735B1">
        <w:instrText xml:space="preserve"> ADDIN EN.CITE.DATA </w:instrText>
      </w:r>
      <w:r w:rsidR="002C576A" w:rsidRPr="000735B1">
        <w:fldChar w:fldCharType="end"/>
      </w:r>
      <w:r w:rsidRPr="000735B1">
        <w:fldChar w:fldCharType="separate"/>
      </w:r>
      <w:r w:rsidR="002C576A" w:rsidRPr="000735B1">
        <w:rPr>
          <w:noProof/>
        </w:rPr>
        <w:t>[5]</w:t>
      </w:r>
      <w:r w:rsidRPr="000735B1">
        <w:fldChar w:fldCharType="end"/>
      </w:r>
      <w:r w:rsidR="00C27213" w:rsidRPr="000735B1">
        <w:t>,</w:t>
      </w:r>
      <w:r w:rsidRPr="000735B1">
        <w:t xml:space="preserve"> and when the visual stimuli were in near space next to the participant’s hands in the study by Filbrich and colleagues </w:t>
      </w:r>
      <w:r w:rsidRPr="000735B1">
        <w:fldChar w:fldCharType="begin">
          <w:fldData xml:space="preserve">PEVuZE5vdGU+PENpdGUgRXhjbHVkZUF1dGg9IjEiPjxBdXRob3I+RmlsYnJpY2g8L0F1dGhvcj48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==
</w:fldData>
        </w:fldChar>
      </w:r>
      <w:r w:rsidR="00187AB6" w:rsidRPr="000735B1">
        <w:instrText xml:space="preserve"> ADDIN EN.CITE </w:instrText>
      </w:r>
      <w:r w:rsidR="00187AB6" w:rsidRPr="000735B1">
        <w:fldChar w:fldCharType="begin">
          <w:fldData xml:space="preserve">PEVuZE5vdGU+PENpdGUgRXhjbHVkZUF1dGg9IjEiPjxBdXRob3I+RmlsYnJpY2g8L0F1dGhvcj48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==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7]</w:t>
      </w:r>
      <w:r w:rsidRPr="000735B1">
        <w:fldChar w:fldCharType="end"/>
      </w:r>
      <w:r w:rsidRPr="000735B1">
        <w:t xml:space="preserve">.  These were the only studies to use a TOJ task and both tested a sample of CRPS patients.  Two spatial cueing task studies found no significant difference in attention to visual stimuli on the pain-affected as compared to pain-unaffected sides of the body for patients with unilateral CRPS </w:t>
      </w:r>
      <w:r w:rsidRPr="000735B1">
        <w:fldChar w:fldCharType="begin"/>
      </w:r>
      <w:r w:rsidR="00187AB6" w:rsidRPr="000735B1">
        <w:instrText xml:space="preserve"> ADDIN EN.CITE &lt;EndNote&gt;&lt;Cite&gt;&lt;Author&gt;Filippopulos&lt;/Author&gt;&lt;Year&gt;2015&lt;/Year&gt;&lt;RecNum&gt;121&lt;/RecNum&gt;&lt;DisplayText&gt;[19]&lt;/DisplayText&gt;&lt;record&gt;&lt;rec-number&gt;121&lt;/rec-number&gt;&lt;foreign-keys&gt;&lt;key app="EN" db-id="2xaaap2efrdzf1eafv5pxxz39e2vzd90zsdz" timestamp="1560784004"&gt;121&lt;/key&gt;&lt;/foreign-keys&gt;&lt;ref-type name="Journal Article"&gt;17&lt;/ref-type&gt;&lt;contributors&gt;&lt;authors&gt;&lt;author&gt;Filippopulos, Filipp M&lt;/author&gt;&lt;author&gt;Grafenstein, Jessica&lt;/author&gt;&lt;author&gt;Straube, Andreas&lt;/author&gt;&lt;author&gt;Eggert, Thomas&lt;/author&gt;&lt;/authors&gt;&lt;/contributors&gt;&lt;titles&gt;&lt;title&gt;Complex regional pain syndrome (CRPS) or continuous unilateral distal experimental pain stimulation in healthy subjects does not bias visual attention towards one hemifield&lt;/title&gt;&lt;secondary-title&gt;Experimental brain research&lt;/secondary-title&gt;&lt;/titles&gt;&lt;periodical&gt;&lt;full-title&gt;Experimental brain research&lt;/full-title&gt;&lt;/periodical&gt;&lt;pages&gt;3291-3299&lt;/pages&gt;&lt;volume&gt;233&lt;/volume&gt;&lt;number&gt;11&lt;/number&gt;&lt;dates&gt;&lt;year&gt;2015&lt;/year&gt;&lt;/dates&gt;&lt;isbn&gt;0014-4819&lt;/isbn&gt;&lt;urls&gt;&lt;/urls&gt;&lt;/record&gt;&lt;/Cite&gt;&lt;/EndNote&gt;</w:instrText>
      </w:r>
      <w:r w:rsidRPr="000735B1">
        <w:fldChar w:fldCharType="separate"/>
      </w:r>
      <w:r w:rsidR="00187AB6" w:rsidRPr="000735B1">
        <w:rPr>
          <w:noProof/>
        </w:rPr>
        <w:t>[19]</w:t>
      </w:r>
      <w:r w:rsidRPr="000735B1">
        <w:fldChar w:fldCharType="end"/>
      </w:r>
      <w:r w:rsidRPr="000735B1">
        <w:rPr>
          <w:lang w:val="fr-FR"/>
        </w:rPr>
        <w:t xml:space="preserve"> or migraine with unilateral prodromes </w:t>
      </w:r>
      <w:r w:rsidRPr="000735B1">
        <w:fldChar w:fldCharType="begin"/>
      </w:r>
      <w:r w:rsidR="00187AB6" w:rsidRPr="000735B1">
        <w:instrText xml:space="preserve"> ADDIN EN.CITE &lt;EndNote&gt;&lt;Cite&gt;&lt;Author&gt;Sinforiani&lt;/Author&gt;&lt;Year&gt;1989&lt;/Year&gt;&lt;RecNum&gt;119&lt;/RecNum&gt;&lt;DisplayText&gt;[61]&lt;/DisplayText&gt;&lt;record&gt;&lt;rec-number&gt;119&lt;/rec-number&gt;&lt;foreign-keys&gt;&lt;key app="EN" db-id="2xaaap2efrdzf1eafv5pxxz39e2vzd90zsdz" timestamp="1560783902"&gt;119&lt;/key&gt;&lt;/foreign-keys&gt;&lt;ref-type name="Journal Article"&gt;17&lt;/ref-type&gt;&lt;contributors&gt;&lt;authors&gt;&lt;author&gt;Sinforiani, E&lt;/author&gt;&lt;author&gt;Zinelli, P&lt;/author&gt;&lt;author&gt;Faglia, L&lt;/author&gt;&lt;author&gt;Granella, F&lt;/author&gt;&lt;author&gt;Mauri, M&lt;/author&gt;&lt;author&gt;Manzoni, GC&lt;/author&gt;&lt;author&gt;Turla, M&lt;/author&gt;&lt;author&gt;Mazzucchi, A&lt;/author&gt;&lt;/authors&gt;&lt;/contributors&gt;&lt;titles&gt;&lt;title&gt;Lateralization of visual attention in patients with classic migraine and unilateral prodromes&lt;/title&gt;&lt;secondary-title&gt;Functional neurology&lt;/secondary-title&gt;&lt;/titles&gt;&lt;periodical&gt;&lt;full-title&gt;Functional neurology&lt;/full-title&gt;&lt;/periodical&gt;&lt;pages&gt;247-252&lt;/pages&gt;&lt;volume&gt;4&lt;/volume&gt;&lt;number&gt;3&lt;/number&gt;&lt;dates&gt;&lt;year&gt;1989&lt;/year&gt;&lt;/dates&gt;&lt;isbn&gt;0393-5264&lt;/isbn&gt;&lt;urls&gt;&lt;/urls&gt;&lt;/record&gt;&lt;/Cite&gt;&lt;/EndNote&gt;</w:instrText>
      </w:r>
      <w:r w:rsidRPr="000735B1">
        <w:fldChar w:fldCharType="separate"/>
      </w:r>
      <w:r w:rsidR="00187AB6" w:rsidRPr="000735B1">
        <w:rPr>
          <w:noProof/>
        </w:rPr>
        <w:t>[61]</w:t>
      </w:r>
      <w:r w:rsidRPr="000735B1">
        <w:fldChar w:fldCharType="end"/>
      </w:r>
      <w:r w:rsidR="00C37163" w:rsidRPr="000735B1">
        <w:rPr>
          <w:lang w:val="fr-FR"/>
        </w:rPr>
        <w:t xml:space="preserve">.  </w:t>
      </w:r>
      <w:r w:rsidR="00C37163" w:rsidRPr="000735B1">
        <w:t>I</w:t>
      </w:r>
      <w:r w:rsidRPr="000735B1">
        <w:t xml:space="preserve">n a neglect test, patients with CRPS and other pain in an upper limb showed slightly faster reaction times to visual stimuli on the pain-unaffected side as compared to the pain-affected side but there was no significant difference between sides </w:t>
      </w:r>
      <w:r w:rsidRPr="000735B1">
        <w:fldChar w:fldCharType="begin"/>
      </w:r>
      <w:r w:rsidR="00187AB6" w:rsidRPr="000735B1">
        <w:instrText xml:space="preserve"> ADDIN EN.CITE &lt;EndNote&gt;&lt;Cite&gt;&lt;Author&gt;Kolb&lt;/Author&gt;&lt;Year&gt;2012&lt;/Year&gt;&lt;RecNum&gt;109&lt;/RecNum&gt;&lt;DisplayText&gt;[32]&lt;/DisplayText&gt;&lt;record&gt;&lt;rec-number&gt;109&lt;/rec-number&gt;&lt;foreign-keys&gt;&lt;key app="EN" db-id="2xaaap2efrdzf1eafv5pxxz39e2vzd90zsdz" timestamp="1559212633"&gt;109&lt;/key&gt;&lt;/foreign-keys&gt;&lt;ref-type name="Journal Article"&gt;17&lt;/ref-type&gt;&lt;contributors&gt;&lt;authors&gt;&lt;author&gt;Kolb, Leonie&lt;/author&gt;&lt;author&gt;Lang, Christoph&lt;/author&gt;&lt;author&gt;Seifert, Frank&lt;/author&gt;&lt;author&gt;Maihöfner, Christian&lt;/author&gt;&lt;/authors&gt;&lt;/contributors&gt;&lt;titles&gt;&lt;title&gt;Cognitive correlates of “neglect-like syndrome” in patients with complex regional pain syndrome&lt;/title&gt;&lt;secondary-title&gt;PAIN®&lt;/secondary-title&gt;&lt;/titles&gt;&lt;periodical&gt;&lt;full-title&gt;PAIN®&lt;/full-title&gt;&lt;/periodical&gt;&lt;pages&gt;1063-1073&lt;/pages&gt;&lt;volume&gt;153&lt;/volume&gt;&lt;number&gt;5&lt;/number&gt;&lt;dates&gt;&lt;year&gt;2012&lt;/year&gt;&lt;/dates&gt;&lt;isbn&gt;0304-3959&lt;/isbn&gt;&lt;urls&gt;&lt;/urls&gt;&lt;/record&gt;&lt;/Cite&gt;&lt;/EndNote&gt;</w:instrText>
      </w:r>
      <w:r w:rsidRPr="000735B1">
        <w:fldChar w:fldCharType="separate"/>
      </w:r>
      <w:r w:rsidR="00187AB6" w:rsidRPr="000735B1">
        <w:rPr>
          <w:noProof/>
        </w:rPr>
        <w:t>[32]</w:t>
      </w:r>
      <w:r w:rsidRPr="000735B1">
        <w:fldChar w:fldCharType="end"/>
      </w:r>
      <w:r w:rsidRPr="000735B1">
        <w:t xml:space="preserve">.  </w:t>
      </w:r>
    </w:p>
    <w:p w14:paraId="1860636B" w14:textId="6A085FBE" w:rsidR="002B3895" w:rsidRPr="000735B1" w:rsidRDefault="002B3895" w:rsidP="002B3895">
      <w:pPr>
        <w:ind w:firstLine="720"/>
      </w:pPr>
      <w:r w:rsidRPr="000735B1">
        <w:t>Filbrich et al.</w:t>
      </w:r>
      <w:r w:rsidRPr="000735B1">
        <w:fldChar w:fldCharType="begin">
          <w:fldData xml:space="preserve">PEVuZE5vdGU+PENpdGUgRXhjbHVkZUF1dGg9IjEiPjxBdXRob3I+RmlsYnJpY2g8L0F1dGhvcj48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==
</w:fldData>
        </w:fldChar>
      </w:r>
      <w:r w:rsidR="00187AB6" w:rsidRPr="000735B1">
        <w:instrText xml:space="preserve"> ADDIN EN.CITE </w:instrText>
      </w:r>
      <w:r w:rsidR="00187AB6" w:rsidRPr="000735B1">
        <w:fldChar w:fldCharType="begin">
          <w:fldData xml:space="preserve">PEVuZE5vdGU+PENpdGUgRXhjbHVkZUF1dGg9IjEiPjxBdXRob3I+RmlsYnJpY2g8L0F1dGhvcj48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==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7]</w:t>
      </w:r>
      <w:r w:rsidRPr="000735B1">
        <w:fldChar w:fldCharType="end"/>
      </w:r>
      <w:r w:rsidRPr="000735B1">
        <w:t xml:space="preserve"> found that the PSS was greater when hands were located near to the visual stimuli rather than close to the body. This is somewhat in contrast with the results of Bultitude et al. </w:t>
      </w:r>
      <w:r w:rsidRPr="000735B1">
        <w:fldChar w:fldCharType="begin">
          <w:fldData xml:space="preserve">PEVuZE5vdGU+PENpdGUgRXhjbHVkZUF1dGg9IjEiPjxBdXRob3I+QnVsdGl0dWRlPC9BdXRob3I+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</w:fldData>
        </w:fldChar>
      </w:r>
      <w:r w:rsidR="002C576A" w:rsidRPr="000735B1">
        <w:instrText xml:space="preserve"> ADDIN EN.CITE </w:instrText>
      </w:r>
      <w:r w:rsidR="002C576A" w:rsidRPr="000735B1">
        <w:fldChar w:fldCharType="begin">
          <w:fldData xml:space="preserve">PEVuZE5vdGU+PENpdGUgRXhjbHVkZUF1dGg9IjEiPjxBdXRob3I+QnVsdGl0dWRlPC9BdXRob3I+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</w:fldData>
        </w:fldChar>
      </w:r>
      <w:r w:rsidR="002C576A" w:rsidRPr="000735B1">
        <w:instrText xml:space="preserve"> ADDIN EN.CITE.DATA </w:instrText>
      </w:r>
      <w:r w:rsidR="002C576A" w:rsidRPr="000735B1">
        <w:fldChar w:fldCharType="end"/>
      </w:r>
      <w:r w:rsidRPr="000735B1">
        <w:fldChar w:fldCharType="separate"/>
      </w:r>
      <w:r w:rsidR="002C576A" w:rsidRPr="000735B1">
        <w:rPr>
          <w:noProof/>
        </w:rPr>
        <w:t>[5]</w:t>
      </w:r>
      <w:r w:rsidRPr="000735B1">
        <w:fldChar w:fldCharType="end"/>
      </w:r>
      <w:r w:rsidRPr="000735B1">
        <w:t xml:space="preserve">, in which bias was greater when hands were out of sight than when they were near the visual stimulus, although it is </w:t>
      </w:r>
      <w:r w:rsidRPr="000735B1">
        <w:lastRenderedPageBreak/>
        <w:t xml:space="preserve">noted that the difference in PSS between the no hands and uncrossed hands conditions was not significant in this study. </w:t>
      </w:r>
    </w:p>
    <w:p w14:paraId="29F1C2FF" w14:textId="76533D93" w:rsidR="00C8671C" w:rsidRPr="000735B1" w:rsidRDefault="00C8671C" w:rsidP="002B3895">
      <w:pPr>
        <w:ind w:firstLine="720"/>
      </w:pPr>
      <w:r w:rsidRPr="000735B1">
        <w:t>Overall, the evidence is inconclusive, showing AB away from visual stimuli on the pain-affected side but only for CRPS patients using the TOJ task.</w:t>
      </w:r>
    </w:p>
    <w:p w14:paraId="44D2C554" w14:textId="3797BA01" w:rsidR="002B3895" w:rsidRPr="000735B1" w:rsidRDefault="00E23379" w:rsidP="002B3895">
      <w:pPr>
        <w:pStyle w:val="Heading3"/>
      </w:pPr>
      <w:r w:rsidRPr="000735B1">
        <w:t>Between-group c</w:t>
      </w:r>
      <w:r w:rsidR="002B3895" w:rsidRPr="000735B1">
        <w:t>hronic pain patients vs healthy controls.</w:t>
      </w:r>
    </w:p>
    <w:p w14:paraId="64E90FF7" w14:textId="1849E5D9" w:rsidR="002B3895" w:rsidRPr="000735B1" w:rsidRDefault="002B3895" w:rsidP="002B3895">
      <w:pPr>
        <w:ind w:firstLine="720"/>
      </w:pPr>
      <w:r w:rsidRPr="000735B1">
        <w:t xml:space="preserve">Four studies compared spatial AB to visual stimuli between patients with unilateral chronic pain and healthy controls </w:t>
      </w:r>
      <w:r w:rsidRPr="000735B1">
        <w:fldChar w:fldCharType="begin">
          <w:fldData xml:space="preserve">PEVuZE5vdGU+PENpdGU+PEF1dGhvcj5TaW5mb3JpYW5pPC9BdXRob3I+PFllYXI+MTk4OTwvWWVh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</w:fldData>
        </w:fldChar>
      </w:r>
      <w:r w:rsidR="00187AB6" w:rsidRPr="000735B1">
        <w:instrText xml:space="preserve"> ADDIN EN.CITE </w:instrText>
      </w:r>
      <w:r w:rsidR="00187AB6" w:rsidRPr="000735B1">
        <w:fldChar w:fldCharType="begin">
          <w:fldData xml:space="preserve">PEVuZE5vdGU+PENpdGU+PEF1dGhvcj5TaW5mb3JpYW5pPC9BdXRob3I+PFllYXI+MTk4OTwvWWVh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5; 19; 32; 61]</w:t>
      </w:r>
      <w:r w:rsidRPr="000735B1">
        <w:fldChar w:fldCharType="end"/>
      </w:r>
      <w:r w:rsidRPr="000735B1">
        <w:t xml:space="preserve">.  One </w:t>
      </w:r>
      <w:r w:rsidR="00C37163" w:rsidRPr="000735B1">
        <w:t xml:space="preserve">TOJ </w:t>
      </w:r>
      <w:r w:rsidRPr="000735B1">
        <w:t>study found a significant</w:t>
      </w:r>
      <w:r w:rsidR="00C37163" w:rsidRPr="000735B1">
        <w:t xml:space="preserve">ly greater bias to the pain-unaffected side for </w:t>
      </w:r>
      <w:r w:rsidRPr="000735B1">
        <w:t xml:space="preserve">CRPS patients </w:t>
      </w:r>
      <w:r w:rsidR="00C37163" w:rsidRPr="000735B1">
        <w:t xml:space="preserve">than the matched side for healthy controls </w:t>
      </w:r>
      <w:r w:rsidRPr="000735B1">
        <w:t xml:space="preserve">but this difference did not remain in the crossed hands condition </w:t>
      </w:r>
      <w:r w:rsidRPr="000735B1">
        <w:fldChar w:fldCharType="begin">
          <w:fldData xml:space="preserve">PEVuZE5vdGU+PENpdGU+PEF1dGhvcj5CdWx0aXR1ZGU8L0F1dGhvcj48WWVhcj4yMDE3PC9ZZWFy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</w:fldData>
        </w:fldChar>
      </w:r>
      <w:r w:rsidR="002C576A" w:rsidRPr="000735B1">
        <w:instrText xml:space="preserve"> ADDIN EN.CITE </w:instrText>
      </w:r>
      <w:r w:rsidR="002C576A" w:rsidRPr="000735B1">
        <w:fldChar w:fldCharType="begin">
          <w:fldData xml:space="preserve">PEVuZE5vdGU+PENpdGU+PEF1dGhvcj5CdWx0aXR1ZGU8L0F1dGhvcj48WWVhcj4yMDE3PC9ZZWFy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</w:fldData>
        </w:fldChar>
      </w:r>
      <w:r w:rsidR="002C576A" w:rsidRPr="000735B1">
        <w:instrText xml:space="preserve"> ADDIN EN.CITE.DATA </w:instrText>
      </w:r>
      <w:r w:rsidR="002C576A" w:rsidRPr="000735B1">
        <w:fldChar w:fldCharType="end"/>
      </w:r>
      <w:r w:rsidRPr="000735B1">
        <w:fldChar w:fldCharType="separate"/>
      </w:r>
      <w:r w:rsidR="002C576A" w:rsidRPr="000735B1">
        <w:rPr>
          <w:noProof/>
        </w:rPr>
        <w:t>[5]</w:t>
      </w:r>
      <w:r w:rsidRPr="000735B1">
        <w:fldChar w:fldCharType="end"/>
      </w:r>
      <w:r w:rsidRPr="000735B1">
        <w:t xml:space="preserve">.  No significant between-group differences were found in studies that used a spatial cueing task or neglect test </w:t>
      </w:r>
      <w:r w:rsidRPr="000735B1">
        <w:fldChar w:fldCharType="begin">
          <w:fldData xml:space="preserve">PEVuZE5vdGU+PENpdGU+PEF1dGhvcj5Lb2xiPC9BdXRob3I+PFllYXI+MjAxMjwvWWVhcj48UmVj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</w:fldData>
        </w:fldChar>
      </w:r>
      <w:r w:rsidR="00187AB6" w:rsidRPr="000735B1">
        <w:instrText xml:space="preserve"> ADDIN EN.CITE </w:instrText>
      </w:r>
      <w:r w:rsidR="00187AB6" w:rsidRPr="000735B1">
        <w:fldChar w:fldCharType="begin">
          <w:fldData xml:space="preserve">PEVuZE5vdGU+PENpdGU+PEF1dGhvcj5Lb2xiPC9BdXRob3I+PFllYXI+MjAxMjwvWWVhcj48UmVj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9; 32; 61]</w:t>
      </w:r>
      <w:r w:rsidRPr="000735B1">
        <w:fldChar w:fldCharType="end"/>
      </w:r>
      <w:r w:rsidR="00C37163" w:rsidRPr="000735B1">
        <w:t>.</w:t>
      </w:r>
    </w:p>
    <w:p w14:paraId="739C9C0B" w14:textId="0C62B388" w:rsidR="00C8671C" w:rsidRPr="000735B1" w:rsidRDefault="00C8671C" w:rsidP="002B3895">
      <w:pPr>
        <w:ind w:firstLine="720"/>
      </w:pPr>
      <w:r w:rsidRPr="000735B1">
        <w:t>Similar to the within-group analysis, the evidence is inconclusive.  One study of CRPS patients using the TOJ task found greater AB away from the pain-affected side as compared to the matched side for healthy controls but all other results were non-significant.</w:t>
      </w:r>
    </w:p>
    <w:p w14:paraId="5C165883" w14:textId="77777777" w:rsidR="002B3895" w:rsidRPr="000735B1" w:rsidRDefault="002B3895" w:rsidP="002B3895">
      <w:pPr>
        <w:pStyle w:val="Heading2"/>
      </w:pPr>
      <w:r w:rsidRPr="000735B1">
        <w:t>Risk of Bias</w:t>
      </w:r>
    </w:p>
    <w:p w14:paraId="604E7500" w14:textId="442DEEAF" w:rsidR="002B3895" w:rsidRPr="000735B1" w:rsidRDefault="002B3895" w:rsidP="002B3895">
      <w:pPr>
        <w:ind w:firstLine="720"/>
      </w:pPr>
      <w:r w:rsidRPr="000735B1">
        <w:t xml:space="preserve">Risk of bias assessment revealed that, in some aspects, a large number of studies showed a low risk of bias.  All studies reported </w:t>
      </w:r>
      <w:r w:rsidR="00C37163" w:rsidRPr="000735B1">
        <w:t xml:space="preserve">the results of </w:t>
      </w:r>
      <w:r w:rsidRPr="000735B1">
        <w:t>all measures detailed in the methods section; however, it is possible that unreported measures could have been omit</w:t>
      </w:r>
      <w:r w:rsidR="00511D0A" w:rsidRPr="000735B1">
        <w:t xml:space="preserve">ted from </w:t>
      </w:r>
      <w:r w:rsidR="00DE7C16" w:rsidRPr="000735B1">
        <w:t xml:space="preserve">the methods section. </w:t>
      </w:r>
      <w:r w:rsidR="001E33C1" w:rsidRPr="000735B1">
        <w:t xml:space="preserve"> </w:t>
      </w:r>
      <w:r w:rsidR="00DE7C16" w:rsidRPr="000735B1">
        <w:t>Twenty-six</w:t>
      </w:r>
      <w:r w:rsidRPr="000735B1">
        <w:t xml:space="preserve"> studies recruited chronic pain patients using published criteria or diagnosis by an appropriately qualified clinician </w:t>
      </w:r>
      <w:r w:rsidRPr="000735B1">
        <w:fldChar w:fldCharType="begin">
          <w:fldData xml:space="preserve">PEVuZE5vdGU+PENpdGU+PEF1dGhvcj5QZXRlcnM8L0F1dGhvcj48WWVhcj4yMDAwPC9ZZWFyPjxS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</w:fldData>
        </w:fldChar>
      </w:r>
      <w:r w:rsidR="00187AB6" w:rsidRPr="000735B1">
        <w:instrText xml:space="preserve"> ADDIN EN.CITE </w:instrText>
      </w:r>
      <w:r w:rsidR="00187AB6" w:rsidRPr="000735B1">
        <w:fldChar w:fldCharType="begin">
          <w:fldData xml:space="preserve">PEVuZE5vdGU+PENpdGU+PEF1dGhvcj5QZXRlcnM8L0F1dGhvcj48WWVhcj4yMDAwPC9ZZWFyPjxS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5; 12; 13; 17; 19; 20; 25; 30; 32-34; 40-43; 46; 48; 62; 63; 65; 68; 71; 72; 75; 77; 80]</w:t>
      </w:r>
      <w:r w:rsidRPr="000735B1">
        <w:fldChar w:fldCharType="end"/>
      </w:r>
      <w:r w:rsidRPr="000735B1">
        <w:t xml:space="preserve">.  </w:t>
      </w:r>
      <w:r w:rsidR="00DE7C16" w:rsidRPr="000735B1">
        <w:t>Twenty-four</w:t>
      </w:r>
      <w:r w:rsidRPr="000735B1">
        <w:t xml:space="preserve"> studies reported the method with adequate detail to allow for replication </w:t>
      </w:r>
      <w:r w:rsidRPr="000735B1">
        <w:fldChar w:fldCharType="begin">
          <w:fldData xml:space="preserve">PEVuZE5vdGU+PENpdGU+PEF1dGhvcj5QZXRlcnM8L0F1dGhvcj48WWVhcj4yMDAwPC9ZZWFyPjxS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</w:fldData>
        </w:fldChar>
      </w:r>
      <w:r w:rsidR="00187AB6" w:rsidRPr="000735B1">
        <w:instrText xml:space="preserve"> ADDIN EN.CITE </w:instrText>
      </w:r>
      <w:r w:rsidR="00187AB6" w:rsidRPr="000735B1">
        <w:fldChar w:fldCharType="begin">
          <w:fldData xml:space="preserve">PEVuZE5vdGU+PENpdGU+PEF1dGhvcj5QZXRlcnM8L0F1dGhvcj48WWVhcj4yMDAwPC9ZZWFyPjxS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5; 12; 13; 17; 19; 25; 30; 32; 33; 40-42; 44-46; 62; 63; 65; 68; 71; 72; 75; 77; 80]</w:t>
      </w:r>
      <w:r w:rsidRPr="000735B1">
        <w:fldChar w:fldCharType="end"/>
      </w:r>
      <w:r w:rsidRPr="000735B1">
        <w:t xml:space="preserve"> and 19 used a sampling method which could be replicated </w:t>
      </w:r>
      <w:r w:rsidRPr="000735B1">
        <w:fldChar w:fldCharType="begin">
          <w:fldData xml:space="preserve">PEVuZE5vdGU+PENpdGU+PEF1dGhvcj5TaW5mb3JpYW5pPC9BdXRob3I+PFllYXI+MTk4OTwvWWVh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</w:fldData>
        </w:fldChar>
      </w:r>
      <w:r w:rsidR="00187AB6" w:rsidRPr="000735B1">
        <w:instrText xml:space="preserve"> ADDIN EN.CITE </w:instrText>
      </w:r>
      <w:r w:rsidR="00187AB6" w:rsidRPr="000735B1">
        <w:fldChar w:fldCharType="begin">
          <w:fldData xml:space="preserve">PEVuZE5vdGU+PENpdGU+PEF1dGhvcj5TaW5mb3JpYW5pPC9BdXRob3I+PFllYXI+MTk4OTwvWWVh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 xml:space="preserve">[5; 12; 13; 30; 32-34; </w:t>
      </w:r>
      <w:r w:rsidR="00187AB6" w:rsidRPr="000735B1">
        <w:rPr>
          <w:noProof/>
        </w:rPr>
        <w:lastRenderedPageBreak/>
        <w:t>40; 45; 46; 61-63; 65; 68; 72; 75; 77; 80]</w:t>
      </w:r>
      <w:r w:rsidRPr="000735B1">
        <w:fldChar w:fldCharType="end"/>
      </w:r>
      <w:r w:rsidRPr="000735B1">
        <w:t>.</w:t>
      </w:r>
      <w:r w:rsidR="001E33C1" w:rsidRPr="000735B1">
        <w:t xml:space="preserve"> </w:t>
      </w:r>
      <w:r w:rsidRPr="000735B1">
        <w:t xml:space="preserve"> Healthy participants were matched to chronic pain patients by age and gender in 13 studies </w:t>
      </w:r>
      <w:r w:rsidRPr="000735B1">
        <w:fldChar w:fldCharType="begin">
          <w:fldData xml:space="preserve">PEVuZE5vdGU+PENpdGU+PEF1dGhvcj5Nb3NlbGV5PC9BdXRob3I+PFllYXI+MjAxMjwvWWVhcj48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</w:fldData>
        </w:fldChar>
      </w:r>
      <w:r w:rsidR="00187AB6" w:rsidRPr="000735B1">
        <w:instrText xml:space="preserve"> ADDIN EN.CITE </w:instrText>
      </w:r>
      <w:r w:rsidR="00187AB6" w:rsidRPr="000735B1">
        <w:fldChar w:fldCharType="begin">
          <w:fldData xml:space="preserve">PEVuZE5vdGU+PENpdGU+PEF1dGhvcj5Nb3NlbGV5PC9BdXRob3I+PFllYXI+MjAxMjwvWWVhcj48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5; 12; 13; 19; 32; 33; 40; 42; 45; 46; 62; 65; 72]</w:t>
      </w:r>
      <w:r w:rsidRPr="000735B1">
        <w:fldChar w:fldCharType="end"/>
      </w:r>
      <w:r w:rsidRPr="000735B1">
        <w:t xml:space="preserve"> and this item was inapplicable in another four cases due to single group designs </w:t>
      </w:r>
      <w:r w:rsidRPr="000735B1">
        <w:fldChar w:fldCharType="begin">
          <w:fldData xml:space="preserve">PEVuZE5vdGU+PENpdGU+PEF1dGhvcj5Nb3NlbGV5PC9BdXRob3I+PFllYXI+MjAwOTwvWWVhcj48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</w:fldData>
        </w:fldChar>
      </w:r>
      <w:r w:rsidR="00187AB6" w:rsidRPr="000735B1">
        <w:instrText xml:space="preserve"> ADDIN EN.CITE </w:instrText>
      </w:r>
      <w:r w:rsidR="00187AB6" w:rsidRPr="000735B1">
        <w:fldChar w:fldCharType="begin">
          <w:fldData xml:space="preserve">PEVuZE5vdGU+PENpdGU+PEF1dGhvcj5Nb3NlbGV5PC9BdXRob3I+PFllYXI+MjAwOTwvWWVhcj48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7; 20; 43; 48]</w:t>
      </w:r>
      <w:r w:rsidRPr="000735B1">
        <w:fldChar w:fldCharType="end"/>
      </w:r>
      <w:r w:rsidR="001E33C1" w:rsidRPr="000735B1">
        <w:t>.</w:t>
      </w:r>
      <w:r w:rsidRPr="000735B1">
        <w:t xml:space="preserve">  However, for other items, risk of bias was high in the majority of cases.</w:t>
      </w:r>
      <w:r w:rsidR="001E33C1" w:rsidRPr="000735B1">
        <w:t xml:space="preserve"> </w:t>
      </w:r>
      <w:r w:rsidRPr="000735B1">
        <w:t xml:space="preserve"> Only two studies fulfilled the criteria </w:t>
      </w:r>
      <w:r w:rsidR="00DE7C16" w:rsidRPr="000735B1">
        <w:t>for each of the following items: C</w:t>
      </w:r>
      <w:r w:rsidRPr="000735B1">
        <w:t xml:space="preserve">onducted an a priori power analysis </w:t>
      </w:r>
      <w:r w:rsidRPr="000735B1">
        <w:fldChar w:fldCharType="begin"/>
      </w:r>
      <w:r w:rsidR="00187AB6" w:rsidRPr="000735B1">
        <w:instrText xml:space="preserve"> ADDIN EN.CITE &lt;EndNote&gt;&lt;Cite&gt;&lt;Author&gt;Moseley&lt;/Author&gt;&lt;Year&gt;2012&lt;/Year&gt;&lt;RecNum&gt;57&lt;/RecNum&gt;&lt;DisplayText&gt;[44; 68]&lt;/DisplayText&gt;&lt;record&gt;&lt;rec-number&gt;57&lt;/rec-number&gt;&lt;foreign-keys&gt;&lt;key app="EN" db-id="2xaaap2efrdzf1eafv5pxxz39e2vzd90zsdz" timestamp="1555320087"&gt;57&lt;/key&gt;&lt;/foreign-keys&gt;&lt;ref-type name="Journal Article"&gt;17&lt;/ref-type&gt;&lt;contributors&gt;&lt;authors&gt;&lt;author&gt;Moseley, G. Lorimer&lt;/author&gt;&lt;author&gt;Gallagher, Laura&lt;/author&gt;&lt;author&gt;Gallace, Alberto&lt;/author&gt;&lt;/authors&gt;&lt;/contributors&gt;&lt;titles&gt;&lt;title&gt;Neglect-like tactile dysfunction in chronic back pain&lt;/title&gt;&lt;secondary-title&gt;Neurology&lt;/secondary-title&gt;&lt;/titles&gt;&lt;periodical&gt;&lt;full-title&gt;Neurology&lt;/full-title&gt;&lt;/periodical&gt;&lt;pages&gt;327-332&lt;/pages&gt;&lt;volume&gt;79&lt;/volume&gt;&lt;number&gt;4&lt;/number&gt;&lt;dates&gt;&lt;year&gt;2012&lt;/year&gt;&lt;/dates&gt;&lt;isbn&gt;0028-3878&lt;/isbn&gt;&lt;urls&gt;&lt;/urls&gt;&lt;/record&gt;&lt;/Cite&gt;&lt;Cite&gt;&lt;Author&gt;Van Damme&lt;/Author&gt;&lt;Year&gt;2018&lt;/Year&gt;&lt;RecNum&gt;32&lt;/RecNum&gt;&lt;record&gt;&lt;rec-number&gt;32&lt;/rec-number&gt;&lt;foreign-keys&gt;&lt;key app="EN" db-id="2xaaap2efrdzf1eafv5pxxz39e2vzd90zsdz" timestamp="1550759494"&gt;32&lt;/key&gt;&lt;/foreign-keys&gt;&lt;ref-type name="Journal Article"&gt;17&lt;/ref-type&gt;&lt;contributors&gt;&lt;authors&gt;&lt;author&gt;Van Damme, S.&lt;/author&gt;&lt;author&gt;Bulcke, C. V.&lt;/author&gt;&lt;author&gt;Van Den Berghe, L.&lt;/author&gt;&lt;author&gt;Poppe, L.&lt;/author&gt;&lt;author&gt;Crombez, G.&lt;/author&gt;&lt;/authors&gt;&lt;/contributors&gt;&lt;titles&gt;&lt;title&gt;Do patients with chronic unilateral orofacial pain due to a temporomandibular disorder show increased attending to somatosensory input at the painful side of the jaw?&lt;/title&gt;&lt;secondary-title&gt;PeerJ&lt;/secondary-title&gt;&lt;/titles&gt;&lt;periodical&gt;&lt;full-title&gt;PeerJ&lt;/full-title&gt;&lt;/periodical&gt;&lt;volume&gt;2018&lt;/volume&gt;&lt;number&gt;1&lt;/number&gt;&lt;dates&gt;&lt;year&gt;2018&lt;/year&gt;&lt;/dates&gt;&lt;work-type&gt;Article&lt;/work-type&gt;&lt;urls&gt;&lt;related-urls&gt;&lt;url&gt;https://www.scopus.com/inward/record.uri?eid=2-s2.0-85040866321&amp;amp;doi=10.7717%2fpeerj.4310&amp;amp;partnerID=40&amp;amp;md5=36e9a823876c54ce19885cb88c00e19b&lt;/url&gt;&lt;/related-urls&gt;&lt;/urls&gt;&lt;custom7&gt;e4310&lt;/custom7&gt;&lt;electronic-resource-num&gt;10.7717/peerj.4310&lt;/electronic-resource-num&gt;&lt;remote-database-name&gt;Scopus&lt;/remote-database-name&gt;&lt;/record&gt;&lt;/Cite&gt;&lt;/EndNote&gt;</w:instrText>
      </w:r>
      <w:r w:rsidRPr="000735B1">
        <w:fldChar w:fldCharType="separate"/>
      </w:r>
      <w:r w:rsidR="00187AB6" w:rsidRPr="000735B1">
        <w:rPr>
          <w:noProof/>
        </w:rPr>
        <w:t>[44; 68]</w:t>
      </w:r>
      <w:r w:rsidRPr="000735B1">
        <w:fldChar w:fldCharType="end"/>
      </w:r>
      <w:r w:rsidR="00C37163" w:rsidRPr="000735B1">
        <w:t>;</w:t>
      </w:r>
      <w:r w:rsidRPr="000735B1">
        <w:t xml:space="preserve"> used an unbiased method for dealing with missing data (or had no missing data) </w:t>
      </w:r>
      <w:r w:rsidRPr="000735B1">
        <w:fldChar w:fldCharType="begin">
          <w:fldData xml:space="preserve">PEVuZE5vdGU+PENpdGU+PEF1dGhvcj5Nb3NlbGV5PC9BdXRob3I+PFllYXI+MjAxMjwvWWVhcj48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</w:fldData>
        </w:fldChar>
      </w:r>
      <w:r w:rsidR="00187AB6" w:rsidRPr="000735B1">
        <w:instrText xml:space="preserve"> ADDIN EN.CITE </w:instrText>
      </w:r>
      <w:r w:rsidR="00187AB6" w:rsidRPr="000735B1">
        <w:fldChar w:fldCharType="begin">
          <w:fldData xml:space="preserve">PEVuZE5vdGU+PENpdGU+PEF1dGhvcj5Nb3NlbGV5PC9BdXRob3I+PFllYXI+MjAxMjwvWWVhcj48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5; 44]</w:t>
      </w:r>
      <w:r w:rsidRPr="000735B1">
        <w:fldChar w:fldCharType="end"/>
      </w:r>
      <w:r w:rsidR="00C37163" w:rsidRPr="000735B1">
        <w:t>;</w:t>
      </w:r>
      <w:r w:rsidRPr="000735B1">
        <w:t xml:space="preserve"> and blinded the researcher who analysed the data to whether each participant was part of the chronic pain or healthy group </w:t>
      </w:r>
      <w:r w:rsidRPr="000735B1">
        <w:fldChar w:fldCharType="begin"/>
      </w:r>
      <w:r w:rsidR="00187AB6" w:rsidRPr="000735B1">
        <w:instrText xml:space="preserve"> ADDIN EN.CITE &lt;EndNote&gt;&lt;Cite&gt;&lt;Author&gt;Moseley&lt;/Author&gt;&lt;Year&gt;2012&lt;/Year&gt;&lt;RecNum&gt;108&lt;/RecNum&gt;&lt;DisplayText&gt;[12; 42]&lt;/DisplayText&gt;&lt;record&gt;&lt;rec-number&gt;108&lt;/rec-number&gt;&lt;foreign-keys&gt;&lt;key app="EN" db-id="2xaaap2efrdzf1eafv5pxxz39e2vzd90zsdz" timestamp="1559212041"&gt;108&lt;/key&gt;&lt;/foreign-keys&gt;&lt;ref-type name="Journal Article"&gt;17&lt;/ref-type&gt;&lt;contributors&gt;&lt;authors&gt;&lt;author&gt;Moseley, G. Lorimer&lt;/author&gt;&lt;author&gt;Gallace, Alberto&lt;/author&gt;&lt;author&gt;Iannetti, Gian Domenico&lt;/author&gt;&lt;/authors&gt;&lt;/contributors&gt;&lt;titles&gt;&lt;title&gt;Spatially defined modulation of skin temperature and hand ownership of both hands in patients with unilateral complex regional pain syndrome&lt;/title&gt;&lt;secondary-title&gt;Brain&lt;/secondary-title&gt;&lt;/titles&gt;&lt;periodical&gt;&lt;full-title&gt;Brain&lt;/full-title&gt;&lt;/periodical&gt;&lt;pages&gt;3676-3686&lt;/pages&gt;&lt;volume&gt;135&lt;/volume&gt;&lt;number&gt;12&lt;/number&gt;&lt;dates&gt;&lt;year&gt;2012&lt;/year&gt;&lt;/dates&gt;&lt;isbn&gt;1460-2156&lt;/isbn&gt;&lt;urls&gt;&lt;/urls&gt;&lt;/record&gt;&lt;/Cite&gt;&lt;Cite&gt;&lt;Author&gt;De Tommaso&lt;/Author&gt;&lt;Year&gt;2008&lt;/Year&gt;&lt;RecNum&gt;105&lt;/RecNum&gt;&lt;record&gt;&lt;rec-number&gt;105&lt;/rec-number&gt;&lt;foreign-keys&gt;&lt;key app="EN" db-id="2xaaap2efrdzf1eafv5pxxz39e2vzd90zsdz" timestamp="1558607952"&gt;105&lt;/key&gt;&lt;/foreign-keys&gt;&lt;ref-type name="Journal Article"&gt;17&lt;/ref-type&gt;&lt;contributors&gt;&lt;authors&gt;&lt;author&gt;De Tommaso, Marina&lt;/author&gt;&lt;author&gt;Baumgartner, Ulf&lt;/author&gt;&lt;author&gt;Sardaro, Michele&lt;/author&gt;&lt;author&gt;Difruscolo, Olimpia&lt;/author&gt;&lt;author&gt;Serpino, Claudia&lt;/author&gt;&lt;author&gt;Treede, Rolf‐Detlef&lt;/author&gt;&lt;/authors&gt;&lt;/contributors&gt;&lt;titles&gt;&lt;title&gt;Effects of distraction versus spatial discrimination on laser‐evoked potentials in migraine&lt;/title&gt;&lt;secondary-title&gt;Headache: The Journal of Head and Face Pain&lt;/secondary-title&gt;&lt;/titles&gt;&lt;periodical&gt;&lt;full-title&gt;Headache: The Journal of Head and Face Pain&lt;/full-title&gt;&lt;/periodical&gt;&lt;pages&gt;408-416&lt;/pages&gt;&lt;volume&gt;48&lt;/volume&gt;&lt;number&gt;3&lt;/number&gt;&lt;dates&gt;&lt;year&gt;2008&lt;/year&gt;&lt;/dates&gt;&lt;isbn&gt;0017-8748&lt;/isbn&gt;&lt;urls&gt;&lt;/urls&gt;&lt;/record&gt;&lt;/Cite&gt;&lt;/EndNote&gt;</w:instrText>
      </w:r>
      <w:r w:rsidRPr="000735B1">
        <w:fldChar w:fldCharType="separate"/>
      </w:r>
      <w:r w:rsidR="00187AB6" w:rsidRPr="000735B1">
        <w:rPr>
          <w:noProof/>
        </w:rPr>
        <w:t>[12; 42]</w:t>
      </w:r>
      <w:r w:rsidRPr="000735B1">
        <w:fldChar w:fldCharType="end"/>
      </w:r>
      <w:r w:rsidRPr="000735B1">
        <w:t xml:space="preserve">. No study used a paradigm for which the psychometric properties had been tested in the same population. </w:t>
      </w:r>
      <w:r w:rsidR="0057684B" w:rsidRPr="000735B1">
        <w:t>Cohen’s kappa indicated good inter-rater agreement for risk of bias (weighted kappa = 0.93, unweighted kappa = 0.86)</w:t>
      </w:r>
      <w:r w:rsidRPr="000735B1">
        <w:t>.  Risk of bias for all studies is sh</w:t>
      </w:r>
      <w:r w:rsidR="009B3E92" w:rsidRPr="000735B1">
        <w:t>own in Supplementary Table 2</w:t>
      </w:r>
      <w:r w:rsidRPr="000735B1">
        <w:t xml:space="preserve"> and </w:t>
      </w:r>
      <w:r w:rsidR="00A4392E" w:rsidRPr="000735B1">
        <w:t>depicted in Figure 3</w:t>
      </w:r>
      <w:r w:rsidR="007E71C0" w:rsidRPr="000735B1">
        <w:t>.</w:t>
      </w:r>
    </w:p>
    <w:p w14:paraId="3CEB71EB" w14:textId="77777777" w:rsidR="002B3895" w:rsidRPr="000735B1" w:rsidRDefault="002B3895" w:rsidP="002B3895">
      <w:pPr>
        <w:pStyle w:val="Heading2"/>
      </w:pPr>
      <w:r w:rsidRPr="000735B1">
        <w:t>Meta-Analyses</w:t>
      </w:r>
    </w:p>
    <w:p w14:paraId="2F7E13F2" w14:textId="77777777" w:rsidR="002B3895" w:rsidRPr="000735B1" w:rsidRDefault="002B3895" w:rsidP="002B3895">
      <w:r w:rsidRPr="000735B1">
        <w:tab/>
        <w:t xml:space="preserve">All between-group meta-analysis </w:t>
      </w:r>
      <w:r w:rsidR="00DF11E3" w:rsidRPr="000735B1">
        <w:t>results are displayed in Table 3</w:t>
      </w:r>
      <w:r w:rsidRPr="000735B1">
        <w:t xml:space="preserve"> and all within</w:t>
      </w:r>
      <w:r w:rsidR="00DF11E3" w:rsidRPr="000735B1">
        <w:t>-group results in Table 4</w:t>
      </w:r>
      <w:r w:rsidR="002911D8" w:rsidRPr="000735B1">
        <w:t>.  See Supplementary M</w:t>
      </w:r>
      <w:r w:rsidR="005B6B08" w:rsidRPr="000735B1">
        <w:t xml:space="preserve">aterial for forest plots of all subgroup analyses. </w:t>
      </w:r>
    </w:p>
    <w:p w14:paraId="12D00102" w14:textId="7A36EC74" w:rsidR="002B3895" w:rsidRPr="000735B1" w:rsidRDefault="002B3895" w:rsidP="002B3895">
      <w:pPr>
        <w:pStyle w:val="Heading3"/>
      </w:pPr>
      <w:r w:rsidRPr="000735B1">
        <w:t xml:space="preserve">AB to the somatosensory modality: </w:t>
      </w:r>
      <w:r w:rsidR="00C8671C" w:rsidRPr="000735B1">
        <w:t xml:space="preserve">between-group </w:t>
      </w:r>
      <w:r w:rsidRPr="000735B1">
        <w:t>chronic pain vs healthy particip</w:t>
      </w:r>
      <w:r w:rsidR="00452832" w:rsidRPr="000735B1">
        <w:t>ants</w:t>
      </w:r>
      <w:r w:rsidRPr="000735B1">
        <w:t xml:space="preserve">. </w:t>
      </w:r>
    </w:p>
    <w:p w14:paraId="50C37840" w14:textId="04D235BF" w:rsidR="002B3895" w:rsidRPr="000735B1" w:rsidRDefault="002B3895" w:rsidP="002B3895">
      <w:pPr>
        <w:ind w:firstLine="720"/>
      </w:pPr>
      <w:r w:rsidRPr="000735B1">
        <w:t xml:space="preserve">A large </w:t>
      </w:r>
      <w:r w:rsidR="00C37163" w:rsidRPr="000735B1">
        <w:t>number</w:t>
      </w:r>
      <w:r w:rsidRPr="000735B1">
        <w:t xml:space="preserve"> of studies in the review (</w:t>
      </w:r>
      <w:r w:rsidRPr="000735B1">
        <w:rPr>
          <w:i/>
        </w:rPr>
        <w:t>N =</w:t>
      </w:r>
      <w:r w:rsidRPr="000735B1">
        <w:t xml:space="preserve"> </w:t>
      </w:r>
      <w:r w:rsidR="00DE7C16" w:rsidRPr="000735B1">
        <w:t>18</w:t>
      </w:r>
      <w:r w:rsidRPr="000735B1">
        <w:t>) compared AB to the somatosensory modality between chronic pain patie</w:t>
      </w:r>
      <w:r w:rsidR="00464249" w:rsidRPr="000735B1">
        <w:t>nts and healthy contr</w:t>
      </w:r>
      <w:r w:rsidR="00DE7C16" w:rsidRPr="000735B1">
        <w:t>ols.  Ten</w:t>
      </w:r>
      <w:r w:rsidRPr="000735B1">
        <w:t xml:space="preserve"> of these studies provided adequate behavioural data for meta-analysis </w:t>
      </w:r>
      <w:r w:rsidRPr="000735B1">
        <w:fldChar w:fldCharType="begin">
          <w:fldData xml:space="preserve">PEVuZE5vdGU+PENpdGU+PEF1dGhvcj5EZSBUb21tYXNvPC9BdXRob3I+PFllYXI+MjAwODwvWWVh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</w:fldData>
        </w:fldChar>
      </w:r>
      <w:r w:rsidR="00187AB6" w:rsidRPr="000735B1">
        <w:instrText xml:space="preserve"> ADDIN EN.CITE </w:instrText>
      </w:r>
      <w:r w:rsidR="00187AB6" w:rsidRPr="000735B1">
        <w:fldChar w:fldCharType="begin">
          <w:fldData xml:space="preserve">PEVuZE5vdGU+PENpdGU+PEF1dGhvcj5EZSBUb21tYXNvPC9BdXRob3I+PFllYXI+MjAwODwvWWVh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2; 41; 46; 62; 63; 65; 71; 72; 75; 77]</w:t>
      </w:r>
      <w:r w:rsidRPr="000735B1">
        <w:fldChar w:fldCharType="end"/>
      </w:r>
      <w:r w:rsidRPr="000735B1">
        <w:t xml:space="preserve">.  </w:t>
      </w:r>
      <w:r w:rsidR="006B06CF" w:rsidRPr="000735B1">
        <w:t>Overall, there was no significant difference between chronic pain patients and healthy controls in AB to the somatosensory modality</w:t>
      </w:r>
      <w:r w:rsidR="00A4392E" w:rsidRPr="000735B1">
        <w:t xml:space="preserve"> (Figure 4</w:t>
      </w:r>
      <w:r w:rsidRPr="000735B1">
        <w:t>) (</w:t>
      </w:r>
      <w:r w:rsidRPr="000735B1">
        <w:rPr>
          <w:i/>
        </w:rPr>
        <w:t>k</w:t>
      </w:r>
      <w:r w:rsidR="006B06CF" w:rsidRPr="000735B1">
        <w:t xml:space="preserve"> = 10</w:t>
      </w:r>
      <w:r w:rsidRPr="000735B1">
        <w:t>, chronic pain</w:t>
      </w:r>
      <w:r w:rsidRPr="000735B1">
        <w:rPr>
          <w:i/>
        </w:rPr>
        <w:t xml:space="preserve"> N = </w:t>
      </w:r>
      <w:r w:rsidR="006B06CF" w:rsidRPr="000735B1">
        <w:t>269</w:t>
      </w:r>
      <w:r w:rsidRPr="000735B1">
        <w:t>, healthy</w:t>
      </w:r>
      <w:r w:rsidRPr="000735B1">
        <w:rPr>
          <w:i/>
        </w:rPr>
        <w:t xml:space="preserve"> N = </w:t>
      </w:r>
      <w:r w:rsidR="006B06CF" w:rsidRPr="000735B1">
        <w:t>266</w:t>
      </w:r>
      <w:r w:rsidRPr="000735B1">
        <w:t xml:space="preserve">, Hedges’ </w:t>
      </w:r>
      <w:r w:rsidRPr="000735B1">
        <w:rPr>
          <w:i/>
        </w:rPr>
        <w:t>g</w:t>
      </w:r>
      <w:r w:rsidR="006B06CF" w:rsidRPr="000735B1">
        <w:t xml:space="preserve"> = 0.27, 95% CI [-0.04, 0.58</w:t>
      </w:r>
      <w:r w:rsidRPr="000735B1">
        <w:t xml:space="preserve">],  </w:t>
      </w:r>
      <w:r w:rsidRPr="000735B1">
        <w:rPr>
          <w:i/>
        </w:rPr>
        <w:t>Z</w:t>
      </w:r>
      <w:r w:rsidR="006B06CF" w:rsidRPr="000735B1">
        <w:t xml:space="preserve"> = 1.68</w:t>
      </w:r>
      <w:r w:rsidRPr="000735B1">
        <w:t xml:space="preserve">, </w:t>
      </w:r>
      <w:r w:rsidRPr="000735B1">
        <w:rPr>
          <w:i/>
        </w:rPr>
        <w:t>p</w:t>
      </w:r>
      <w:r w:rsidR="006B06CF" w:rsidRPr="000735B1">
        <w:t xml:space="preserve"> = .093</w:t>
      </w:r>
      <w:r w:rsidR="00464249" w:rsidRPr="000735B1">
        <w:t>).  However, h</w:t>
      </w:r>
      <w:r w:rsidRPr="000735B1">
        <w:t xml:space="preserve">eterogeneity </w:t>
      </w:r>
      <w:r w:rsidR="00464249" w:rsidRPr="000735B1">
        <w:t xml:space="preserve">was </w:t>
      </w:r>
      <w:r w:rsidRPr="000735B1">
        <w:t>significant</w:t>
      </w:r>
      <w:r w:rsidR="00464249" w:rsidRPr="000735B1">
        <w:t xml:space="preserve"> and </w:t>
      </w:r>
      <w:r w:rsidR="006B06CF" w:rsidRPr="000735B1">
        <w:t>substantial</w:t>
      </w:r>
      <w:r w:rsidRPr="000735B1">
        <w:t xml:space="preserve"> (Cochrane’s </w:t>
      </w:r>
      <w:r w:rsidRPr="000735B1">
        <w:rPr>
          <w:i/>
        </w:rPr>
        <w:t>Q</w:t>
      </w:r>
      <w:r w:rsidR="006B06CF" w:rsidRPr="000735B1">
        <w:t xml:space="preserve"> = 26.99</w:t>
      </w:r>
      <w:r w:rsidRPr="000735B1">
        <w:t xml:space="preserve">, </w:t>
      </w:r>
      <w:r w:rsidRPr="000735B1">
        <w:rPr>
          <w:i/>
        </w:rPr>
        <w:t>p</w:t>
      </w:r>
      <w:r w:rsidR="006B06CF" w:rsidRPr="000735B1">
        <w:t xml:space="preserve"> = .001</w:t>
      </w:r>
      <w:r w:rsidR="00464249" w:rsidRPr="000735B1">
        <w:t xml:space="preserve">; </w:t>
      </w:r>
      <w:r w:rsidR="00464249" w:rsidRPr="000735B1">
        <w:rPr>
          <w:i/>
        </w:rPr>
        <w:t>I</w:t>
      </w:r>
      <w:r w:rsidR="00464249" w:rsidRPr="000735B1">
        <w:rPr>
          <w:i/>
          <w:vertAlign w:val="superscript"/>
        </w:rPr>
        <w:t>2</w:t>
      </w:r>
      <w:r w:rsidR="006B06CF" w:rsidRPr="000735B1">
        <w:t xml:space="preserve"> = 66.7</w:t>
      </w:r>
      <w:r w:rsidR="00464249" w:rsidRPr="000735B1">
        <w:t xml:space="preserve">%).  </w:t>
      </w:r>
      <w:r w:rsidR="006B06CF" w:rsidRPr="000735B1">
        <w:t>Only two studies</w:t>
      </w:r>
      <w:r w:rsidRPr="000735B1">
        <w:t xml:space="preserve"> in the meta-analysis found that participants showed </w:t>
      </w:r>
      <w:r w:rsidR="006B06CF" w:rsidRPr="000735B1">
        <w:t xml:space="preserve">(non-significantly) </w:t>
      </w:r>
      <w:r w:rsidRPr="000735B1">
        <w:t xml:space="preserve">less </w:t>
      </w:r>
      <w:r w:rsidR="006B06CF" w:rsidRPr="000735B1">
        <w:t>AB</w:t>
      </w:r>
      <w:r w:rsidRPr="000735B1">
        <w:t xml:space="preserve"> somatosensory </w:t>
      </w:r>
      <w:r w:rsidRPr="000735B1">
        <w:lastRenderedPageBreak/>
        <w:t xml:space="preserve">stimuli than controls </w:t>
      </w:r>
      <w:r w:rsidRPr="000735B1">
        <w:fldChar w:fldCharType="begin"/>
      </w:r>
      <w:r w:rsidR="00187AB6" w:rsidRPr="000735B1">
        <w:instrText xml:space="preserve"> ADDIN EN.CITE &lt;EndNote&gt;&lt;Cite&gt;&lt;Author&gt;Stankewitz&lt;/Author&gt;&lt;Year&gt;2018&lt;/Year&gt;&lt;RecNum&gt;112&lt;/RecNum&gt;&lt;DisplayText&gt;[41; 63]&lt;/DisplayText&gt;&lt;record&gt;&lt;rec-number&gt;112&lt;/rec-number&gt;&lt;foreign-keys&gt;&lt;key app="EN" db-id="2xaaap2efrdzf1eafv5pxxz39e2vzd90zsdz" timestamp="1559213121"&gt;112&lt;/key&gt;&lt;/foreign-keys&gt;&lt;ref-type name="Journal Article"&gt;17&lt;/ref-type&gt;&lt;contributors&gt;&lt;authors&gt;&lt;author&gt;Stankewitz, Anne&lt;/author&gt;&lt;author&gt;Sorg, Christian&lt;/author&gt;&lt;author&gt;von Kalckreuth, Alexander&lt;/author&gt;&lt;author&gt;Schulz, Enrico&lt;/author&gt;&lt;author&gt;Valet, Michael&lt;/author&gt;&lt;author&gt;Neufang, Susanne&lt;/author&gt;&lt;author&gt;Zimmer, Claus&lt;/author&gt;&lt;author&gt;Henningsen, Peter&lt;/author&gt;&lt;author&gt;Gündel, Harald&lt;/author&gt;&lt;author&gt;Wohlschläger, Afra M&lt;/author&gt;&lt;/authors&gt;&lt;/contributors&gt;&lt;titles&gt;&lt;title&gt;Fronto‐Insular Connectivity during Pain Distraction Is Impaired in Patients with Somatoform Pain&lt;/title&gt;&lt;secondary-title&gt;Journal of Neuroimaging&lt;/secondary-title&gt;&lt;/titles&gt;&lt;periodical&gt;&lt;full-title&gt;Journal of Neuroimaging&lt;/full-title&gt;&lt;/periodical&gt;&lt;pages&gt;621-628&lt;/pages&gt;&lt;volume&gt;28&lt;/volume&gt;&lt;number&gt;6&lt;/number&gt;&lt;dates&gt;&lt;year&gt;2018&lt;/year&gt;&lt;/dates&gt;&lt;isbn&gt;1051-2284&lt;/isbn&gt;&lt;urls&gt;&lt;/urls&gt;&lt;/record&gt;&lt;/Cite&gt;&lt;Cite&gt;&lt;Author&gt;Moore&lt;/Author&gt;&lt;Year&gt;2019&lt;/Year&gt;&lt;RecNum&gt;893&lt;/RecNum&gt;&lt;record&gt;&lt;rec-number&gt;893&lt;/rec-number&gt;&lt;foreign-keys&gt;&lt;key app="EN" db-id="2xaaap2efrdzf1eafv5pxxz39e2vzd90zsdz" timestamp="1571736093"&gt;893&lt;/key&gt;&lt;/foreign-keys&gt;&lt;ref-type name="Journal Article"&gt;17&lt;/ref-type&gt;&lt;contributors&gt;&lt;authors&gt;&lt;author&gt;Moore, DJ&lt;/author&gt;&lt;author&gt;Meints, SM&lt;/author&gt;&lt;author&gt;Lazaridou, A&lt;/author&gt;&lt;author&gt;Johnson, D&lt;/author&gt;&lt;author&gt;Franceschelli, O&lt;/author&gt;&lt;author&gt;Cornelius, M&lt;/author&gt;&lt;author&gt;Schreiber, K&lt;/author&gt;&lt;author&gt;Edwards, RR&lt;/author&gt;&lt;/authors&gt;&lt;/contributors&gt;&lt;titles&gt;&lt;title&gt;The Effect of Induced and Chronic Pain on Attention&lt;/title&gt;&lt;secondary-title&gt;The Journal of Pain&lt;/secondary-title&gt;&lt;/titles&gt;&lt;periodical&gt;&lt;full-title&gt;The Journal of Pain&lt;/full-title&gt;&lt;/periodical&gt;&lt;dates&gt;&lt;year&gt;2019&lt;/year&gt;&lt;/dates&gt;&lt;isbn&gt;1526-5900&lt;/isbn&gt;&lt;urls&gt;&lt;/urls&gt;&lt;/record&gt;&lt;/Cite&gt;&lt;/EndNote&gt;</w:instrText>
      </w:r>
      <w:r w:rsidRPr="000735B1">
        <w:fldChar w:fldCharType="separate"/>
      </w:r>
      <w:r w:rsidR="00187AB6" w:rsidRPr="000735B1">
        <w:rPr>
          <w:noProof/>
        </w:rPr>
        <w:t>[41; 63]</w:t>
      </w:r>
      <w:r w:rsidRPr="000735B1">
        <w:fldChar w:fldCharType="end"/>
      </w:r>
      <w:r w:rsidRPr="000735B1">
        <w:t xml:space="preserve">.  </w:t>
      </w:r>
      <w:r w:rsidR="000C7212" w:rsidRPr="000735B1">
        <w:t xml:space="preserve">The </w:t>
      </w:r>
      <w:r w:rsidR="006B06CF" w:rsidRPr="000735B1">
        <w:t xml:space="preserve">study with the most extreme effect in this direction </w:t>
      </w:r>
      <w:r w:rsidRPr="000735B1">
        <w:t>recruited patients with somatoform pain</w:t>
      </w:r>
      <w:r w:rsidR="00464249" w:rsidRPr="000735B1">
        <w:t>, a</w:t>
      </w:r>
      <w:r w:rsidRPr="000735B1">
        <w:t xml:space="preserve"> diagnostic group</w:t>
      </w:r>
      <w:r w:rsidR="00464249" w:rsidRPr="000735B1">
        <w:t xml:space="preserve"> which</w:t>
      </w:r>
      <w:r w:rsidRPr="000735B1">
        <w:t xml:space="preserve"> may differ from patients with other chronic pain conditions in their physical and psychological characteristics.  </w:t>
      </w:r>
      <w:r w:rsidR="000C7212" w:rsidRPr="000735B1">
        <w:t xml:space="preserve">A sensitivity analysis excluding this study </w:t>
      </w:r>
      <w:r w:rsidR="000C7212" w:rsidRPr="000735B1">
        <w:fldChar w:fldCharType="begin"/>
      </w:r>
      <w:r w:rsidR="00187AB6" w:rsidRPr="000735B1">
        <w:instrText xml:space="preserve"> ADDIN EN.CITE &lt;EndNote&gt;&lt;Cite&gt;&lt;Author&gt;Stankewitz&lt;/Author&gt;&lt;Year&gt;2018&lt;/Year&gt;&lt;RecNum&gt;112&lt;/RecNum&gt;&lt;DisplayText&gt;[63]&lt;/DisplayText&gt;&lt;record&gt;&lt;rec-number&gt;112&lt;/rec-number&gt;&lt;foreign-keys&gt;&lt;key app="EN" db-id="2xaaap2efrdzf1eafv5pxxz39e2vzd90zsdz" timestamp="1559213121"&gt;112&lt;/key&gt;&lt;/foreign-keys&gt;&lt;ref-type name="Journal Article"&gt;17&lt;/ref-type&gt;&lt;contributors&gt;&lt;authors&gt;&lt;author&gt;Stankewitz, Anne&lt;/author&gt;&lt;author&gt;Sorg, Christian&lt;/author&gt;&lt;author&gt;von Kalckreuth, Alexander&lt;/author&gt;&lt;author&gt;Schulz, Enrico&lt;/author&gt;&lt;author&gt;Valet, Michael&lt;/author&gt;&lt;author&gt;Neufang, Susanne&lt;/author&gt;&lt;author&gt;Zimmer, Claus&lt;/author&gt;&lt;author&gt;Henningsen, Peter&lt;/author&gt;&lt;author&gt;Gündel, Harald&lt;/author&gt;&lt;author&gt;Wohlschläger, Afra M&lt;/author&gt;&lt;/authors&gt;&lt;/contributors&gt;&lt;titles&gt;&lt;title&gt;Fronto‐Insular Connectivity during Pain Distraction Is Impaired in Patients with Somatoform Pain&lt;/title&gt;&lt;secondary-title&gt;Journal of Neuroimaging&lt;/secondary-title&gt;&lt;/titles&gt;&lt;periodical&gt;&lt;full-title&gt;Journal of Neuroimaging&lt;/full-title&gt;&lt;/periodical&gt;&lt;pages&gt;621-628&lt;/pages&gt;&lt;volume&gt;28&lt;/volume&gt;&lt;number&gt;6&lt;/number&gt;&lt;dates&gt;&lt;year&gt;2018&lt;/year&gt;&lt;/dates&gt;&lt;isbn&gt;1051-2284&lt;/isbn&gt;&lt;urls&gt;&lt;/urls&gt;&lt;/record&gt;&lt;/Cite&gt;&lt;/EndNote&gt;</w:instrText>
      </w:r>
      <w:r w:rsidR="000C7212" w:rsidRPr="000735B1">
        <w:fldChar w:fldCharType="separate"/>
      </w:r>
      <w:r w:rsidR="00187AB6" w:rsidRPr="000735B1">
        <w:rPr>
          <w:noProof/>
        </w:rPr>
        <w:t>[63]</w:t>
      </w:r>
      <w:r w:rsidR="000C7212" w:rsidRPr="000735B1">
        <w:fldChar w:fldCharType="end"/>
      </w:r>
      <w:r w:rsidR="000C7212" w:rsidRPr="000735B1">
        <w:t xml:space="preserve"> found a </w:t>
      </w:r>
      <w:r w:rsidRPr="000735B1">
        <w:t>significant between-group difference</w:t>
      </w:r>
      <w:r w:rsidR="00464249" w:rsidRPr="000735B1">
        <w:t>, with chronic pain patients showing</w:t>
      </w:r>
      <w:r w:rsidRPr="000735B1">
        <w:t xml:space="preserve"> significantly greater somatosensory hypervigilance than controls  (</w:t>
      </w:r>
      <w:r w:rsidRPr="000735B1">
        <w:rPr>
          <w:i/>
        </w:rPr>
        <w:t>k</w:t>
      </w:r>
      <w:r w:rsidR="006B06CF" w:rsidRPr="000735B1">
        <w:t xml:space="preserve"> = 9</w:t>
      </w:r>
      <w:r w:rsidRPr="000735B1">
        <w:t>, chronic pain</w:t>
      </w:r>
      <w:r w:rsidRPr="000735B1">
        <w:rPr>
          <w:i/>
        </w:rPr>
        <w:t xml:space="preserve"> N = </w:t>
      </w:r>
      <w:r w:rsidR="006B06CF" w:rsidRPr="000735B1">
        <w:t>256</w:t>
      </w:r>
      <w:r w:rsidRPr="000735B1">
        <w:t>, healthy</w:t>
      </w:r>
      <w:r w:rsidRPr="000735B1">
        <w:rPr>
          <w:i/>
        </w:rPr>
        <w:t xml:space="preserve"> N = </w:t>
      </w:r>
      <w:r w:rsidR="006B06CF" w:rsidRPr="000735B1">
        <w:t>253</w:t>
      </w:r>
      <w:r w:rsidRPr="000735B1">
        <w:t xml:space="preserve">, Hedges’ </w:t>
      </w:r>
      <w:r w:rsidRPr="000735B1">
        <w:rPr>
          <w:i/>
        </w:rPr>
        <w:t>g</w:t>
      </w:r>
      <w:r w:rsidR="006B06CF" w:rsidRPr="000735B1">
        <w:t xml:space="preserve"> = 0.34</w:t>
      </w:r>
      <w:r w:rsidRPr="000735B1">
        <w:t>, 95% CI [</w:t>
      </w:r>
      <w:r w:rsidR="006B06CF" w:rsidRPr="000735B1">
        <w:t>0.05, 0.64</w:t>
      </w:r>
      <w:r w:rsidRPr="000735B1">
        <w:t xml:space="preserve">], </w:t>
      </w:r>
      <w:r w:rsidRPr="000735B1">
        <w:rPr>
          <w:i/>
        </w:rPr>
        <w:t>Z</w:t>
      </w:r>
      <w:r w:rsidR="006B06CF" w:rsidRPr="000735B1">
        <w:t xml:space="preserve"> = 2.26</w:t>
      </w:r>
      <w:r w:rsidRPr="000735B1">
        <w:t xml:space="preserve">, </w:t>
      </w:r>
      <w:r w:rsidRPr="000735B1">
        <w:rPr>
          <w:i/>
        </w:rPr>
        <w:t>p</w:t>
      </w:r>
      <w:r w:rsidR="006B06CF" w:rsidRPr="000735B1">
        <w:t xml:space="preserve"> = .024).  Heterogeneity was reduced but remained substantial</w:t>
      </w:r>
      <w:r w:rsidRPr="000735B1">
        <w:t xml:space="preserve"> (</w:t>
      </w:r>
      <w:r w:rsidRPr="000735B1">
        <w:rPr>
          <w:i/>
        </w:rPr>
        <w:t>Q</w:t>
      </w:r>
      <w:r w:rsidR="006B06CF" w:rsidRPr="000735B1">
        <w:t xml:space="preserve"> = 21.08</w:t>
      </w:r>
      <w:r w:rsidRPr="000735B1">
        <w:t xml:space="preserve">, </w:t>
      </w:r>
      <w:r w:rsidRPr="000735B1">
        <w:rPr>
          <w:i/>
        </w:rPr>
        <w:t>p</w:t>
      </w:r>
      <w:r w:rsidR="006B06CF" w:rsidRPr="000735B1">
        <w:t xml:space="preserve"> = .007</w:t>
      </w:r>
      <w:r w:rsidRPr="000735B1">
        <w:t xml:space="preserve">; </w:t>
      </w:r>
      <w:r w:rsidRPr="000735B1">
        <w:rPr>
          <w:i/>
        </w:rPr>
        <w:t>I</w:t>
      </w:r>
      <w:r w:rsidRPr="000735B1">
        <w:rPr>
          <w:i/>
          <w:vertAlign w:val="superscript"/>
        </w:rPr>
        <w:t>2</w:t>
      </w:r>
      <w:r w:rsidRPr="000735B1">
        <w:rPr>
          <w:vertAlign w:val="superscript"/>
        </w:rPr>
        <w:t xml:space="preserve"> = </w:t>
      </w:r>
      <w:r w:rsidR="006B06CF" w:rsidRPr="000735B1">
        <w:t>62.1</w:t>
      </w:r>
      <w:r w:rsidRPr="000735B1">
        <w:t>%)</w:t>
      </w:r>
      <w:r w:rsidR="00612799" w:rsidRPr="000735B1">
        <w:t>.</w:t>
      </w:r>
    </w:p>
    <w:p w14:paraId="75E916DF" w14:textId="3D97C0AA" w:rsidR="002B3895" w:rsidRPr="000735B1" w:rsidRDefault="000C7212" w:rsidP="002B3895">
      <w:pPr>
        <w:ind w:firstLine="720"/>
      </w:pPr>
      <w:r w:rsidRPr="000735B1">
        <w:t>Subgroup m</w:t>
      </w:r>
      <w:r w:rsidR="006B06CF" w:rsidRPr="000735B1">
        <w:t>eta-analysis of the six</w:t>
      </w:r>
      <w:r w:rsidR="002B3895" w:rsidRPr="000735B1">
        <w:t xml:space="preserve"> studies that assessed AB to painful stimuli </w:t>
      </w:r>
      <w:r w:rsidR="002B3895" w:rsidRPr="000735B1">
        <w:fldChar w:fldCharType="begin">
          <w:fldData xml:space="preserve">PEVuZE5vdGU+PENpdGU+PEF1dGhvcj5EZSBUb21tYXNvPC9BdXRob3I+PFllYXI+MjAwODwvWWVh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</w:fldData>
        </w:fldChar>
      </w:r>
      <w:r w:rsidR="00187AB6" w:rsidRPr="000735B1">
        <w:instrText xml:space="preserve"> ADDIN EN.CITE </w:instrText>
      </w:r>
      <w:r w:rsidR="00187AB6" w:rsidRPr="000735B1">
        <w:fldChar w:fldCharType="begin">
          <w:fldData xml:space="preserve">PEVuZE5vdGU+PENpdGU+PEF1dGhvcj5EZSBUb21tYXNvPC9BdXRob3I+PFllYXI+MjAwODwvWWVh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</w:fldData>
        </w:fldChar>
      </w:r>
      <w:r w:rsidR="00187AB6" w:rsidRPr="000735B1">
        <w:instrText xml:space="preserve"> ADDIN EN.CITE.DATA </w:instrText>
      </w:r>
      <w:r w:rsidR="00187AB6" w:rsidRPr="000735B1">
        <w:fldChar w:fldCharType="end"/>
      </w:r>
      <w:r w:rsidR="002B3895" w:rsidRPr="000735B1">
        <w:fldChar w:fldCharType="separate"/>
      </w:r>
      <w:r w:rsidR="00187AB6" w:rsidRPr="000735B1">
        <w:rPr>
          <w:noProof/>
        </w:rPr>
        <w:t>[12; 41; 62; 63; 65; 75]</w:t>
      </w:r>
      <w:r w:rsidR="002B3895" w:rsidRPr="000735B1">
        <w:fldChar w:fldCharType="end"/>
      </w:r>
      <w:r w:rsidR="002B3895" w:rsidRPr="000735B1">
        <w:t xml:space="preserve"> found no significant between-group difference (</w:t>
      </w:r>
      <w:r w:rsidR="002B3895" w:rsidRPr="000735B1">
        <w:rPr>
          <w:i/>
        </w:rPr>
        <w:t>k</w:t>
      </w:r>
      <w:r w:rsidR="006B06CF" w:rsidRPr="000735B1">
        <w:t xml:space="preserve"> = 6</w:t>
      </w:r>
      <w:r w:rsidR="002B3895" w:rsidRPr="000735B1">
        <w:t>, chronic pain</w:t>
      </w:r>
      <w:r w:rsidR="002B3895" w:rsidRPr="000735B1">
        <w:rPr>
          <w:i/>
        </w:rPr>
        <w:t xml:space="preserve"> N = </w:t>
      </w:r>
      <w:r w:rsidR="006B06CF" w:rsidRPr="000735B1">
        <w:t>129</w:t>
      </w:r>
      <w:r w:rsidR="002B3895" w:rsidRPr="000735B1">
        <w:t>, healthy</w:t>
      </w:r>
      <w:r w:rsidR="002B3895" w:rsidRPr="000735B1">
        <w:rPr>
          <w:i/>
        </w:rPr>
        <w:t xml:space="preserve"> N = </w:t>
      </w:r>
      <w:r w:rsidR="006B06CF" w:rsidRPr="000735B1">
        <w:t>134</w:t>
      </w:r>
      <w:r w:rsidR="002B3895" w:rsidRPr="000735B1">
        <w:t xml:space="preserve">, Hedges’ </w:t>
      </w:r>
      <w:r w:rsidR="002B3895" w:rsidRPr="000735B1">
        <w:rPr>
          <w:i/>
        </w:rPr>
        <w:t>g</w:t>
      </w:r>
      <w:r w:rsidR="006B06CF" w:rsidRPr="000735B1">
        <w:t xml:space="preserve"> = 0.28, 95% CI [-0.28, 0.84</w:t>
      </w:r>
      <w:r w:rsidR="002B3895" w:rsidRPr="000735B1">
        <w:t xml:space="preserve">],  </w:t>
      </w:r>
      <w:r w:rsidR="002B3895" w:rsidRPr="000735B1">
        <w:rPr>
          <w:i/>
        </w:rPr>
        <w:t>Z</w:t>
      </w:r>
      <w:r w:rsidR="006B06CF" w:rsidRPr="000735B1">
        <w:t xml:space="preserve"> = 0.97</w:t>
      </w:r>
      <w:r w:rsidR="002B3895" w:rsidRPr="000735B1">
        <w:t xml:space="preserve">, </w:t>
      </w:r>
      <w:r w:rsidR="002B3895" w:rsidRPr="000735B1">
        <w:rPr>
          <w:i/>
        </w:rPr>
        <w:t>p</w:t>
      </w:r>
      <w:r w:rsidR="006B06CF" w:rsidRPr="000735B1">
        <w:t xml:space="preserve"> = .331</w:t>
      </w:r>
      <w:r w:rsidR="002B3895" w:rsidRPr="000735B1">
        <w:t>) but there was significant heterogeneity between studies (</w:t>
      </w:r>
      <w:r w:rsidR="002B3895" w:rsidRPr="000735B1">
        <w:rPr>
          <w:i/>
        </w:rPr>
        <w:t>Q</w:t>
      </w:r>
      <w:r w:rsidR="006B06CF" w:rsidRPr="000735B1">
        <w:t xml:space="preserve"> = 22.87</w:t>
      </w:r>
      <w:r w:rsidR="002B3895" w:rsidRPr="000735B1">
        <w:t xml:space="preserve">, </w:t>
      </w:r>
      <w:r w:rsidR="002B3895" w:rsidRPr="000735B1">
        <w:rPr>
          <w:i/>
        </w:rPr>
        <w:t>p</w:t>
      </w:r>
      <w:r w:rsidR="006B06CF" w:rsidRPr="000735B1">
        <w:t xml:space="preserve"> &lt; .001;</w:t>
      </w:r>
      <w:r w:rsidR="002B3895" w:rsidRPr="000735B1">
        <w:t xml:space="preserve"> </w:t>
      </w:r>
      <w:r w:rsidR="002B3895" w:rsidRPr="000735B1">
        <w:rPr>
          <w:i/>
        </w:rPr>
        <w:t>I</w:t>
      </w:r>
      <w:r w:rsidR="002B3895" w:rsidRPr="000735B1">
        <w:rPr>
          <w:i/>
          <w:vertAlign w:val="superscript"/>
        </w:rPr>
        <w:t xml:space="preserve">2 </w:t>
      </w:r>
      <w:r w:rsidR="002B3895" w:rsidRPr="000735B1">
        <w:rPr>
          <w:vertAlign w:val="superscript"/>
        </w:rPr>
        <w:t xml:space="preserve"> =  </w:t>
      </w:r>
      <w:r w:rsidR="006B06CF" w:rsidRPr="000735B1">
        <w:t>78.1</w:t>
      </w:r>
      <w:r w:rsidR="002B3895" w:rsidRPr="000735B1">
        <w:t xml:space="preserve">%). </w:t>
      </w:r>
      <w:r w:rsidR="00612799" w:rsidRPr="000735B1">
        <w:t xml:space="preserve"> </w:t>
      </w:r>
      <w:r w:rsidR="002B3895" w:rsidRPr="000735B1">
        <w:t xml:space="preserve">For the reasons detailed above, </w:t>
      </w:r>
      <w:r w:rsidRPr="000735B1">
        <w:t>a sensitivity analysis</w:t>
      </w:r>
      <w:r w:rsidR="002B3895" w:rsidRPr="000735B1">
        <w:t xml:space="preserve"> </w:t>
      </w:r>
      <w:r w:rsidRPr="000735B1">
        <w:t xml:space="preserve">excluding </w:t>
      </w:r>
      <w:r w:rsidR="002B3895" w:rsidRPr="000735B1">
        <w:t xml:space="preserve">Stankewitz et al. </w:t>
      </w:r>
      <w:r w:rsidR="002B3895" w:rsidRPr="000735B1">
        <w:fldChar w:fldCharType="begin"/>
      </w:r>
      <w:r w:rsidR="00187AB6" w:rsidRPr="000735B1">
        <w:instrText xml:space="preserve"> ADDIN EN.CITE &lt;EndNote&gt;&lt;Cite ExcludeAuth="1"&gt;&lt;Author&gt;Stankewitz&lt;/Author&gt;&lt;Year&gt;2018&lt;/Year&gt;&lt;RecNum&gt;112&lt;/RecNum&gt;&lt;DisplayText&gt;[63]&lt;/DisplayText&gt;&lt;record&gt;&lt;rec-number&gt;112&lt;/rec-number&gt;&lt;foreign-keys&gt;&lt;key app="EN" db-id="2xaaap2efrdzf1eafv5pxxz39e2vzd90zsdz" timestamp="1559213121"&gt;112&lt;/key&gt;&lt;/foreign-keys&gt;&lt;ref-type name="Journal Article"&gt;17&lt;/ref-type&gt;&lt;contributors&gt;&lt;authors&gt;&lt;author&gt;Stankewitz, Anne&lt;/author&gt;&lt;author&gt;Sorg, Christian&lt;/author&gt;&lt;author&gt;von Kalckreuth, Alexander&lt;/author&gt;&lt;author&gt;Schulz, Enrico&lt;/author&gt;&lt;author&gt;Valet, Michael&lt;/author&gt;&lt;author&gt;Neufang, Susanne&lt;/author&gt;&lt;author&gt;Zimmer, Claus&lt;/author&gt;&lt;author&gt;Henningsen, Peter&lt;/author&gt;&lt;author&gt;Gündel, Harald&lt;/author&gt;&lt;author&gt;Wohlschläger, Afra M&lt;/author&gt;&lt;/authors&gt;&lt;/contributors&gt;&lt;titles&gt;&lt;title&gt;Fronto‐Insular Connectivity during Pain Distraction Is Impaired in Patients with Somatoform Pain&lt;/title&gt;&lt;secondary-title&gt;Journal of Neuroimaging&lt;/secondary-title&gt;&lt;/titles&gt;&lt;periodical&gt;&lt;full-title&gt;Journal of Neuroimaging&lt;/full-title&gt;&lt;/periodical&gt;&lt;pages&gt;621-628&lt;/pages&gt;&lt;volume&gt;28&lt;/volume&gt;&lt;number&gt;6&lt;/number&gt;&lt;dates&gt;&lt;year&gt;2018&lt;/year&gt;&lt;/dates&gt;&lt;isbn&gt;1051-2284&lt;/isbn&gt;&lt;urls&gt;&lt;/urls&gt;&lt;/record&gt;&lt;/Cite&gt;&lt;/EndNote&gt;</w:instrText>
      </w:r>
      <w:r w:rsidR="002B3895" w:rsidRPr="000735B1">
        <w:fldChar w:fldCharType="separate"/>
      </w:r>
      <w:r w:rsidR="00187AB6" w:rsidRPr="000735B1">
        <w:rPr>
          <w:noProof/>
        </w:rPr>
        <w:t>[63]</w:t>
      </w:r>
      <w:r w:rsidR="002B3895" w:rsidRPr="000735B1">
        <w:fldChar w:fldCharType="end"/>
      </w:r>
      <w:r w:rsidRPr="000735B1">
        <w:t xml:space="preserve"> was conducted but</w:t>
      </w:r>
      <w:r w:rsidR="006B06CF" w:rsidRPr="000735B1">
        <w:t xml:space="preserve"> </w:t>
      </w:r>
      <w:r w:rsidR="007E209C" w:rsidRPr="000735B1">
        <w:t>there remained no significant difference between chronic pain patients and</w:t>
      </w:r>
      <w:r w:rsidR="002B3895" w:rsidRPr="000735B1">
        <w:t xml:space="preserve"> healthy controls (</w:t>
      </w:r>
      <w:r w:rsidR="002B3895" w:rsidRPr="000735B1">
        <w:rPr>
          <w:i/>
        </w:rPr>
        <w:t>k</w:t>
      </w:r>
      <w:r w:rsidR="002B3895" w:rsidRPr="000735B1">
        <w:t xml:space="preserve"> = </w:t>
      </w:r>
      <w:r w:rsidR="007E209C" w:rsidRPr="000735B1">
        <w:t>5</w:t>
      </w:r>
      <w:r w:rsidR="002B3895" w:rsidRPr="000735B1">
        <w:t>, chronic pain</w:t>
      </w:r>
      <w:r w:rsidR="002B3895" w:rsidRPr="000735B1">
        <w:rPr>
          <w:i/>
        </w:rPr>
        <w:t xml:space="preserve"> N = </w:t>
      </w:r>
      <w:r w:rsidR="007E209C" w:rsidRPr="000735B1">
        <w:t>116</w:t>
      </w:r>
      <w:r w:rsidR="002B3895" w:rsidRPr="000735B1">
        <w:t>, healthy</w:t>
      </w:r>
      <w:r w:rsidR="002B3895" w:rsidRPr="000735B1">
        <w:rPr>
          <w:i/>
        </w:rPr>
        <w:t xml:space="preserve"> N = </w:t>
      </w:r>
      <w:r w:rsidR="007E209C" w:rsidRPr="000735B1">
        <w:t>121</w:t>
      </w:r>
      <w:r w:rsidR="002B3895" w:rsidRPr="000735B1">
        <w:t xml:space="preserve">, Hedges’ </w:t>
      </w:r>
      <w:r w:rsidR="002B3895" w:rsidRPr="000735B1">
        <w:rPr>
          <w:i/>
        </w:rPr>
        <w:t>g</w:t>
      </w:r>
      <w:r w:rsidR="007E209C" w:rsidRPr="000735B1">
        <w:t xml:space="preserve"> = 0.45, 95% CI [-0.10, 1.00</w:t>
      </w:r>
      <w:r w:rsidR="002B3895" w:rsidRPr="000735B1">
        <w:t xml:space="preserve">],  </w:t>
      </w:r>
      <w:r w:rsidR="002B3895" w:rsidRPr="000735B1">
        <w:rPr>
          <w:i/>
        </w:rPr>
        <w:t>Z</w:t>
      </w:r>
      <w:r w:rsidR="007E209C" w:rsidRPr="000735B1">
        <w:t xml:space="preserve"> = 1.60</w:t>
      </w:r>
      <w:r w:rsidR="002B3895" w:rsidRPr="000735B1">
        <w:t xml:space="preserve">, </w:t>
      </w:r>
      <w:r w:rsidR="002B3895" w:rsidRPr="000735B1">
        <w:rPr>
          <w:i/>
        </w:rPr>
        <w:t>p</w:t>
      </w:r>
      <w:r w:rsidR="007E209C" w:rsidRPr="000735B1">
        <w:t xml:space="preserve"> = .110</w:t>
      </w:r>
      <w:r w:rsidR="002B3895" w:rsidRPr="000735B1">
        <w:t>)</w:t>
      </w:r>
      <w:r w:rsidR="007E209C" w:rsidRPr="000735B1">
        <w:t xml:space="preserve">.  </w:t>
      </w:r>
      <w:r w:rsidR="008009EF" w:rsidRPr="000735B1">
        <w:t>H</w:t>
      </w:r>
      <w:r w:rsidR="002B3895" w:rsidRPr="000735B1">
        <w:t xml:space="preserve">eterogeneity </w:t>
      </w:r>
      <w:r w:rsidR="007E209C" w:rsidRPr="000735B1">
        <w:t>remained significant</w:t>
      </w:r>
      <w:r w:rsidR="002B3895" w:rsidRPr="000735B1">
        <w:t xml:space="preserve"> (</w:t>
      </w:r>
      <w:r w:rsidR="002B3895" w:rsidRPr="000735B1">
        <w:rPr>
          <w:i/>
        </w:rPr>
        <w:t>Q</w:t>
      </w:r>
      <w:r w:rsidR="007E209C" w:rsidRPr="000735B1">
        <w:t xml:space="preserve"> = 15.53</w:t>
      </w:r>
      <w:r w:rsidR="002B3895" w:rsidRPr="000735B1">
        <w:t xml:space="preserve">, </w:t>
      </w:r>
      <w:r w:rsidR="002B3895" w:rsidRPr="000735B1">
        <w:rPr>
          <w:i/>
        </w:rPr>
        <w:t>p</w:t>
      </w:r>
      <w:r w:rsidR="007E209C" w:rsidRPr="000735B1">
        <w:t xml:space="preserve"> = .003</w:t>
      </w:r>
      <w:r w:rsidR="002B3895" w:rsidRPr="000735B1">
        <w:t xml:space="preserve">; </w:t>
      </w:r>
      <w:r w:rsidR="002B3895" w:rsidRPr="000735B1">
        <w:rPr>
          <w:i/>
        </w:rPr>
        <w:t>I</w:t>
      </w:r>
      <w:r w:rsidR="002B3895" w:rsidRPr="000735B1">
        <w:rPr>
          <w:i/>
          <w:vertAlign w:val="superscript"/>
        </w:rPr>
        <w:t xml:space="preserve">2 </w:t>
      </w:r>
      <w:r w:rsidR="002B3895" w:rsidRPr="000735B1">
        <w:rPr>
          <w:vertAlign w:val="superscript"/>
        </w:rPr>
        <w:t xml:space="preserve"> =  </w:t>
      </w:r>
      <w:r w:rsidR="007E209C" w:rsidRPr="000735B1">
        <w:t>74.2</w:t>
      </w:r>
      <w:r w:rsidR="002B3895" w:rsidRPr="000735B1">
        <w:t>%)</w:t>
      </w:r>
      <w:r w:rsidR="008009EF" w:rsidRPr="000735B1">
        <w:t>.</w:t>
      </w:r>
    </w:p>
    <w:p w14:paraId="0A1F713C" w14:textId="73B019E8" w:rsidR="002B3895" w:rsidRPr="000735B1" w:rsidRDefault="002B3895" w:rsidP="002B3895">
      <w:pPr>
        <w:ind w:firstLine="720"/>
        <w:rPr>
          <w:szCs w:val="24"/>
        </w:rPr>
      </w:pPr>
      <w:r w:rsidRPr="000735B1">
        <w:t xml:space="preserve">Five studies reported adequate data for meta-analysis of AB to non-painful stimuli </w:t>
      </w:r>
      <w:r w:rsidRPr="000735B1">
        <w:rPr>
          <w:rFonts w:cs="Times New Roman"/>
          <w:szCs w:val="24"/>
        </w:rPr>
        <w:fldChar w:fldCharType="begin">
          <w:fldData xml:space="preserve">PEVuZE5vdGU+PENpdGU+PEF1dGhvcj5QZXRlcnM8L0F1dGhvcj48WWVhcj4yMDAwPC9ZZWFyPjxS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</w:fldData>
        </w:fldChar>
      </w:r>
      <w:r w:rsidR="00187AB6" w:rsidRPr="000735B1">
        <w:rPr>
          <w:rFonts w:cs="Times New Roman"/>
          <w:szCs w:val="24"/>
        </w:rPr>
        <w:instrText xml:space="preserve"> ADDIN EN.CITE </w:instrText>
      </w:r>
      <w:r w:rsidR="00187AB6" w:rsidRPr="000735B1">
        <w:rPr>
          <w:rFonts w:cs="Times New Roman"/>
          <w:szCs w:val="24"/>
        </w:rPr>
        <w:fldChar w:fldCharType="begin">
          <w:fldData xml:space="preserve">PEVuZE5vdGU+PENpdGU+PEF1dGhvcj5QZXRlcnM8L0F1dGhvcj48WWVhcj4yMDAwPC9ZZWFyPjxS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</w:fldData>
        </w:fldChar>
      </w:r>
      <w:r w:rsidR="00187AB6" w:rsidRPr="000735B1">
        <w:rPr>
          <w:rFonts w:cs="Times New Roman"/>
          <w:szCs w:val="24"/>
        </w:rPr>
        <w:instrText xml:space="preserve"> ADDIN EN.CITE.DATA </w:instrText>
      </w:r>
      <w:r w:rsidR="00187AB6" w:rsidRPr="000735B1">
        <w:rPr>
          <w:rFonts w:cs="Times New Roman"/>
          <w:szCs w:val="24"/>
        </w:rPr>
      </w:r>
      <w:r w:rsidR="00187AB6" w:rsidRPr="000735B1">
        <w:rPr>
          <w:rFonts w:cs="Times New Roman"/>
          <w:szCs w:val="24"/>
        </w:rPr>
        <w:fldChar w:fldCharType="end"/>
      </w:r>
      <w:r w:rsidRPr="000735B1">
        <w:rPr>
          <w:rFonts w:cs="Times New Roman"/>
          <w:szCs w:val="24"/>
        </w:rPr>
      </w:r>
      <w:r w:rsidRPr="000735B1">
        <w:rPr>
          <w:rFonts w:cs="Times New Roman"/>
          <w:szCs w:val="24"/>
        </w:rPr>
        <w:fldChar w:fldCharType="separate"/>
      </w:r>
      <w:r w:rsidR="00187AB6" w:rsidRPr="000735B1">
        <w:rPr>
          <w:rFonts w:cs="Times New Roman"/>
          <w:noProof/>
          <w:szCs w:val="24"/>
        </w:rPr>
        <w:t>[46; 62; 71; 72; 77]</w:t>
      </w:r>
      <w:r w:rsidRPr="000735B1">
        <w:rPr>
          <w:rFonts w:cs="Times New Roman"/>
          <w:szCs w:val="24"/>
        </w:rPr>
        <w:fldChar w:fldCharType="end"/>
      </w:r>
      <w:r w:rsidRPr="000735B1">
        <w:rPr>
          <w:rFonts w:cs="Times New Roman"/>
          <w:szCs w:val="24"/>
        </w:rPr>
        <w:t xml:space="preserve">.  This </w:t>
      </w:r>
      <w:r w:rsidR="000C7212" w:rsidRPr="000735B1">
        <w:rPr>
          <w:rFonts w:cs="Times New Roman"/>
          <w:szCs w:val="24"/>
        </w:rPr>
        <w:t xml:space="preserve">subgroup </w:t>
      </w:r>
      <w:r w:rsidRPr="000735B1">
        <w:rPr>
          <w:rFonts w:cs="Times New Roman"/>
          <w:szCs w:val="24"/>
        </w:rPr>
        <w:t>analysis indicated that chronic pain patients also show</w:t>
      </w:r>
      <w:r w:rsidR="000C7212" w:rsidRPr="000735B1">
        <w:rPr>
          <w:rFonts w:cs="Times New Roman"/>
          <w:szCs w:val="24"/>
        </w:rPr>
        <w:t>ed</w:t>
      </w:r>
      <w:r w:rsidRPr="000735B1">
        <w:rPr>
          <w:rFonts w:cs="Times New Roman"/>
          <w:szCs w:val="24"/>
        </w:rPr>
        <w:t xml:space="preserve"> significantly greater AB to non-painful stimuli than healthy controls </w:t>
      </w:r>
      <w:r w:rsidRPr="000735B1">
        <w:t>(</w:t>
      </w:r>
      <w:r w:rsidRPr="000735B1">
        <w:rPr>
          <w:i/>
        </w:rPr>
        <w:t>k</w:t>
      </w:r>
      <w:r w:rsidRPr="000735B1">
        <w:t xml:space="preserve"> = 5, chronic pain</w:t>
      </w:r>
      <w:r w:rsidRPr="000735B1">
        <w:rPr>
          <w:i/>
        </w:rPr>
        <w:t xml:space="preserve"> N = </w:t>
      </w:r>
      <w:r w:rsidRPr="000735B1">
        <w:t>156, healthy</w:t>
      </w:r>
      <w:r w:rsidRPr="000735B1">
        <w:rPr>
          <w:i/>
        </w:rPr>
        <w:t xml:space="preserve"> N = </w:t>
      </w:r>
      <w:r w:rsidRPr="000735B1">
        <w:t xml:space="preserve">148, Hedges’ </w:t>
      </w:r>
      <w:r w:rsidRPr="000735B1">
        <w:rPr>
          <w:i/>
        </w:rPr>
        <w:t>g</w:t>
      </w:r>
      <w:r w:rsidRPr="000735B1">
        <w:t xml:space="preserve"> = 0.26, 95% CI [0.03, 0.48],  </w:t>
      </w:r>
      <w:r w:rsidRPr="000735B1">
        <w:rPr>
          <w:i/>
        </w:rPr>
        <w:t>Z</w:t>
      </w:r>
      <w:r w:rsidRPr="000735B1">
        <w:t xml:space="preserve"> = 2.22, </w:t>
      </w:r>
      <w:r w:rsidRPr="000735B1">
        <w:rPr>
          <w:i/>
        </w:rPr>
        <w:t>p</w:t>
      </w:r>
      <w:r w:rsidRPr="000735B1">
        <w:t xml:space="preserve"> = .026) with low heterogeneity (</w:t>
      </w:r>
      <w:r w:rsidRPr="000735B1">
        <w:rPr>
          <w:i/>
        </w:rPr>
        <w:t>Q</w:t>
      </w:r>
      <w:r w:rsidRPr="000735B1">
        <w:t xml:space="preserve"> = 3.64, </w:t>
      </w:r>
      <w:r w:rsidRPr="000735B1">
        <w:rPr>
          <w:i/>
        </w:rPr>
        <w:t>p</w:t>
      </w:r>
      <w:r w:rsidRPr="000735B1">
        <w:t xml:space="preserve"> = .456; </w:t>
      </w:r>
      <w:r w:rsidRPr="000735B1">
        <w:rPr>
          <w:i/>
        </w:rPr>
        <w:t>I</w:t>
      </w:r>
      <w:r w:rsidRPr="000735B1">
        <w:rPr>
          <w:i/>
          <w:vertAlign w:val="superscript"/>
        </w:rPr>
        <w:t xml:space="preserve">2 </w:t>
      </w:r>
      <w:r w:rsidRPr="000735B1">
        <w:rPr>
          <w:vertAlign w:val="superscript"/>
        </w:rPr>
        <w:t xml:space="preserve"> =  </w:t>
      </w:r>
      <w:r w:rsidRPr="000735B1">
        <w:t xml:space="preserve">0.0%).  </w:t>
      </w:r>
    </w:p>
    <w:p w14:paraId="7347C6F6" w14:textId="5628842B" w:rsidR="002B3895" w:rsidRPr="000735B1" w:rsidRDefault="002B3895" w:rsidP="002B3895">
      <w:pPr>
        <w:ind w:firstLine="720"/>
      </w:pPr>
      <w:r w:rsidRPr="000735B1">
        <w:t>In the subset of studies which tested fibromyalgia patients</w:t>
      </w:r>
      <w:r w:rsidR="007B5170" w:rsidRPr="000735B1">
        <w:t xml:space="preserve"> </w:t>
      </w:r>
      <w:r w:rsidR="008E535E" w:rsidRPr="000735B1">
        <w:fldChar w:fldCharType="begin">
          <w:fldData xml:space="preserve">PEVuZE5vdGU+PENpdGU+PEF1dGhvcj5Nb29yZTwvQXV0aG9yPjxZZWFyPjIwMTk8L1llYXI+PFJl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</w:fldData>
        </w:fldChar>
      </w:r>
      <w:r w:rsidR="00187AB6" w:rsidRPr="000735B1">
        <w:instrText xml:space="preserve"> ADDIN EN.CITE </w:instrText>
      </w:r>
      <w:r w:rsidR="00187AB6" w:rsidRPr="000735B1">
        <w:fldChar w:fldCharType="begin">
          <w:fldData xml:space="preserve">PEVuZE5vdGU+PENpdGU+PEF1dGhvcj5Nb29yZTwvQXV0aG9yPjxZZWFyPjIwMTk8L1llYXI+PFJl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</w:fldData>
        </w:fldChar>
      </w:r>
      <w:r w:rsidR="00187AB6" w:rsidRPr="000735B1">
        <w:instrText xml:space="preserve"> ADDIN EN.CITE.DATA </w:instrText>
      </w:r>
      <w:r w:rsidR="00187AB6" w:rsidRPr="000735B1">
        <w:fldChar w:fldCharType="end"/>
      </w:r>
      <w:r w:rsidR="008E535E" w:rsidRPr="000735B1">
        <w:fldChar w:fldCharType="separate"/>
      </w:r>
      <w:r w:rsidR="00187AB6" w:rsidRPr="000735B1">
        <w:rPr>
          <w:noProof/>
        </w:rPr>
        <w:t>[41; 46; 65; 72; 75; 77]</w:t>
      </w:r>
      <w:r w:rsidR="008E535E" w:rsidRPr="000735B1">
        <w:fldChar w:fldCharType="end"/>
      </w:r>
      <w:r w:rsidRPr="000735B1">
        <w:t xml:space="preserve">, </w:t>
      </w:r>
      <w:r w:rsidR="007B5170" w:rsidRPr="000735B1">
        <w:t xml:space="preserve">there was no significant difference in AB to the somatosensory modality between chronic pain patients and healthy </w:t>
      </w:r>
      <w:r w:rsidR="007B5170" w:rsidRPr="000735B1">
        <w:lastRenderedPageBreak/>
        <w:t>controls</w:t>
      </w:r>
      <w:r w:rsidR="007E209C" w:rsidRPr="000735B1">
        <w:t xml:space="preserve"> </w:t>
      </w:r>
      <w:r w:rsidRPr="000735B1">
        <w:t>(</w:t>
      </w:r>
      <w:r w:rsidRPr="000735B1">
        <w:rPr>
          <w:i/>
        </w:rPr>
        <w:t>k</w:t>
      </w:r>
      <w:r w:rsidR="007E209C" w:rsidRPr="000735B1">
        <w:t xml:space="preserve"> = 6</w:t>
      </w:r>
      <w:r w:rsidRPr="000735B1">
        <w:t>, chronic pain</w:t>
      </w:r>
      <w:r w:rsidRPr="000735B1">
        <w:rPr>
          <w:i/>
        </w:rPr>
        <w:t xml:space="preserve"> N = </w:t>
      </w:r>
      <w:r w:rsidR="007E209C" w:rsidRPr="000735B1">
        <w:t>204</w:t>
      </w:r>
      <w:r w:rsidRPr="000735B1">
        <w:t>, healthy</w:t>
      </w:r>
      <w:r w:rsidRPr="000735B1">
        <w:rPr>
          <w:i/>
        </w:rPr>
        <w:t xml:space="preserve"> N = </w:t>
      </w:r>
      <w:r w:rsidR="007E209C" w:rsidRPr="000735B1">
        <w:t>205</w:t>
      </w:r>
      <w:r w:rsidRPr="000735B1">
        <w:t xml:space="preserve">, Hedges’ </w:t>
      </w:r>
      <w:r w:rsidRPr="000735B1">
        <w:rPr>
          <w:i/>
        </w:rPr>
        <w:t>g</w:t>
      </w:r>
      <w:r w:rsidR="007E209C" w:rsidRPr="000735B1">
        <w:t xml:space="preserve"> = 0.32</w:t>
      </w:r>
      <w:r w:rsidRPr="000735B1">
        <w:t>, 95% CI [</w:t>
      </w:r>
      <w:r w:rsidR="007E209C" w:rsidRPr="000735B1">
        <w:t>-0.06, 0.71</w:t>
      </w:r>
      <w:r w:rsidRPr="000735B1">
        <w:t xml:space="preserve">], </w:t>
      </w:r>
      <w:r w:rsidRPr="000735B1">
        <w:rPr>
          <w:i/>
        </w:rPr>
        <w:t>Z</w:t>
      </w:r>
      <w:r w:rsidR="007E209C" w:rsidRPr="000735B1">
        <w:t xml:space="preserve"> = 1.67</w:t>
      </w:r>
      <w:r w:rsidRPr="000735B1">
        <w:t xml:space="preserve">, </w:t>
      </w:r>
      <w:r w:rsidRPr="000735B1">
        <w:rPr>
          <w:i/>
        </w:rPr>
        <w:t>p</w:t>
      </w:r>
      <w:r w:rsidR="007E209C" w:rsidRPr="000735B1">
        <w:t xml:space="preserve"> = .095</w:t>
      </w:r>
      <w:r w:rsidRPr="000735B1">
        <w:t xml:space="preserve">).  Heterogeneity </w:t>
      </w:r>
      <w:r w:rsidR="007B5170" w:rsidRPr="000735B1">
        <w:t>was significant and substantial</w:t>
      </w:r>
      <w:r w:rsidRPr="000735B1">
        <w:t xml:space="preserve"> (</w:t>
      </w:r>
      <w:r w:rsidRPr="000735B1">
        <w:rPr>
          <w:i/>
        </w:rPr>
        <w:t>Q</w:t>
      </w:r>
      <w:r w:rsidR="00464249" w:rsidRPr="000735B1">
        <w:t xml:space="preserve"> = </w:t>
      </w:r>
      <w:r w:rsidR="007E209C" w:rsidRPr="000735B1">
        <w:t>18.00</w:t>
      </w:r>
      <w:r w:rsidRPr="000735B1">
        <w:t xml:space="preserve">, </w:t>
      </w:r>
      <w:r w:rsidRPr="000735B1">
        <w:rPr>
          <w:i/>
        </w:rPr>
        <w:t>p</w:t>
      </w:r>
      <w:r w:rsidR="007E209C" w:rsidRPr="000735B1">
        <w:t xml:space="preserve"> = .003</w:t>
      </w:r>
      <w:r w:rsidRPr="000735B1">
        <w:t xml:space="preserve">; </w:t>
      </w:r>
      <w:r w:rsidRPr="000735B1">
        <w:rPr>
          <w:i/>
        </w:rPr>
        <w:t>I</w:t>
      </w:r>
      <w:r w:rsidRPr="000735B1">
        <w:rPr>
          <w:i/>
          <w:vertAlign w:val="superscript"/>
        </w:rPr>
        <w:t xml:space="preserve">2 </w:t>
      </w:r>
      <w:r w:rsidRPr="000735B1">
        <w:rPr>
          <w:vertAlign w:val="superscript"/>
        </w:rPr>
        <w:t xml:space="preserve"> =  </w:t>
      </w:r>
      <w:r w:rsidR="007E209C" w:rsidRPr="000735B1">
        <w:t>72.2</w:t>
      </w:r>
      <w:r w:rsidRPr="000735B1">
        <w:t xml:space="preserve">%). </w:t>
      </w:r>
    </w:p>
    <w:p w14:paraId="23A8C61A" w14:textId="305A5460" w:rsidR="005A2D5E" w:rsidRPr="000735B1" w:rsidRDefault="000C7212" w:rsidP="002B3895">
      <w:pPr>
        <w:ind w:firstLine="720"/>
      </w:pPr>
      <w:r w:rsidRPr="000735B1">
        <w:t>I</w:t>
      </w:r>
      <w:r w:rsidR="002B3895" w:rsidRPr="000735B1">
        <w:t>n the subgroup of studies that used the common task paradigm</w:t>
      </w:r>
      <w:r w:rsidRPr="000735B1">
        <w:t>, no significant difference between chronic pain and healthy control groups was found for distraction efficacy</w:t>
      </w:r>
      <w:r w:rsidR="002B3895" w:rsidRPr="000735B1">
        <w:t xml:space="preserve"> (k</w:t>
      </w:r>
      <w:r w:rsidR="005A2D5E" w:rsidRPr="000735B1">
        <w:t xml:space="preserve"> = 4</w:t>
      </w:r>
      <w:r w:rsidR="002B3895" w:rsidRPr="000735B1">
        <w:t>, chronic pain</w:t>
      </w:r>
      <w:r w:rsidR="002B3895" w:rsidRPr="000735B1">
        <w:rPr>
          <w:i/>
        </w:rPr>
        <w:t xml:space="preserve"> N = </w:t>
      </w:r>
      <w:r w:rsidR="005A2D5E" w:rsidRPr="000735B1">
        <w:t>86</w:t>
      </w:r>
      <w:r w:rsidR="002B3895" w:rsidRPr="000735B1">
        <w:t>, healthy</w:t>
      </w:r>
      <w:r w:rsidR="002B3895" w:rsidRPr="000735B1">
        <w:rPr>
          <w:i/>
        </w:rPr>
        <w:t xml:space="preserve"> N = </w:t>
      </w:r>
      <w:r w:rsidR="005A2D5E" w:rsidRPr="000735B1">
        <w:t>86</w:t>
      </w:r>
      <w:r w:rsidR="002B3895" w:rsidRPr="000735B1">
        <w:t xml:space="preserve">, Hedges’ </w:t>
      </w:r>
      <w:r w:rsidR="002B3895" w:rsidRPr="000735B1">
        <w:rPr>
          <w:i/>
        </w:rPr>
        <w:t>g</w:t>
      </w:r>
      <w:r w:rsidR="005A2D5E" w:rsidRPr="000735B1">
        <w:t xml:space="preserve"> = 0.17</w:t>
      </w:r>
      <w:r w:rsidR="002B3895" w:rsidRPr="000735B1">
        <w:t>, 95% CI [</w:t>
      </w:r>
      <w:r w:rsidR="005A2D5E" w:rsidRPr="000735B1">
        <w:t>-0.39, 0.72</w:t>
      </w:r>
      <w:r w:rsidR="002B3895" w:rsidRPr="000735B1">
        <w:t xml:space="preserve">], </w:t>
      </w:r>
      <w:r w:rsidR="002B3895" w:rsidRPr="000735B1">
        <w:rPr>
          <w:i/>
        </w:rPr>
        <w:t>Z</w:t>
      </w:r>
      <w:r w:rsidR="005A2D5E" w:rsidRPr="000735B1">
        <w:t xml:space="preserve"> = 0.59</w:t>
      </w:r>
      <w:r w:rsidR="002B3895" w:rsidRPr="000735B1">
        <w:t xml:space="preserve">, </w:t>
      </w:r>
      <w:r w:rsidR="002B3895" w:rsidRPr="000735B1">
        <w:rPr>
          <w:i/>
        </w:rPr>
        <w:t>p</w:t>
      </w:r>
      <w:r w:rsidR="005A2D5E" w:rsidRPr="000735B1">
        <w:t xml:space="preserve"> = .556</w:t>
      </w:r>
      <w:r w:rsidR="002B3895" w:rsidRPr="000735B1">
        <w:t xml:space="preserve">).  Heterogeneity </w:t>
      </w:r>
      <w:r w:rsidR="008009EF" w:rsidRPr="000735B1">
        <w:t>approached</w:t>
      </w:r>
      <w:r w:rsidR="007B5170" w:rsidRPr="000735B1">
        <w:t xml:space="preserve"> significance</w:t>
      </w:r>
      <w:r w:rsidR="002B3895" w:rsidRPr="000735B1">
        <w:t xml:space="preserve"> in this subgroup of studies (Cochrane’s </w:t>
      </w:r>
      <w:r w:rsidR="002B3895" w:rsidRPr="000735B1">
        <w:rPr>
          <w:i/>
        </w:rPr>
        <w:t>Q</w:t>
      </w:r>
      <w:r w:rsidR="005A2D5E" w:rsidRPr="000735B1">
        <w:t xml:space="preserve"> = 7.64</w:t>
      </w:r>
      <w:r w:rsidR="002B3895" w:rsidRPr="000735B1">
        <w:t xml:space="preserve">, </w:t>
      </w:r>
      <w:r w:rsidR="002B3895" w:rsidRPr="000735B1">
        <w:rPr>
          <w:i/>
        </w:rPr>
        <w:t>p</w:t>
      </w:r>
      <w:r w:rsidR="005A2D5E" w:rsidRPr="000735B1">
        <w:t xml:space="preserve"> = .054</w:t>
      </w:r>
      <w:r w:rsidR="002B3895" w:rsidRPr="000735B1">
        <w:t xml:space="preserve">; </w:t>
      </w:r>
      <w:r w:rsidR="002B3895" w:rsidRPr="000735B1">
        <w:rPr>
          <w:i/>
        </w:rPr>
        <w:t>I</w:t>
      </w:r>
      <w:r w:rsidR="002B3895" w:rsidRPr="000735B1">
        <w:rPr>
          <w:i/>
          <w:vertAlign w:val="superscript"/>
        </w:rPr>
        <w:t>2</w:t>
      </w:r>
      <w:r w:rsidR="002B3895" w:rsidRPr="000735B1">
        <w:rPr>
          <w:vertAlign w:val="superscript"/>
        </w:rPr>
        <w:t xml:space="preserve"> = </w:t>
      </w:r>
      <w:r w:rsidR="005A2D5E" w:rsidRPr="000735B1">
        <w:t>60.8</w:t>
      </w:r>
      <w:r w:rsidR="002B3895" w:rsidRPr="000735B1">
        <w:t>%).  Excluding the</w:t>
      </w:r>
      <w:r w:rsidRPr="000735B1">
        <w:t xml:space="preserve"> study of somatoform patients</w:t>
      </w:r>
      <w:r w:rsidR="002B3895" w:rsidRPr="000735B1">
        <w:t xml:space="preserve"> </w:t>
      </w:r>
      <w:r w:rsidR="002B3895" w:rsidRPr="000735B1">
        <w:fldChar w:fldCharType="begin"/>
      </w:r>
      <w:r w:rsidR="00187AB6" w:rsidRPr="000735B1">
        <w:instrText xml:space="preserve"> ADDIN EN.CITE &lt;EndNote&gt;&lt;Cite&gt;&lt;Author&gt;Stankewitz&lt;/Author&gt;&lt;Year&gt;2018&lt;/Year&gt;&lt;RecNum&gt;112&lt;/RecNum&gt;&lt;DisplayText&gt;[63]&lt;/DisplayText&gt;&lt;record&gt;&lt;rec-number&gt;112&lt;/rec-number&gt;&lt;foreign-keys&gt;&lt;key app="EN" db-id="2xaaap2efrdzf1eafv5pxxz39e2vzd90zsdz" timestamp="1559213121"&gt;112&lt;/key&gt;&lt;/foreign-keys&gt;&lt;ref-type name="Journal Article"&gt;17&lt;/ref-type&gt;&lt;contributors&gt;&lt;authors&gt;&lt;author&gt;Stankewitz, Anne&lt;/author&gt;&lt;author&gt;Sorg, Christian&lt;/author&gt;&lt;author&gt;von Kalckreuth, Alexander&lt;/author&gt;&lt;author&gt;Schulz, Enrico&lt;/author&gt;&lt;author&gt;Valet, Michael&lt;/author&gt;&lt;author&gt;Neufang, Susanne&lt;/author&gt;&lt;author&gt;Zimmer, Claus&lt;/author&gt;&lt;author&gt;Henningsen, Peter&lt;/author&gt;&lt;author&gt;Gündel, Harald&lt;/author&gt;&lt;author&gt;Wohlschläger, Afra M&lt;/author&gt;&lt;/authors&gt;&lt;/contributors&gt;&lt;titles&gt;&lt;title&gt;Fronto‐Insular Connectivity during Pain Distraction Is Impaired in Patients with Somatoform Pain&lt;/title&gt;&lt;secondary-title&gt;Journal of Neuroimaging&lt;/secondary-title&gt;&lt;/titles&gt;&lt;periodical&gt;&lt;full-title&gt;Journal of Neuroimaging&lt;/full-title&gt;&lt;/periodical&gt;&lt;pages&gt;621-628&lt;/pages&gt;&lt;volume&gt;28&lt;/volume&gt;&lt;number&gt;6&lt;/number&gt;&lt;dates&gt;&lt;year&gt;2018&lt;/year&gt;&lt;/dates&gt;&lt;isbn&gt;1051-2284&lt;/isbn&gt;&lt;urls&gt;&lt;/urls&gt;&lt;/record&gt;&lt;/Cite&gt;&lt;/EndNote&gt;</w:instrText>
      </w:r>
      <w:r w:rsidR="002B3895" w:rsidRPr="000735B1">
        <w:fldChar w:fldCharType="separate"/>
      </w:r>
      <w:r w:rsidR="00187AB6" w:rsidRPr="000735B1">
        <w:rPr>
          <w:noProof/>
        </w:rPr>
        <w:t>[63]</w:t>
      </w:r>
      <w:r w:rsidR="002B3895" w:rsidRPr="000735B1">
        <w:fldChar w:fldCharType="end"/>
      </w:r>
      <w:r w:rsidR="002B3895" w:rsidRPr="000735B1">
        <w:t xml:space="preserve">, the meta-analysis </w:t>
      </w:r>
      <w:r w:rsidR="005A2D5E" w:rsidRPr="000735B1">
        <w:t xml:space="preserve">still </w:t>
      </w:r>
      <w:r w:rsidR="002B3895" w:rsidRPr="000735B1">
        <w:t xml:space="preserve">showed </w:t>
      </w:r>
      <w:r w:rsidR="005A2D5E" w:rsidRPr="000735B1">
        <w:t>no significant difference between chronic pain patients and</w:t>
      </w:r>
      <w:r w:rsidR="002B3895" w:rsidRPr="000735B1">
        <w:t xml:space="preserve"> healthy controls </w:t>
      </w:r>
      <w:r w:rsidR="005A2D5E" w:rsidRPr="000735B1">
        <w:t xml:space="preserve">in distraction efficacy </w:t>
      </w:r>
      <w:r w:rsidR="002B3895" w:rsidRPr="000735B1">
        <w:t>(k</w:t>
      </w:r>
      <w:r w:rsidR="005A2D5E" w:rsidRPr="000735B1">
        <w:t xml:space="preserve"> = 3,</w:t>
      </w:r>
      <w:r w:rsidR="002B3895" w:rsidRPr="000735B1">
        <w:t xml:space="preserve"> chronic pain</w:t>
      </w:r>
      <w:r w:rsidR="002B3895" w:rsidRPr="000735B1">
        <w:rPr>
          <w:i/>
        </w:rPr>
        <w:t xml:space="preserve"> N = </w:t>
      </w:r>
      <w:r w:rsidR="005A2D5E" w:rsidRPr="000735B1">
        <w:t>73</w:t>
      </w:r>
      <w:r w:rsidR="002B3895" w:rsidRPr="000735B1">
        <w:t>, healthy</w:t>
      </w:r>
      <w:r w:rsidR="002B3895" w:rsidRPr="000735B1">
        <w:rPr>
          <w:i/>
        </w:rPr>
        <w:t xml:space="preserve"> N = </w:t>
      </w:r>
      <w:r w:rsidR="005A2D5E" w:rsidRPr="000735B1">
        <w:t>73</w:t>
      </w:r>
      <w:r w:rsidR="002B3895" w:rsidRPr="000735B1">
        <w:t xml:space="preserve">, Hedges’ </w:t>
      </w:r>
      <w:r w:rsidR="002B3895" w:rsidRPr="000735B1">
        <w:rPr>
          <w:i/>
        </w:rPr>
        <w:t>g</w:t>
      </w:r>
      <w:r w:rsidR="005A2D5E" w:rsidRPr="000735B1">
        <w:t xml:space="preserve"> = 0.36</w:t>
      </w:r>
      <w:r w:rsidR="002B3895" w:rsidRPr="000735B1">
        <w:t>, 95% CI [</w:t>
      </w:r>
      <w:r w:rsidR="005A2D5E" w:rsidRPr="000735B1">
        <w:t>-0.10, 0.83</w:t>
      </w:r>
      <w:r w:rsidR="002B3895" w:rsidRPr="000735B1">
        <w:t xml:space="preserve">], </w:t>
      </w:r>
      <w:r w:rsidR="002B3895" w:rsidRPr="000735B1">
        <w:rPr>
          <w:i/>
        </w:rPr>
        <w:t>Z</w:t>
      </w:r>
      <w:r w:rsidR="005A2D5E" w:rsidRPr="000735B1">
        <w:t xml:space="preserve"> = 1.53</w:t>
      </w:r>
      <w:r w:rsidR="002B3895" w:rsidRPr="000735B1">
        <w:t xml:space="preserve">, </w:t>
      </w:r>
      <w:r w:rsidR="002B3895" w:rsidRPr="000735B1">
        <w:rPr>
          <w:i/>
        </w:rPr>
        <w:t>p</w:t>
      </w:r>
      <w:r w:rsidR="005A2D5E" w:rsidRPr="000735B1">
        <w:t xml:space="preserve"> = .127</w:t>
      </w:r>
      <w:r w:rsidR="002B3895" w:rsidRPr="000735B1">
        <w:t xml:space="preserve">).  </w:t>
      </w:r>
      <w:r w:rsidR="005A2D5E" w:rsidRPr="000735B1">
        <w:t>Heterogeneity was not significant</w:t>
      </w:r>
      <w:r w:rsidR="002B3895" w:rsidRPr="000735B1">
        <w:t xml:space="preserve"> (</w:t>
      </w:r>
      <w:r w:rsidR="002B3895" w:rsidRPr="000735B1">
        <w:rPr>
          <w:i/>
        </w:rPr>
        <w:t>Q</w:t>
      </w:r>
      <w:r w:rsidR="005A2D5E" w:rsidRPr="000735B1">
        <w:t xml:space="preserve"> = 3.07</w:t>
      </w:r>
      <w:r w:rsidR="002B3895" w:rsidRPr="000735B1">
        <w:t xml:space="preserve">, </w:t>
      </w:r>
      <w:r w:rsidR="002B3895" w:rsidRPr="000735B1">
        <w:rPr>
          <w:i/>
        </w:rPr>
        <w:t>p</w:t>
      </w:r>
      <w:r w:rsidR="005A2D5E" w:rsidRPr="000735B1">
        <w:t xml:space="preserve"> = .215</w:t>
      </w:r>
      <w:r w:rsidR="002B3895" w:rsidRPr="000735B1">
        <w:t xml:space="preserve">; </w:t>
      </w:r>
      <w:r w:rsidR="002B3895" w:rsidRPr="000735B1">
        <w:rPr>
          <w:i/>
        </w:rPr>
        <w:t>I</w:t>
      </w:r>
      <w:r w:rsidR="002B3895" w:rsidRPr="000735B1">
        <w:rPr>
          <w:i/>
          <w:vertAlign w:val="superscript"/>
        </w:rPr>
        <w:t xml:space="preserve">2 </w:t>
      </w:r>
      <w:r w:rsidR="002B3895" w:rsidRPr="000735B1">
        <w:rPr>
          <w:vertAlign w:val="superscript"/>
        </w:rPr>
        <w:t xml:space="preserve"> =  </w:t>
      </w:r>
      <w:r w:rsidR="005A2D5E" w:rsidRPr="000735B1">
        <w:t>34.9</w:t>
      </w:r>
      <w:r w:rsidR="002B3895" w:rsidRPr="000735B1">
        <w:t xml:space="preserve">%).  </w:t>
      </w:r>
    </w:p>
    <w:p w14:paraId="1CC49B4E" w14:textId="0577F39A" w:rsidR="002B3895" w:rsidRPr="000735B1" w:rsidRDefault="005A2D5E" w:rsidP="002B3895">
      <w:pPr>
        <w:ind w:firstLine="720"/>
      </w:pPr>
      <w:r w:rsidRPr="000735B1">
        <w:t xml:space="preserve">In the subgroup of studies that used a primary task paradigm </w:t>
      </w:r>
      <w:r w:rsidRPr="000735B1">
        <w:fldChar w:fldCharType="begin">
          <w:fldData xml:space="preserve">PEVuZE5vdGU+PENpdGU+PEF1dGhvcj5UaWVtYW5uPC9BdXRob3I+PFllYXI+MjAxMjwvWWVhcj48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=
</w:fldData>
        </w:fldChar>
      </w:r>
      <w:r w:rsidR="00187AB6" w:rsidRPr="000735B1">
        <w:instrText xml:space="preserve"> ADDIN EN.CITE </w:instrText>
      </w:r>
      <w:r w:rsidR="00187AB6" w:rsidRPr="000735B1">
        <w:fldChar w:fldCharType="begin">
          <w:fldData xml:space="preserve">PEVuZE5vdGU+PENpdGU+PEF1dGhvcj5UaWVtYW5uPC9BdXRob3I+PFllYXI+MjAxMjwvWWVhcj48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=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41; 65; 75]</w:t>
      </w:r>
      <w:r w:rsidRPr="000735B1">
        <w:fldChar w:fldCharType="end"/>
      </w:r>
      <w:r w:rsidRPr="000735B1">
        <w:t xml:space="preserve">, attentional interference by pain was </w:t>
      </w:r>
      <w:r w:rsidR="00C8671C" w:rsidRPr="000735B1">
        <w:t>not significantly different</w:t>
      </w:r>
      <w:r w:rsidR="007B5170" w:rsidRPr="000735B1">
        <w:t xml:space="preserve"> between</w:t>
      </w:r>
      <w:r w:rsidRPr="000735B1">
        <w:t xml:space="preserve"> chronic pain patients </w:t>
      </w:r>
      <w:r w:rsidR="007B5170" w:rsidRPr="000735B1">
        <w:t>and</w:t>
      </w:r>
      <w:r w:rsidRPr="000735B1">
        <w:t xml:space="preserve"> healthy controls (k</w:t>
      </w:r>
      <w:r w:rsidR="007B5170" w:rsidRPr="000735B1">
        <w:t xml:space="preserve"> = 3</w:t>
      </w:r>
      <w:r w:rsidRPr="000735B1">
        <w:t>, chronic pain</w:t>
      </w:r>
      <w:r w:rsidRPr="000735B1">
        <w:rPr>
          <w:i/>
        </w:rPr>
        <w:t xml:space="preserve"> N = </w:t>
      </w:r>
      <w:r w:rsidR="007B5170" w:rsidRPr="000735B1">
        <w:t>92</w:t>
      </w:r>
      <w:r w:rsidRPr="000735B1">
        <w:t>, healthy</w:t>
      </w:r>
      <w:r w:rsidRPr="000735B1">
        <w:rPr>
          <w:i/>
        </w:rPr>
        <w:t xml:space="preserve"> N = </w:t>
      </w:r>
      <w:r w:rsidR="007B5170" w:rsidRPr="000735B1">
        <w:t>97</w:t>
      </w:r>
      <w:r w:rsidRPr="000735B1">
        <w:t xml:space="preserve">, Hedges’ </w:t>
      </w:r>
      <w:r w:rsidRPr="000735B1">
        <w:rPr>
          <w:i/>
        </w:rPr>
        <w:t>g</w:t>
      </w:r>
      <w:r w:rsidR="007B5170" w:rsidRPr="000735B1">
        <w:t xml:space="preserve"> = 0.34</w:t>
      </w:r>
      <w:r w:rsidRPr="000735B1">
        <w:t>, 95% CI [</w:t>
      </w:r>
      <w:r w:rsidR="007B5170" w:rsidRPr="000735B1">
        <w:t>-0.48, 1.17</w:t>
      </w:r>
      <w:r w:rsidRPr="000735B1">
        <w:t xml:space="preserve">], </w:t>
      </w:r>
      <w:r w:rsidRPr="000735B1">
        <w:rPr>
          <w:i/>
        </w:rPr>
        <w:t>Z</w:t>
      </w:r>
      <w:r w:rsidR="007B5170" w:rsidRPr="000735B1">
        <w:t xml:space="preserve"> = 0.82</w:t>
      </w:r>
      <w:r w:rsidRPr="000735B1">
        <w:t xml:space="preserve">, </w:t>
      </w:r>
      <w:r w:rsidRPr="000735B1">
        <w:rPr>
          <w:i/>
        </w:rPr>
        <w:t>p</w:t>
      </w:r>
      <w:r w:rsidR="007B5170" w:rsidRPr="000735B1">
        <w:t xml:space="preserve"> = .413</w:t>
      </w:r>
      <w:r w:rsidRPr="000735B1">
        <w:t xml:space="preserve">).  Heterogeneity was </w:t>
      </w:r>
      <w:r w:rsidR="00A96A7C" w:rsidRPr="000735B1">
        <w:t>significant and considerable</w:t>
      </w:r>
      <w:r w:rsidRPr="000735B1">
        <w:t xml:space="preserve"> (</w:t>
      </w:r>
      <w:r w:rsidRPr="000735B1">
        <w:rPr>
          <w:i/>
        </w:rPr>
        <w:t>Q</w:t>
      </w:r>
      <w:r w:rsidR="00A96A7C" w:rsidRPr="000735B1">
        <w:t xml:space="preserve"> = 14.58</w:t>
      </w:r>
      <w:r w:rsidRPr="000735B1">
        <w:t xml:space="preserve">, </w:t>
      </w:r>
      <w:r w:rsidRPr="000735B1">
        <w:rPr>
          <w:i/>
        </w:rPr>
        <w:t>p</w:t>
      </w:r>
      <w:r w:rsidR="00A96A7C" w:rsidRPr="000735B1">
        <w:t xml:space="preserve"> &lt; .001</w:t>
      </w:r>
      <w:r w:rsidRPr="000735B1">
        <w:t xml:space="preserve">; </w:t>
      </w:r>
      <w:r w:rsidRPr="000735B1">
        <w:rPr>
          <w:i/>
        </w:rPr>
        <w:t>I</w:t>
      </w:r>
      <w:r w:rsidRPr="000735B1">
        <w:rPr>
          <w:i/>
          <w:vertAlign w:val="superscript"/>
        </w:rPr>
        <w:t xml:space="preserve">2 </w:t>
      </w:r>
      <w:r w:rsidRPr="000735B1">
        <w:rPr>
          <w:vertAlign w:val="superscript"/>
        </w:rPr>
        <w:t xml:space="preserve"> =  </w:t>
      </w:r>
      <w:r w:rsidR="00A96A7C" w:rsidRPr="000735B1">
        <w:t>86.3</w:t>
      </w:r>
      <w:r w:rsidRPr="000735B1">
        <w:t xml:space="preserve">%). </w:t>
      </w:r>
    </w:p>
    <w:p w14:paraId="5FF47D46" w14:textId="30623FF1" w:rsidR="00C8671C" w:rsidRPr="000735B1" w:rsidRDefault="00C8671C" w:rsidP="002B3895">
      <w:pPr>
        <w:ind w:firstLine="720"/>
      </w:pPr>
      <w:r w:rsidRPr="000735B1">
        <w:t xml:space="preserve">In summary, chronic pain patients (excluding somatoform pain patients) showed significantly greater AB to somatosensory modality stimuli than healthy controls.  In subgroup analysis, this result was significant for non-painful stimuli but non-significant for painful stimuli. Subgroup analyses grouped by task and chronic pain condition were not significant. </w:t>
      </w:r>
    </w:p>
    <w:p w14:paraId="3D86BA3B" w14:textId="7A9BD851" w:rsidR="002B3895" w:rsidRPr="000735B1" w:rsidRDefault="002B3895" w:rsidP="002B3895">
      <w:pPr>
        <w:pStyle w:val="Heading3"/>
      </w:pPr>
      <w:r w:rsidRPr="000735B1">
        <w:t xml:space="preserve">Spatial AB to somatosensory stimuli: </w:t>
      </w:r>
      <w:r w:rsidR="00C8671C" w:rsidRPr="000735B1">
        <w:t xml:space="preserve">within-group </w:t>
      </w:r>
      <w:r w:rsidRPr="000735B1">
        <w:t>affected vs unaffected s</w:t>
      </w:r>
      <w:r w:rsidR="00452832" w:rsidRPr="000735B1">
        <w:t>ides for chronic pain patients</w:t>
      </w:r>
      <w:r w:rsidRPr="000735B1">
        <w:t>.</w:t>
      </w:r>
    </w:p>
    <w:p w14:paraId="74A33A6E" w14:textId="2EC8242A" w:rsidR="002B3895" w:rsidRPr="000735B1" w:rsidRDefault="00EC52AF" w:rsidP="002B3895">
      <w:pPr>
        <w:ind w:firstLine="720"/>
      </w:pPr>
      <w:r w:rsidRPr="000735B1">
        <w:t xml:space="preserve">Six studies </w:t>
      </w:r>
      <w:r w:rsidR="002B3895" w:rsidRPr="000735B1">
        <w:t xml:space="preserve">assessed </w:t>
      </w:r>
      <w:r w:rsidR="000C7212" w:rsidRPr="000735B1">
        <w:t xml:space="preserve">spatial </w:t>
      </w:r>
      <w:r w:rsidR="002B3895" w:rsidRPr="000735B1">
        <w:t>AB to somatosensory stimuli on the affected and unaffected body sides of patients with unilateral chronic pain</w:t>
      </w:r>
      <w:r w:rsidR="009335DA" w:rsidRPr="000735B1">
        <w:t xml:space="preserve">.  </w:t>
      </w:r>
      <w:r w:rsidRPr="000735B1">
        <w:t>Five studies, reporting seven experiments,</w:t>
      </w:r>
      <w:r w:rsidR="002B3895" w:rsidRPr="000735B1">
        <w:t xml:space="preserve"> provided adequate data for </w:t>
      </w:r>
      <w:r w:rsidR="002B3895" w:rsidRPr="000735B1">
        <w:lastRenderedPageBreak/>
        <w:t xml:space="preserve">meta-analysis </w:t>
      </w:r>
      <w:r w:rsidR="002B3895" w:rsidRPr="000735B1">
        <w:fldChar w:fldCharType="begin">
          <w:fldData xml:space="preserve">PEVuZE5vdGU+PENpdGU+PEF1dGhvcj5Nb3NlbGV5PC9BdXRob3I+PFllYXI+MjAwOTwvWWVhcj48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==
</w:fldData>
        </w:fldChar>
      </w:r>
      <w:r w:rsidR="00187AB6" w:rsidRPr="000735B1">
        <w:instrText xml:space="preserve"> ADDIN EN.CITE </w:instrText>
      </w:r>
      <w:r w:rsidR="00187AB6" w:rsidRPr="000735B1">
        <w:fldChar w:fldCharType="begin">
          <w:fldData xml:space="preserve">PEVuZE5vdGU+PENpdGU+PEF1dGhvcj5Nb3NlbGV5PC9BdXRob3I+PFllYXI+MjAwOTwvWWVhcj48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==
</w:fldData>
        </w:fldChar>
      </w:r>
      <w:r w:rsidR="00187AB6" w:rsidRPr="000735B1">
        <w:instrText xml:space="preserve"> ADDIN EN.CITE.DATA </w:instrText>
      </w:r>
      <w:r w:rsidR="00187AB6" w:rsidRPr="000735B1">
        <w:fldChar w:fldCharType="end"/>
      </w:r>
      <w:r w:rsidR="002B3895" w:rsidRPr="000735B1">
        <w:fldChar w:fldCharType="separate"/>
      </w:r>
      <w:r w:rsidR="00187AB6" w:rsidRPr="000735B1">
        <w:rPr>
          <w:noProof/>
        </w:rPr>
        <w:t>[42-44; 48; 68]</w:t>
      </w:r>
      <w:r w:rsidR="002B3895" w:rsidRPr="000735B1">
        <w:fldChar w:fldCharType="end"/>
      </w:r>
      <w:r w:rsidR="002B3895" w:rsidRPr="000735B1">
        <w:t xml:space="preserve">.  All </w:t>
      </w:r>
      <w:r w:rsidRPr="000735B1">
        <w:t>studies</w:t>
      </w:r>
      <w:r w:rsidR="009335DA" w:rsidRPr="000735B1">
        <w:t xml:space="preserve"> </w:t>
      </w:r>
      <w:r w:rsidR="002B3895" w:rsidRPr="000735B1">
        <w:t xml:space="preserve">used the TOJ task so a single group meta-analysis was conducted on PSS means </w:t>
      </w:r>
      <w:r w:rsidR="009335DA" w:rsidRPr="000735B1">
        <w:t xml:space="preserve">with </w:t>
      </w:r>
      <w:r w:rsidR="002B3895" w:rsidRPr="000735B1">
        <w:t>the pooled mean compared to a null effect of 0.  The overall effect was significant, (</w:t>
      </w:r>
      <w:r w:rsidR="002B3895" w:rsidRPr="000735B1">
        <w:rPr>
          <w:i/>
        </w:rPr>
        <w:t>k</w:t>
      </w:r>
      <w:r w:rsidR="002B3895" w:rsidRPr="000735B1">
        <w:t xml:space="preserve"> = 7,</w:t>
      </w:r>
      <w:r w:rsidR="002B3895" w:rsidRPr="000735B1">
        <w:rPr>
          <w:i/>
        </w:rPr>
        <w:t xml:space="preserve"> N = </w:t>
      </w:r>
      <w:r w:rsidR="002B3895" w:rsidRPr="000735B1">
        <w:t xml:space="preserve">91, effect estimate = 22.43, 95% CI [15.79, 29.06], </w:t>
      </w:r>
      <w:r w:rsidR="002B3895" w:rsidRPr="000735B1">
        <w:rPr>
          <w:i/>
        </w:rPr>
        <w:t>Z</w:t>
      </w:r>
      <w:r w:rsidR="002B3895" w:rsidRPr="000735B1">
        <w:t xml:space="preserve"> = 6.62, </w:t>
      </w:r>
      <w:r w:rsidR="002B3895" w:rsidRPr="000735B1">
        <w:rPr>
          <w:i/>
        </w:rPr>
        <w:t xml:space="preserve">p &lt; </w:t>
      </w:r>
      <w:r w:rsidR="00A96A7C" w:rsidRPr="000735B1">
        <w:t>.00</w:t>
      </w:r>
      <w:r w:rsidR="002B3895" w:rsidRPr="000735B1">
        <w:t>1)</w:t>
      </w:r>
      <w:r w:rsidR="00A4392E" w:rsidRPr="000735B1">
        <w:t xml:space="preserve"> (Figure 5</w:t>
      </w:r>
      <w:r w:rsidR="002B3895" w:rsidRPr="000735B1">
        <w:t xml:space="preserve">). This result indicates that patients with unilateral chronic pain </w:t>
      </w:r>
      <w:r w:rsidR="009335DA" w:rsidRPr="000735B1">
        <w:t>show</w:t>
      </w:r>
      <w:r w:rsidR="002B3895" w:rsidRPr="000735B1">
        <w:t xml:space="preserve"> AB away fro</w:t>
      </w:r>
      <w:r w:rsidR="009335DA" w:rsidRPr="000735B1">
        <w:t>m somatosensory stimuli on the pain-</w:t>
      </w:r>
      <w:r w:rsidR="002B3895" w:rsidRPr="000735B1">
        <w:t>affected side (or towards</w:t>
      </w:r>
      <w:r w:rsidR="009335DA" w:rsidRPr="000735B1">
        <w:t xml:space="preserve"> the</w:t>
      </w:r>
      <w:r w:rsidR="002B3895" w:rsidRPr="000735B1">
        <w:t xml:space="preserve"> </w:t>
      </w:r>
      <w:r w:rsidR="009335DA" w:rsidRPr="000735B1">
        <w:t>pain-</w:t>
      </w:r>
      <w:r w:rsidR="002B3895" w:rsidRPr="000735B1">
        <w:t xml:space="preserve">unaffected side).  Heterogeneity was </w:t>
      </w:r>
      <w:r w:rsidR="008009EF" w:rsidRPr="000735B1">
        <w:t>significant and substantial</w:t>
      </w:r>
      <w:r w:rsidR="002B3895" w:rsidRPr="000735B1">
        <w:t xml:space="preserve"> (</w:t>
      </w:r>
      <w:r w:rsidR="002B3895" w:rsidRPr="000735B1">
        <w:rPr>
          <w:i/>
        </w:rPr>
        <w:t>Q</w:t>
      </w:r>
      <w:r w:rsidR="002B3895" w:rsidRPr="000735B1">
        <w:t xml:space="preserve"> = 31.59, </w:t>
      </w:r>
      <w:r w:rsidR="002B3895" w:rsidRPr="000735B1">
        <w:rPr>
          <w:i/>
        </w:rPr>
        <w:t>p</w:t>
      </w:r>
      <w:r w:rsidR="002B3895" w:rsidRPr="000735B1">
        <w:t xml:space="preserve"> &lt; </w:t>
      </w:r>
      <w:r w:rsidR="009335DA" w:rsidRPr="000735B1">
        <w:t>.00</w:t>
      </w:r>
      <w:r w:rsidR="002B3895" w:rsidRPr="000735B1">
        <w:t xml:space="preserve">1; </w:t>
      </w:r>
      <w:r w:rsidR="002B3895" w:rsidRPr="000735B1">
        <w:rPr>
          <w:i/>
        </w:rPr>
        <w:t>I</w:t>
      </w:r>
      <w:r w:rsidR="002B3895" w:rsidRPr="000735B1">
        <w:rPr>
          <w:i/>
          <w:vertAlign w:val="superscript"/>
        </w:rPr>
        <w:t>2</w:t>
      </w:r>
      <w:r w:rsidR="002B3895" w:rsidRPr="000735B1">
        <w:rPr>
          <w:vertAlign w:val="superscript"/>
        </w:rPr>
        <w:t xml:space="preserve"> = </w:t>
      </w:r>
      <w:r w:rsidR="004D6AF2" w:rsidRPr="000735B1">
        <w:t xml:space="preserve">81.0%).  A sensitivity analysis </w:t>
      </w:r>
      <w:r w:rsidR="00E23379" w:rsidRPr="000735B1">
        <w:t xml:space="preserve">indicated that </w:t>
      </w:r>
      <w:r w:rsidR="002B3895" w:rsidRPr="000735B1">
        <w:t xml:space="preserve">Van Damme et al. </w:t>
      </w:r>
      <w:r w:rsidR="002B3895" w:rsidRPr="000735B1">
        <w:fldChar w:fldCharType="begin"/>
      </w:r>
      <w:r w:rsidR="00187AB6" w:rsidRPr="000735B1">
        <w:instrText xml:space="preserve"> ADDIN EN.CITE &lt;EndNote&gt;&lt;Cite ExcludeAuth="1"&gt;&lt;Author&gt;Van Damme&lt;/Author&gt;&lt;Year&gt;2018&lt;/Year&gt;&lt;RecNum&gt;32&lt;/RecNum&gt;&lt;DisplayText&gt;[68]&lt;/DisplayText&gt;&lt;record&gt;&lt;rec-number&gt;32&lt;/rec-number&gt;&lt;foreign-keys&gt;&lt;key app="EN" db-id="2xaaap2efrdzf1eafv5pxxz39e2vzd90zsdz" timestamp="1550759494"&gt;32&lt;/key&gt;&lt;/foreign-keys&gt;&lt;ref-type name="Journal Article"&gt;17&lt;/ref-type&gt;&lt;contributors&gt;&lt;authors&gt;&lt;author&gt;Van Damme, S.&lt;/author&gt;&lt;author&gt;Bulcke, C. V.&lt;/author&gt;&lt;author&gt;Van Den Berghe, L.&lt;/author&gt;&lt;author&gt;Poppe, L.&lt;/author&gt;&lt;author&gt;Crombez, G.&lt;/author&gt;&lt;/authors&gt;&lt;/contributors&gt;&lt;titles&gt;&lt;title&gt;Do patients with chronic unilateral orofacial pain due to a temporomandibular disorder show increased attending to somatosensory input at the painful side of the jaw?&lt;/title&gt;&lt;secondary-title&gt;PeerJ&lt;/secondary-title&gt;&lt;/titles&gt;&lt;periodical&gt;&lt;full-title&gt;PeerJ&lt;/full-title&gt;&lt;/periodical&gt;&lt;volume&gt;2018&lt;/volume&gt;&lt;number&gt;1&lt;/number&gt;&lt;dates&gt;&lt;year&gt;2018&lt;/year&gt;&lt;/dates&gt;&lt;work-type&gt;Article&lt;/work-type&gt;&lt;urls&gt;&lt;related-urls&gt;&lt;url&gt;https://www.scopus.com/inward/record.uri?eid=2-s2.0-85040866321&amp;amp;doi=10.7717%2fpeerj.4310&amp;amp;partnerID=40&amp;amp;md5=36e9a823876c54ce19885cb88c00e19b&lt;/url&gt;&lt;/related-urls&gt;&lt;/urls&gt;&lt;custom7&gt;e4310&lt;/custom7&gt;&lt;electronic-resource-num&gt;10.7717/peerj.4310&lt;/electronic-resource-num&gt;&lt;remote-database-name&gt;Scopus&lt;/remote-database-name&gt;&lt;/record&gt;&lt;/Cite&gt;&lt;/EndNote&gt;</w:instrText>
      </w:r>
      <w:r w:rsidR="002B3895" w:rsidRPr="000735B1">
        <w:fldChar w:fldCharType="separate"/>
      </w:r>
      <w:r w:rsidR="00187AB6" w:rsidRPr="000735B1">
        <w:rPr>
          <w:noProof/>
        </w:rPr>
        <w:t>[68]</w:t>
      </w:r>
      <w:r w:rsidR="002B3895" w:rsidRPr="000735B1">
        <w:fldChar w:fldCharType="end"/>
      </w:r>
      <w:r w:rsidR="002B3895" w:rsidRPr="000735B1">
        <w:t xml:space="preserve"> </w:t>
      </w:r>
      <w:r w:rsidR="00E4685A" w:rsidRPr="000735B1">
        <w:t>had the largest effect size and may be a statistical outlier.  A meta-analysis excluding this study showed</w:t>
      </w:r>
      <w:r w:rsidR="002B3895" w:rsidRPr="000735B1">
        <w:t xml:space="preserve"> a significant effect in the same direction (</w:t>
      </w:r>
      <w:r w:rsidR="002B3895" w:rsidRPr="000735B1">
        <w:rPr>
          <w:i/>
        </w:rPr>
        <w:t>k</w:t>
      </w:r>
      <w:r w:rsidR="002B3895" w:rsidRPr="000735B1">
        <w:t xml:space="preserve"> = 6,</w:t>
      </w:r>
      <w:r w:rsidR="002B3895" w:rsidRPr="000735B1">
        <w:rPr>
          <w:i/>
        </w:rPr>
        <w:t xml:space="preserve"> N = </w:t>
      </w:r>
      <w:r w:rsidR="002B3895" w:rsidRPr="000735B1">
        <w:t xml:space="preserve">71, effect estimate = 25.37, 95% CI [21.21, 29.53], </w:t>
      </w:r>
      <w:r w:rsidR="002B3895" w:rsidRPr="000735B1">
        <w:rPr>
          <w:i/>
        </w:rPr>
        <w:t>Z</w:t>
      </w:r>
      <w:r w:rsidR="002B3895" w:rsidRPr="000735B1">
        <w:t xml:space="preserve"> = 11.94, </w:t>
      </w:r>
      <w:r w:rsidR="002B3895" w:rsidRPr="000735B1">
        <w:rPr>
          <w:i/>
        </w:rPr>
        <w:t>p</w:t>
      </w:r>
      <w:r w:rsidR="002B3895" w:rsidRPr="000735B1">
        <w:t xml:space="preserve"> &lt; .0001) and heterogeneity was greatly reduced (</w:t>
      </w:r>
      <w:r w:rsidR="002B3895" w:rsidRPr="000735B1">
        <w:rPr>
          <w:i/>
        </w:rPr>
        <w:t>Q</w:t>
      </w:r>
      <w:r w:rsidR="002B3895" w:rsidRPr="000735B1">
        <w:t xml:space="preserve"> = 10.61, </w:t>
      </w:r>
      <w:r w:rsidR="002B3895" w:rsidRPr="000735B1">
        <w:rPr>
          <w:i/>
        </w:rPr>
        <w:t>p</w:t>
      </w:r>
      <w:r w:rsidR="002B3895" w:rsidRPr="000735B1">
        <w:t xml:space="preserve"> = .060;  </w:t>
      </w:r>
      <w:r w:rsidR="002B3895" w:rsidRPr="000735B1">
        <w:rPr>
          <w:i/>
        </w:rPr>
        <w:t>I</w:t>
      </w:r>
      <w:r w:rsidR="002B3895" w:rsidRPr="000735B1">
        <w:rPr>
          <w:i/>
          <w:vertAlign w:val="superscript"/>
        </w:rPr>
        <w:t>2</w:t>
      </w:r>
      <w:r w:rsidR="002B3895" w:rsidRPr="000735B1">
        <w:rPr>
          <w:vertAlign w:val="superscript"/>
        </w:rPr>
        <w:t xml:space="preserve"> </w:t>
      </w:r>
      <w:r w:rsidR="002B3895" w:rsidRPr="000735B1">
        <w:t xml:space="preserve"> = 52.9%). However, the aim of this meta-analysis was to evaluate AB across chronic pain conditions.  It is possible that the finding of Van Damme and colleagues represents a real effect of bias toward the location of pain for participants with orofacial pain, which may also exist in other chronic pain conditions. Therefore, the study has been retained for the final result of this meta-analysis. </w:t>
      </w:r>
    </w:p>
    <w:p w14:paraId="3505755D" w14:textId="3813A83F" w:rsidR="002B3895" w:rsidRPr="000735B1" w:rsidRDefault="002B3895" w:rsidP="002B3895">
      <w:pPr>
        <w:ind w:firstLine="720"/>
      </w:pPr>
      <w:r w:rsidRPr="000735B1">
        <w:t>Subgroup analysis for each chronic pain condition was conducted where possible.  The analyses showed significant bias away from the affected side for patients with CRPS (</w:t>
      </w:r>
      <w:r w:rsidRPr="000735B1">
        <w:rPr>
          <w:i/>
        </w:rPr>
        <w:t xml:space="preserve">k = </w:t>
      </w:r>
      <w:r w:rsidRPr="000735B1">
        <w:t>3,</w:t>
      </w:r>
      <w:r w:rsidRPr="000735B1">
        <w:rPr>
          <w:i/>
        </w:rPr>
        <w:t xml:space="preserve"> N = </w:t>
      </w:r>
      <w:r w:rsidRPr="000735B1">
        <w:t xml:space="preserve">33, effect estimate = 23.52, 95% CI [18.28, 28.77], </w:t>
      </w:r>
      <w:r w:rsidRPr="000735B1">
        <w:rPr>
          <w:i/>
        </w:rPr>
        <w:t>Z</w:t>
      </w:r>
      <w:r w:rsidRPr="000735B1">
        <w:t xml:space="preserve"> = 8.79, </w:t>
      </w:r>
      <w:r w:rsidRPr="000735B1">
        <w:rPr>
          <w:i/>
        </w:rPr>
        <w:t>p</w:t>
      </w:r>
      <w:r w:rsidRPr="000735B1">
        <w:t xml:space="preserve"> &lt; .0001) and lower back pain (</w:t>
      </w:r>
      <w:r w:rsidRPr="000735B1">
        <w:rPr>
          <w:i/>
        </w:rPr>
        <w:t xml:space="preserve">k = </w:t>
      </w:r>
      <w:r w:rsidRPr="000735B1">
        <w:t>3,</w:t>
      </w:r>
      <w:r w:rsidRPr="000735B1">
        <w:rPr>
          <w:i/>
        </w:rPr>
        <w:t xml:space="preserve"> N = </w:t>
      </w:r>
      <w:r w:rsidRPr="000735B1">
        <w:t xml:space="preserve">26, effect estimate = 30.11, 95% CI [23.40, 36.82], </w:t>
      </w:r>
      <w:r w:rsidRPr="000735B1">
        <w:rPr>
          <w:i/>
        </w:rPr>
        <w:t>Z</w:t>
      </w:r>
      <w:r w:rsidRPr="000735B1">
        <w:t xml:space="preserve"> = 8.79, </w:t>
      </w:r>
      <w:r w:rsidRPr="000735B1">
        <w:rPr>
          <w:i/>
        </w:rPr>
        <w:t>p</w:t>
      </w:r>
      <w:r w:rsidRPr="000735B1">
        <w:t xml:space="preserve"> &lt; .0001).  Results were more heterogeneous for CRPS patients than lower back pain patients (CRPS subgroup: </w:t>
      </w:r>
      <w:r w:rsidRPr="000735B1">
        <w:rPr>
          <w:i/>
        </w:rPr>
        <w:t>Q</w:t>
      </w:r>
      <w:r w:rsidRPr="000735B1">
        <w:t xml:space="preserve"> = 7.23, </w:t>
      </w:r>
      <w:r w:rsidRPr="000735B1">
        <w:rPr>
          <w:i/>
        </w:rPr>
        <w:t>p</w:t>
      </w:r>
      <w:r w:rsidRPr="000735B1">
        <w:t xml:space="preserve"> = .027;  </w:t>
      </w:r>
      <w:r w:rsidRPr="000735B1">
        <w:rPr>
          <w:i/>
        </w:rPr>
        <w:t>I</w:t>
      </w:r>
      <w:r w:rsidRPr="000735B1">
        <w:rPr>
          <w:i/>
          <w:vertAlign w:val="superscript"/>
        </w:rPr>
        <w:t>2</w:t>
      </w:r>
      <w:r w:rsidRPr="000735B1">
        <w:rPr>
          <w:vertAlign w:val="superscript"/>
        </w:rPr>
        <w:t xml:space="preserve"> = </w:t>
      </w:r>
      <w:r w:rsidRPr="000735B1">
        <w:t xml:space="preserve">72.3%; lower back pain subgroup: </w:t>
      </w:r>
      <w:r w:rsidRPr="000735B1">
        <w:rPr>
          <w:i/>
        </w:rPr>
        <w:t>Q</w:t>
      </w:r>
      <w:r w:rsidRPr="000735B1">
        <w:t xml:space="preserve"> = 1.11, </w:t>
      </w:r>
      <w:r w:rsidRPr="000735B1">
        <w:rPr>
          <w:i/>
        </w:rPr>
        <w:t>p</w:t>
      </w:r>
      <w:r w:rsidRPr="000735B1">
        <w:t xml:space="preserve"> = .574,  </w:t>
      </w:r>
      <w:r w:rsidRPr="000735B1">
        <w:rPr>
          <w:i/>
        </w:rPr>
        <w:t>I</w:t>
      </w:r>
      <w:r w:rsidRPr="000735B1">
        <w:rPr>
          <w:i/>
          <w:vertAlign w:val="superscript"/>
        </w:rPr>
        <w:t>2</w:t>
      </w:r>
      <w:r w:rsidRPr="000735B1">
        <w:rPr>
          <w:vertAlign w:val="superscript"/>
        </w:rPr>
        <w:t xml:space="preserve"> = </w:t>
      </w:r>
      <w:r w:rsidRPr="000735B1">
        <w:t xml:space="preserve">0.00%). </w:t>
      </w:r>
    </w:p>
    <w:p w14:paraId="652A40E4" w14:textId="264AF3DC" w:rsidR="00C8671C" w:rsidRPr="000735B1" w:rsidRDefault="00C8671C" w:rsidP="002B3895">
      <w:pPr>
        <w:ind w:firstLine="720"/>
      </w:pPr>
      <w:r w:rsidRPr="000735B1">
        <w:lastRenderedPageBreak/>
        <w:t xml:space="preserve">Congruent with the conclusion of the narrative review, </w:t>
      </w:r>
      <w:r w:rsidR="0090568D" w:rsidRPr="000735B1">
        <w:t xml:space="preserve">the meta-analysis showed significant </w:t>
      </w:r>
      <w:r w:rsidRPr="000735B1">
        <w:t xml:space="preserve">spatial AB away </w:t>
      </w:r>
      <w:r w:rsidR="0090568D" w:rsidRPr="000735B1">
        <w:t xml:space="preserve">from </w:t>
      </w:r>
      <w:r w:rsidRPr="000735B1">
        <w:t>the pain-affected side of the body</w:t>
      </w:r>
      <w:r w:rsidR="0090568D" w:rsidRPr="000735B1">
        <w:t xml:space="preserve"> for somatosensory stimuli.  Subgroup</w:t>
      </w:r>
      <w:r w:rsidRPr="000735B1">
        <w:t xml:space="preserve"> </w:t>
      </w:r>
      <w:r w:rsidR="0090568D" w:rsidRPr="000735B1">
        <w:t>analysis showed that this findings was significant for CRPS and back pain.</w:t>
      </w:r>
    </w:p>
    <w:p w14:paraId="2D743DBD" w14:textId="20097C97" w:rsidR="002B3895" w:rsidRPr="000735B1" w:rsidRDefault="002B3895" w:rsidP="002B3895">
      <w:pPr>
        <w:pStyle w:val="Heading3"/>
      </w:pPr>
      <w:r w:rsidRPr="000735B1">
        <w:t xml:space="preserve">Spatial AB to somatosensory stimuli: </w:t>
      </w:r>
      <w:r w:rsidR="0090568D" w:rsidRPr="000735B1">
        <w:t xml:space="preserve">between-group </w:t>
      </w:r>
      <w:r w:rsidRPr="000735B1">
        <w:t>chronic pain vs h</w:t>
      </w:r>
      <w:r w:rsidR="00452832" w:rsidRPr="000735B1">
        <w:t>ealthy participants</w:t>
      </w:r>
      <w:r w:rsidRPr="000735B1">
        <w:t xml:space="preserve">. </w:t>
      </w:r>
    </w:p>
    <w:p w14:paraId="5F71440A" w14:textId="75815249" w:rsidR="002B3895" w:rsidRPr="000735B1" w:rsidRDefault="002B3895" w:rsidP="002B3895">
      <w:pPr>
        <w:ind w:firstLine="720"/>
      </w:pPr>
      <w:r w:rsidRPr="000735B1">
        <w:t xml:space="preserve">Five studies compared spatial AB to somatosensory stimuli between chronic pain patients and healthy controls, three of which provided adequate data for meta-analysis </w:t>
      </w:r>
      <w:r w:rsidRPr="000735B1">
        <w:fldChar w:fldCharType="begin">
          <w:fldData xml:space="preserve">PEVuZE5vdGU+PENpdGU+PEF1dGhvcj5Nb3NlbGV5PC9BdXRob3I+PFllYXI+MjAxMjwvWWVhcj48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</w:fldData>
        </w:fldChar>
      </w:r>
      <w:r w:rsidR="00187AB6" w:rsidRPr="000735B1">
        <w:instrText xml:space="preserve"> ADDIN EN.CITE </w:instrText>
      </w:r>
      <w:r w:rsidR="00187AB6" w:rsidRPr="000735B1">
        <w:fldChar w:fldCharType="begin">
          <w:fldData xml:space="preserve">PEVuZE5vdGU+PENpdGU+PEF1dGhvcj5Nb3NlbGV5PC9BdXRob3I+PFllYXI+MjAxMjwvWWVhcj48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42; 44; 68]</w:t>
      </w:r>
      <w:r w:rsidRPr="000735B1">
        <w:fldChar w:fldCharType="end"/>
      </w:r>
      <w:r w:rsidRPr="000735B1">
        <w:t>.  There was no significant between-group difference in spatial AB to somatosensory stimuli (k = 3, chronic pain</w:t>
      </w:r>
      <w:r w:rsidRPr="000735B1">
        <w:rPr>
          <w:i/>
        </w:rPr>
        <w:t xml:space="preserve"> N = </w:t>
      </w:r>
      <w:r w:rsidRPr="000735B1">
        <w:t>42, healthy</w:t>
      </w:r>
      <w:r w:rsidRPr="000735B1">
        <w:rPr>
          <w:i/>
        </w:rPr>
        <w:t xml:space="preserve"> N = </w:t>
      </w:r>
      <w:r w:rsidRPr="000735B1">
        <w:t xml:space="preserve">42, Hedges’ </w:t>
      </w:r>
      <w:r w:rsidRPr="000735B1">
        <w:rPr>
          <w:i/>
        </w:rPr>
        <w:t>g</w:t>
      </w:r>
      <w:r w:rsidRPr="000735B1">
        <w:t xml:space="preserve"> = 0.60, 95% CI [-0.63, 1.83], </w:t>
      </w:r>
      <w:r w:rsidRPr="000735B1">
        <w:rPr>
          <w:i/>
        </w:rPr>
        <w:t>Z</w:t>
      </w:r>
      <w:r w:rsidRPr="000735B1">
        <w:t xml:space="preserve"> = 0.96, </w:t>
      </w:r>
      <w:r w:rsidRPr="000735B1">
        <w:rPr>
          <w:i/>
        </w:rPr>
        <w:t>p</w:t>
      </w:r>
      <w:r w:rsidRPr="000735B1">
        <w:t xml:space="preserve"> = </w:t>
      </w:r>
      <w:r w:rsidR="005B6B08" w:rsidRPr="000735B1">
        <w:t xml:space="preserve">.338).  </w:t>
      </w:r>
      <w:r w:rsidRPr="000735B1">
        <w:t>Heterogeneity was high (</w:t>
      </w:r>
      <w:r w:rsidRPr="000735B1">
        <w:rPr>
          <w:i/>
        </w:rPr>
        <w:t>Q</w:t>
      </w:r>
      <w:r w:rsidRPr="000735B1">
        <w:t xml:space="preserve"> = 13.47, </w:t>
      </w:r>
      <w:r w:rsidRPr="000735B1">
        <w:rPr>
          <w:i/>
        </w:rPr>
        <w:t xml:space="preserve">p = </w:t>
      </w:r>
      <w:r w:rsidRPr="000735B1">
        <w:t xml:space="preserve">.001;  </w:t>
      </w:r>
      <w:r w:rsidRPr="000735B1">
        <w:rPr>
          <w:i/>
        </w:rPr>
        <w:t>I</w:t>
      </w:r>
      <w:r w:rsidRPr="000735B1">
        <w:rPr>
          <w:i/>
          <w:vertAlign w:val="superscript"/>
        </w:rPr>
        <w:t>2</w:t>
      </w:r>
      <w:r w:rsidRPr="000735B1">
        <w:rPr>
          <w:vertAlign w:val="superscript"/>
        </w:rPr>
        <w:t xml:space="preserve"> = </w:t>
      </w:r>
      <w:r w:rsidRPr="000735B1">
        <w:t>85.1%) and sensitivity analysis indicated that</w:t>
      </w:r>
      <w:r w:rsidR="009335DA" w:rsidRPr="000735B1">
        <w:t xml:space="preserve"> </w:t>
      </w:r>
      <w:r w:rsidR="009335DA" w:rsidRPr="000735B1">
        <w:fldChar w:fldCharType="begin"/>
      </w:r>
      <w:r w:rsidR="00187AB6" w:rsidRPr="000735B1">
        <w:instrText xml:space="preserve"> ADDIN EN.CITE &lt;EndNote&gt;&lt;Cite AuthorYear="1"&gt;&lt;Author&gt;Van Damme&lt;/Author&gt;&lt;Year&gt;2018&lt;/Year&gt;&lt;RecNum&gt;32&lt;/RecNum&gt;&lt;DisplayText&gt;Van Damme et al. [68]&lt;/DisplayText&gt;&lt;record&gt;&lt;rec-number&gt;32&lt;/rec-number&gt;&lt;foreign-keys&gt;&lt;key app="EN" db-id="2xaaap2efrdzf1eafv5pxxz39e2vzd90zsdz" timestamp="1550759494"&gt;32&lt;/key&gt;&lt;/foreign-keys&gt;&lt;ref-type name="Journal Article"&gt;17&lt;/ref-type&gt;&lt;contributors&gt;&lt;authors&gt;&lt;author&gt;Van Damme, S.&lt;/author&gt;&lt;author&gt;Bulcke, C. V.&lt;/author&gt;&lt;author&gt;Van Den Berghe, L.&lt;/author&gt;&lt;author&gt;Poppe, L.&lt;/author&gt;&lt;author&gt;Crombez, G.&lt;/author&gt;&lt;/authors&gt;&lt;/contributors&gt;&lt;titles&gt;&lt;title&gt;Do patients with chronic unilateral orofacial pain due to a temporomandibular disorder show increased attending to somatosensory input at the painful side of the jaw?&lt;/title&gt;&lt;secondary-title&gt;PeerJ&lt;/secondary-title&gt;&lt;/titles&gt;&lt;periodical&gt;&lt;full-title&gt;PeerJ&lt;/full-title&gt;&lt;/periodical&gt;&lt;volume&gt;2018&lt;/volume&gt;&lt;number&gt;1&lt;/number&gt;&lt;dates&gt;&lt;year&gt;2018&lt;/year&gt;&lt;/dates&gt;&lt;work-type&gt;Article&lt;/work-type&gt;&lt;urls&gt;&lt;related-urls&gt;&lt;url&gt;https://www.scopus.com/inward/record.uri?eid=2-s2.0-85040866321&amp;amp;doi=10.7717%2fpeerj.4310&amp;amp;partnerID=40&amp;amp;md5=36e9a823876c54ce19885cb88c00e19b&lt;/url&gt;&lt;/related-urls&gt;&lt;/urls&gt;&lt;custom7&gt;e4310&lt;/custom7&gt;&lt;electronic-resource-num&gt;10.7717/peerj.4310&lt;/electronic-resource-num&gt;&lt;remote-database-name&gt;Scopus&lt;/remote-database-name&gt;&lt;/record&gt;&lt;/Cite&gt;&lt;/EndNote&gt;</w:instrText>
      </w:r>
      <w:r w:rsidR="009335DA" w:rsidRPr="000735B1">
        <w:fldChar w:fldCharType="separate"/>
      </w:r>
      <w:r w:rsidR="00187AB6" w:rsidRPr="000735B1">
        <w:rPr>
          <w:noProof/>
        </w:rPr>
        <w:t>Van Damme et al. [68]</w:t>
      </w:r>
      <w:r w:rsidR="009335DA" w:rsidRPr="000735B1">
        <w:fldChar w:fldCharType="end"/>
      </w:r>
      <w:r w:rsidRPr="000735B1">
        <w:t xml:space="preserve"> might be an outlier.  With this study</w:t>
      </w:r>
      <w:r w:rsidR="007043E6" w:rsidRPr="000735B1">
        <w:t xml:space="preserve"> omitted, </w:t>
      </w:r>
      <w:r w:rsidRPr="000735B1">
        <w:t>chronic pain patients showed a significantly greater bias away from the affected side than healthy controls (</w:t>
      </w:r>
      <w:r w:rsidRPr="000735B1">
        <w:rPr>
          <w:i/>
        </w:rPr>
        <w:t>k</w:t>
      </w:r>
      <w:r w:rsidRPr="000735B1">
        <w:t xml:space="preserve"> = 2, chronic pain</w:t>
      </w:r>
      <w:r w:rsidRPr="000735B1">
        <w:rPr>
          <w:i/>
        </w:rPr>
        <w:t xml:space="preserve"> N = </w:t>
      </w:r>
      <w:r w:rsidRPr="000735B1">
        <w:t>22, healthy</w:t>
      </w:r>
      <w:r w:rsidRPr="000735B1">
        <w:rPr>
          <w:i/>
        </w:rPr>
        <w:t xml:space="preserve"> N = </w:t>
      </w:r>
      <w:r w:rsidRPr="000735B1">
        <w:t xml:space="preserve">22, Hedges’ </w:t>
      </w:r>
      <w:r w:rsidRPr="000735B1">
        <w:rPr>
          <w:i/>
        </w:rPr>
        <w:t>g</w:t>
      </w:r>
      <w:r w:rsidRPr="000735B1">
        <w:t xml:space="preserve"> = 1.20, 95% CI [-0.55, 1.86], </w:t>
      </w:r>
      <w:r w:rsidRPr="000735B1">
        <w:rPr>
          <w:i/>
        </w:rPr>
        <w:t xml:space="preserve">Z = </w:t>
      </w:r>
      <w:r w:rsidRPr="000735B1">
        <w:t xml:space="preserve">3.61, </w:t>
      </w:r>
      <w:r w:rsidRPr="000735B1">
        <w:rPr>
          <w:i/>
        </w:rPr>
        <w:t>p</w:t>
      </w:r>
      <w:r w:rsidRPr="000735B1">
        <w:t xml:space="preserve"> &lt; .001) and heterogeneity was reduced (</w:t>
      </w:r>
      <w:r w:rsidRPr="000735B1">
        <w:rPr>
          <w:i/>
        </w:rPr>
        <w:t>Q</w:t>
      </w:r>
      <w:r w:rsidRPr="000735B1">
        <w:t xml:space="preserve"> = 0.02, </w:t>
      </w:r>
      <w:r w:rsidRPr="000735B1">
        <w:rPr>
          <w:i/>
        </w:rPr>
        <w:t>p</w:t>
      </w:r>
      <w:r w:rsidRPr="000735B1">
        <w:t xml:space="preserve"> = .890;  </w:t>
      </w:r>
      <w:r w:rsidRPr="000735B1">
        <w:rPr>
          <w:i/>
        </w:rPr>
        <w:t>I</w:t>
      </w:r>
      <w:r w:rsidRPr="000735B1">
        <w:rPr>
          <w:i/>
          <w:vertAlign w:val="superscript"/>
        </w:rPr>
        <w:t>2</w:t>
      </w:r>
      <w:r w:rsidRPr="000735B1">
        <w:rPr>
          <w:vertAlign w:val="superscript"/>
        </w:rPr>
        <w:t xml:space="preserve"> = </w:t>
      </w:r>
      <w:r w:rsidRPr="000735B1">
        <w:t xml:space="preserve">0.00%).  </w:t>
      </w:r>
      <w:r w:rsidR="0090568D" w:rsidRPr="000735B1">
        <w:t xml:space="preserve">However, as reasoned above, Van Damme et al. </w:t>
      </w:r>
      <w:r w:rsidR="0090568D" w:rsidRPr="000735B1">
        <w:fldChar w:fldCharType="begin"/>
      </w:r>
      <w:r w:rsidR="00187AB6" w:rsidRPr="000735B1">
        <w:instrText xml:space="preserve"> ADDIN EN.CITE &lt;EndNote&gt;&lt;Cite ExcludeAuth="1"&gt;&lt;Author&gt;Van Damme&lt;/Author&gt;&lt;Year&gt;2018&lt;/Year&gt;&lt;RecNum&gt;32&lt;/RecNum&gt;&lt;DisplayText&gt;[68]&lt;/DisplayText&gt;&lt;record&gt;&lt;rec-number&gt;32&lt;/rec-number&gt;&lt;foreign-keys&gt;&lt;key app="EN" db-id="2xaaap2efrdzf1eafv5pxxz39e2vzd90zsdz" timestamp="1550759494"&gt;32&lt;/key&gt;&lt;/foreign-keys&gt;&lt;ref-type name="Journal Article"&gt;17&lt;/ref-type&gt;&lt;contributors&gt;&lt;authors&gt;&lt;author&gt;Van Damme, S.&lt;/author&gt;&lt;author&gt;Bulcke, C. V.&lt;/author&gt;&lt;author&gt;Van Den Berghe, L.&lt;/author&gt;&lt;author&gt;Poppe, L.&lt;/author&gt;&lt;author&gt;Crombez, G.&lt;/author&gt;&lt;/authors&gt;&lt;/contributors&gt;&lt;titles&gt;&lt;title&gt;Do patients with chronic unilateral orofacial pain due to a temporomandibular disorder show increased attending to somatosensory input at the painful side of the jaw?&lt;/title&gt;&lt;secondary-title&gt;PeerJ&lt;/secondary-title&gt;&lt;/titles&gt;&lt;periodical&gt;&lt;full-title&gt;PeerJ&lt;/full-title&gt;&lt;/periodical&gt;&lt;volume&gt;2018&lt;/volume&gt;&lt;number&gt;1&lt;/number&gt;&lt;dates&gt;&lt;year&gt;2018&lt;/year&gt;&lt;/dates&gt;&lt;work-type&gt;Article&lt;/work-type&gt;&lt;urls&gt;&lt;related-urls&gt;&lt;url&gt;https://www.scopus.com/inward/record.uri?eid=2-s2.0-85040866321&amp;amp;doi=10.7717%2fpeerj.4310&amp;amp;partnerID=40&amp;amp;md5=36e9a823876c54ce19885cb88c00e19b&lt;/url&gt;&lt;/related-urls&gt;&lt;/urls&gt;&lt;custom7&gt;e4310&lt;/custom7&gt;&lt;electronic-resource-num&gt;10.7717/peerj.4310&lt;/electronic-resource-num&gt;&lt;remote-database-name&gt;Scopus&lt;/remote-database-name&gt;&lt;/record&gt;&lt;/Cite&gt;&lt;/EndNote&gt;</w:instrText>
      </w:r>
      <w:r w:rsidR="0090568D" w:rsidRPr="000735B1">
        <w:fldChar w:fldCharType="separate"/>
      </w:r>
      <w:r w:rsidR="00187AB6" w:rsidRPr="000735B1">
        <w:rPr>
          <w:noProof/>
        </w:rPr>
        <w:t>[68]</w:t>
      </w:r>
      <w:r w:rsidR="0090568D" w:rsidRPr="000735B1">
        <w:fldChar w:fldCharType="end"/>
      </w:r>
      <w:r w:rsidR="0090568D" w:rsidRPr="000735B1">
        <w:t xml:space="preserve"> will not be omitted from the final result.  Therefore, in summary, spatial AB to somatosensory stimuli was not significantly different between chronic pain patients and healthy controls.</w:t>
      </w:r>
    </w:p>
    <w:p w14:paraId="174C1F4F" w14:textId="101EFD98" w:rsidR="002B3895" w:rsidRPr="000735B1" w:rsidRDefault="002B3895" w:rsidP="002B3895">
      <w:pPr>
        <w:pStyle w:val="Heading3"/>
      </w:pPr>
      <w:r w:rsidRPr="000735B1">
        <w:t xml:space="preserve">Spatial AB to visual stimuli: </w:t>
      </w:r>
      <w:r w:rsidR="0090568D" w:rsidRPr="000735B1">
        <w:t xml:space="preserve">within-group </w:t>
      </w:r>
      <w:r w:rsidRPr="000735B1">
        <w:t>affected vs unaffected sides for chronic pain p</w:t>
      </w:r>
      <w:r w:rsidR="00452832" w:rsidRPr="000735B1">
        <w:t>atients</w:t>
      </w:r>
      <w:r w:rsidRPr="000735B1">
        <w:t>.</w:t>
      </w:r>
    </w:p>
    <w:p w14:paraId="5E59CDD9" w14:textId="3DCB5808" w:rsidR="002B3895" w:rsidRPr="000735B1" w:rsidRDefault="002B3895" w:rsidP="002B3895">
      <w:pPr>
        <w:ind w:firstLine="720"/>
      </w:pPr>
      <w:r w:rsidRPr="000735B1">
        <w:t xml:space="preserve">Five studies assessed AB to visual stimuli on the affected and unaffected sides of the body in patients with unilateral chronic pain.  Only </w:t>
      </w:r>
      <w:r w:rsidR="007043E6" w:rsidRPr="000735B1">
        <w:t>TOJ studies</w:t>
      </w:r>
      <w:r w:rsidRPr="000735B1">
        <w:t xml:space="preserve"> were included </w:t>
      </w:r>
      <w:r w:rsidR="00EC52AF" w:rsidRPr="000735B1">
        <w:t xml:space="preserve">in the meta-analysis </w:t>
      </w:r>
      <w:r w:rsidRPr="000735B1">
        <w:t>(</w:t>
      </w:r>
      <w:r w:rsidRPr="000735B1">
        <w:rPr>
          <w:i/>
        </w:rPr>
        <w:t>k</w:t>
      </w:r>
      <w:r w:rsidRPr="000735B1">
        <w:t xml:space="preserve"> = 2) </w:t>
      </w:r>
      <w:r w:rsidRPr="000735B1">
        <w:fldChar w:fldCharType="begin">
          <w:fldData xml:space="preserve">PEVuZE5vdGU+PENpdGU+PEF1dGhvcj5CdWx0aXR1ZGU8L0F1dGhvcj48WWVhcj4yMDE3PC9ZZWFy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</w:fldData>
        </w:fldChar>
      </w:r>
      <w:r w:rsidR="00187AB6" w:rsidRPr="000735B1">
        <w:instrText xml:space="preserve"> ADDIN EN.CITE </w:instrText>
      </w:r>
      <w:r w:rsidR="00187AB6" w:rsidRPr="000735B1">
        <w:fldChar w:fldCharType="begin">
          <w:fldData xml:space="preserve">PEVuZE5vdGU+PENpdGU+PEF1dGhvcj5CdWx0aXR1ZGU8L0F1dGhvcj48WWVhcj4yMDE3PC9ZZWFy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5; 17]</w:t>
      </w:r>
      <w:r w:rsidRPr="000735B1">
        <w:fldChar w:fldCharType="end"/>
      </w:r>
      <w:r w:rsidRPr="000735B1">
        <w:t xml:space="preserve"> because </w:t>
      </w:r>
      <w:r w:rsidR="007043E6" w:rsidRPr="000735B1">
        <w:t>they</w:t>
      </w:r>
      <w:r w:rsidRPr="000735B1">
        <w:t xml:space="preserve"> produce</w:t>
      </w:r>
      <w:r w:rsidR="007043E6" w:rsidRPr="000735B1">
        <w:t>d</w:t>
      </w:r>
      <w:r w:rsidRPr="000735B1">
        <w:t xml:space="preserve"> a single mean and could not be statistically combined with measures that produce two means such as the spatial cueing task. </w:t>
      </w:r>
      <w:r w:rsidR="00D92766" w:rsidRPr="000735B1">
        <w:t xml:space="preserve"> </w:t>
      </w:r>
      <w:r w:rsidRPr="000735B1">
        <w:t xml:space="preserve">The analysis revealed a significant AB away from the pain-affected side for visual stimuli </w:t>
      </w:r>
      <w:r w:rsidR="00A4392E" w:rsidRPr="000735B1">
        <w:t>(Figure 6</w:t>
      </w:r>
      <w:r w:rsidRPr="000735B1">
        <w:t>) (</w:t>
      </w:r>
      <w:r w:rsidRPr="000735B1">
        <w:rPr>
          <w:i/>
        </w:rPr>
        <w:t>k</w:t>
      </w:r>
      <w:r w:rsidRPr="000735B1">
        <w:t xml:space="preserve"> = 2,</w:t>
      </w:r>
      <w:r w:rsidRPr="000735B1">
        <w:rPr>
          <w:i/>
        </w:rPr>
        <w:t xml:space="preserve"> N = </w:t>
      </w:r>
      <w:r w:rsidRPr="000735B1">
        <w:t xml:space="preserve">38, effect estimate = 13.75, 95% CI [7.05, 20.46], </w:t>
      </w:r>
      <w:r w:rsidRPr="000735B1">
        <w:rPr>
          <w:i/>
        </w:rPr>
        <w:t>Z</w:t>
      </w:r>
      <w:r w:rsidRPr="000735B1">
        <w:t xml:space="preserve"> = 4.02, </w:t>
      </w:r>
      <w:r w:rsidRPr="000735B1">
        <w:rPr>
          <w:i/>
        </w:rPr>
        <w:t>p</w:t>
      </w:r>
      <w:r w:rsidRPr="000735B1">
        <w:t xml:space="preserve"> &lt; .001)</w:t>
      </w:r>
      <w:r w:rsidR="007043E6" w:rsidRPr="000735B1">
        <w:t>.</w:t>
      </w:r>
      <w:r w:rsidRPr="000735B1">
        <w:t xml:space="preserve"> </w:t>
      </w:r>
      <w:r w:rsidR="007043E6" w:rsidRPr="000735B1">
        <w:t xml:space="preserve"> </w:t>
      </w:r>
      <w:r w:rsidRPr="000735B1">
        <w:t>Heterogeneity was low (</w:t>
      </w:r>
      <w:r w:rsidRPr="000735B1">
        <w:rPr>
          <w:i/>
        </w:rPr>
        <w:t>Q</w:t>
      </w:r>
      <w:r w:rsidRPr="000735B1">
        <w:t xml:space="preserve"> = 0.03, </w:t>
      </w:r>
      <w:r w:rsidRPr="000735B1">
        <w:rPr>
          <w:i/>
        </w:rPr>
        <w:t>p</w:t>
      </w:r>
      <w:r w:rsidRPr="000735B1">
        <w:t xml:space="preserve"> = .867;  </w:t>
      </w:r>
      <w:r w:rsidRPr="000735B1">
        <w:rPr>
          <w:i/>
        </w:rPr>
        <w:t>I</w:t>
      </w:r>
      <w:r w:rsidRPr="000735B1">
        <w:rPr>
          <w:i/>
          <w:vertAlign w:val="superscript"/>
        </w:rPr>
        <w:t>2</w:t>
      </w:r>
      <w:r w:rsidRPr="000735B1">
        <w:rPr>
          <w:vertAlign w:val="superscript"/>
        </w:rPr>
        <w:t xml:space="preserve"> = </w:t>
      </w:r>
      <w:r w:rsidRPr="000735B1">
        <w:t>0.00%).</w:t>
      </w:r>
      <w:r w:rsidR="0090568D" w:rsidRPr="000735B1">
        <w:t xml:space="preserve">  In accordance with the narrative review, the meta-</w:t>
      </w:r>
      <w:r w:rsidR="0090568D" w:rsidRPr="000735B1">
        <w:lastRenderedPageBreak/>
        <w:t>analysis found AB away from visual stimuli on the pain-affected side but only for CRPS patients using the TOJ task.</w:t>
      </w:r>
    </w:p>
    <w:p w14:paraId="363AE7DB" w14:textId="21BCD878" w:rsidR="002B3895" w:rsidRPr="000735B1" w:rsidRDefault="002B3895" w:rsidP="002B3895">
      <w:pPr>
        <w:pStyle w:val="Heading3"/>
      </w:pPr>
      <w:r w:rsidRPr="000735B1">
        <w:t xml:space="preserve">Spatial AB to visual stimuli: </w:t>
      </w:r>
      <w:r w:rsidR="0090568D" w:rsidRPr="000735B1">
        <w:t xml:space="preserve">between-group </w:t>
      </w:r>
      <w:r w:rsidRPr="000735B1">
        <w:t>chronic pain vs healthy particip</w:t>
      </w:r>
      <w:r w:rsidR="00452832" w:rsidRPr="000735B1">
        <w:t>ants</w:t>
      </w:r>
      <w:r w:rsidRPr="000735B1">
        <w:t>.</w:t>
      </w:r>
    </w:p>
    <w:p w14:paraId="0CDD973A" w14:textId="050D5078" w:rsidR="002B3895" w:rsidRPr="000735B1" w:rsidRDefault="002B3895" w:rsidP="002B3895">
      <w:pPr>
        <w:ind w:firstLine="720"/>
      </w:pPr>
      <w:r w:rsidRPr="000735B1">
        <w:t>Two of the four studies that assessed spatial AB to visual stimuli in chronic pain patients and healthy controls provided adequate data for meta-analysis; however</w:t>
      </w:r>
      <w:r w:rsidR="007043E6" w:rsidRPr="000735B1">
        <w:t>,</w:t>
      </w:r>
      <w:r w:rsidRPr="000735B1">
        <w:t xml:space="preserve"> one study used a TOJ task so produced one mean (the PSS) </w:t>
      </w:r>
      <w:r w:rsidRPr="000735B1">
        <w:fldChar w:fldCharType="begin">
          <w:fldData xml:space="preserve">PEVuZE5vdGU+PENpdGU+PEF1dGhvcj5CdWx0aXR1ZGU8L0F1dGhvcj48WWVhcj4yMDE3PC9ZZWFy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</w:fldData>
        </w:fldChar>
      </w:r>
      <w:r w:rsidR="002C576A" w:rsidRPr="000735B1">
        <w:instrText xml:space="preserve"> ADDIN EN.CITE </w:instrText>
      </w:r>
      <w:r w:rsidR="002C576A" w:rsidRPr="000735B1">
        <w:fldChar w:fldCharType="begin">
          <w:fldData xml:space="preserve">PEVuZE5vdGU+PENpdGU+PEF1dGhvcj5CdWx0aXR1ZGU8L0F1dGhvcj48WWVhcj4yMDE3PC9ZZWFy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</w:fldData>
        </w:fldChar>
      </w:r>
      <w:r w:rsidR="002C576A" w:rsidRPr="000735B1">
        <w:instrText xml:space="preserve"> ADDIN EN.CITE.DATA </w:instrText>
      </w:r>
      <w:r w:rsidR="002C576A" w:rsidRPr="000735B1">
        <w:fldChar w:fldCharType="end"/>
      </w:r>
      <w:r w:rsidRPr="000735B1">
        <w:fldChar w:fldCharType="separate"/>
      </w:r>
      <w:r w:rsidR="002C576A" w:rsidRPr="000735B1">
        <w:rPr>
          <w:noProof/>
        </w:rPr>
        <w:t>[5]</w:t>
      </w:r>
      <w:r w:rsidRPr="000735B1">
        <w:fldChar w:fldCharType="end"/>
      </w:r>
      <w:r w:rsidRPr="000735B1">
        <w:t xml:space="preserve"> whereas the other used a neglect task which produced two means (performance on the affected and unaffected sides) </w:t>
      </w:r>
      <w:r w:rsidRPr="000735B1">
        <w:fldChar w:fldCharType="begin"/>
      </w:r>
      <w:r w:rsidR="00187AB6" w:rsidRPr="000735B1">
        <w:instrText xml:space="preserve"> ADDIN EN.CITE &lt;EndNote&gt;&lt;Cite&gt;&lt;Author&gt;Kolb&lt;/Author&gt;&lt;Year&gt;2012&lt;/Year&gt;&lt;RecNum&gt;109&lt;/RecNum&gt;&lt;DisplayText&gt;[32]&lt;/DisplayText&gt;&lt;record&gt;&lt;rec-number&gt;109&lt;/rec-number&gt;&lt;foreign-keys&gt;&lt;key app="EN" db-id="2xaaap2efrdzf1eafv5pxxz39e2vzd90zsdz" timestamp="1559212633"&gt;109&lt;/key&gt;&lt;/foreign-keys&gt;&lt;ref-type name="Journal Article"&gt;17&lt;/ref-type&gt;&lt;contributors&gt;&lt;authors&gt;&lt;author&gt;Kolb, Leonie&lt;/author&gt;&lt;author&gt;Lang, Christoph&lt;/author&gt;&lt;author&gt;Seifert, Frank&lt;/author&gt;&lt;author&gt;Maihöfner, Christian&lt;/author&gt;&lt;/authors&gt;&lt;/contributors&gt;&lt;titles&gt;&lt;title&gt;Cognitive correlates of “neglect-like syndrome” in patients with complex regional pain syndrome&lt;/title&gt;&lt;secondary-title&gt;PAIN®&lt;/secondary-title&gt;&lt;/titles&gt;&lt;periodical&gt;&lt;full-title&gt;PAIN®&lt;/full-title&gt;&lt;/periodical&gt;&lt;pages&gt;1063-1073&lt;/pages&gt;&lt;volume&gt;153&lt;/volume&gt;&lt;number&gt;5&lt;/number&gt;&lt;dates&gt;&lt;year&gt;2012&lt;/year&gt;&lt;/dates&gt;&lt;isbn&gt;0304-3959&lt;/isbn&gt;&lt;urls&gt;&lt;/urls&gt;&lt;/record&gt;&lt;/Cite&gt;&lt;/EndNote&gt;</w:instrText>
      </w:r>
      <w:r w:rsidRPr="000735B1">
        <w:fldChar w:fldCharType="separate"/>
      </w:r>
      <w:r w:rsidR="00187AB6" w:rsidRPr="000735B1">
        <w:rPr>
          <w:noProof/>
        </w:rPr>
        <w:t>[32]</w:t>
      </w:r>
      <w:r w:rsidRPr="000735B1">
        <w:fldChar w:fldCharType="end"/>
      </w:r>
      <w:r w:rsidRPr="000735B1">
        <w:t xml:space="preserve">, therefore the studies could not be statistically combined in meta-analysis.  </w:t>
      </w:r>
    </w:p>
    <w:p w14:paraId="35A7F717" w14:textId="498309DC" w:rsidR="00C165E1" w:rsidRPr="000735B1" w:rsidRDefault="00C165E1" w:rsidP="00C165E1">
      <w:pPr>
        <w:pStyle w:val="Heading2"/>
      </w:pPr>
      <w:r w:rsidRPr="000735B1">
        <w:t>Correlations between Questionnaire and Attentional Task Measures of AB</w:t>
      </w:r>
    </w:p>
    <w:p w14:paraId="263CAB87" w14:textId="2E3CA05B" w:rsidR="00AF7765" w:rsidRPr="000735B1" w:rsidRDefault="00AF7765" w:rsidP="00C165E1">
      <w:pPr>
        <w:ind w:firstLine="720"/>
        <w:rPr>
          <w:szCs w:val="24"/>
        </w:rPr>
      </w:pPr>
      <w:r w:rsidRPr="000735B1">
        <w:rPr>
          <w:szCs w:val="24"/>
        </w:rPr>
        <w:t xml:space="preserve">Two questionnaires were used by the included studies to assess somatosensory AB.  These were the Pain Vigilance and Awareness Questionnaire (PVAQ) </w:t>
      </w:r>
      <w:r w:rsidRPr="000735B1">
        <w:rPr>
          <w:szCs w:val="24"/>
        </w:rPr>
        <w:fldChar w:fldCharType="begin"/>
      </w:r>
      <w:r w:rsidR="00187AB6" w:rsidRPr="000735B1">
        <w:rPr>
          <w:szCs w:val="24"/>
        </w:rPr>
        <w:instrText xml:space="preserve"> ADDIN EN.CITE &lt;EndNote&gt;&lt;Cite&gt;&lt;Author&gt;Roelofs&lt;/Author&gt;&lt;Year&gt;2003&lt;/Year&gt;&lt;RecNum&gt;902&lt;/RecNum&gt;&lt;DisplayText&gt;[49]&lt;/DisplayText&gt;&lt;record&gt;&lt;rec-number&gt;902&lt;/rec-number&gt;&lt;foreign-keys&gt;&lt;key app="EN" db-id="2xaaap2efrdzf1eafv5pxxz39e2vzd90zsdz" timestamp="1578406465"&gt;902&lt;/key&gt;&lt;/foreign-keys&gt;&lt;ref-type name="Journal Article"&gt;17&lt;/ref-type&gt;&lt;contributors&gt;&lt;authors&gt;&lt;author&gt;Roelofs, Jeffrey&lt;/author&gt;&lt;author&gt;Peters, Madelon L&lt;/author&gt;&lt;author&gt;McCracken, Lance&lt;/author&gt;&lt;author&gt;Vlaeyen, Johan WS&lt;/author&gt;&lt;/authors&gt;&lt;/contributors&gt;&lt;titles&gt;&lt;title&gt;The pain vigilance and awareness questionnaire (PVAQ): further psychometric evaluation in fibromyalgia and other chronic pain syndromes&lt;/title&gt;&lt;secondary-title&gt;Pain&lt;/secondary-title&gt;&lt;/titles&gt;&lt;periodical&gt;&lt;full-title&gt;Pain&lt;/full-title&gt;&lt;/periodical&gt;&lt;pages&gt;299-306&lt;/pages&gt;&lt;volume&gt;101&lt;/volume&gt;&lt;number&gt;3&lt;/number&gt;&lt;dates&gt;&lt;year&gt;2003&lt;/year&gt;&lt;/dates&gt;&lt;isbn&gt;0304-3959&lt;/isbn&gt;&lt;urls&gt;&lt;/urls&gt;&lt;/record&gt;&lt;/Cite&gt;&lt;/EndNote&gt;</w:instrText>
      </w:r>
      <w:r w:rsidRPr="000735B1">
        <w:rPr>
          <w:szCs w:val="24"/>
        </w:rPr>
        <w:fldChar w:fldCharType="separate"/>
      </w:r>
      <w:r w:rsidR="00187AB6" w:rsidRPr="000735B1">
        <w:rPr>
          <w:noProof/>
          <w:szCs w:val="24"/>
        </w:rPr>
        <w:t>[49]</w:t>
      </w:r>
      <w:r w:rsidRPr="000735B1">
        <w:rPr>
          <w:szCs w:val="24"/>
        </w:rPr>
        <w:fldChar w:fldCharType="end"/>
      </w:r>
      <w:r w:rsidRPr="000735B1">
        <w:rPr>
          <w:szCs w:val="24"/>
        </w:rPr>
        <w:t xml:space="preserve"> and the Body Vigilance Scale (BVS) </w:t>
      </w:r>
      <w:r w:rsidRPr="000735B1">
        <w:rPr>
          <w:rFonts w:eastAsia="Times New Roman"/>
          <w:color w:val="000000"/>
          <w:szCs w:val="24"/>
          <w:lang w:eastAsia="en-GB"/>
        </w:rPr>
        <w:fldChar w:fldCharType="begin"/>
      </w:r>
      <w:r w:rsidR="00187AB6" w:rsidRPr="000735B1">
        <w:rPr>
          <w:rFonts w:eastAsia="Times New Roman"/>
          <w:color w:val="000000"/>
          <w:szCs w:val="24"/>
          <w:lang w:eastAsia="en-GB"/>
        </w:rPr>
        <w:instrText xml:space="preserve"> ADDIN EN.CITE &lt;EndNote&gt;&lt;Cite&gt;&lt;Author&gt;Schmidt&lt;/Author&gt;&lt;Year&gt;1997&lt;/Year&gt;&lt;RecNum&gt;909&lt;/RecNum&gt;&lt;DisplayText&gt;[51]&lt;/DisplayText&gt;&lt;record&gt;&lt;rec-number&gt;909&lt;/rec-number&gt;&lt;foreign-keys&gt;&lt;key app="EN" db-id="2xaaap2efrdzf1eafv5pxxz39e2vzd90zsdz" timestamp="1578406535"&gt;909&lt;/key&gt;&lt;/foreign-keys&gt;&lt;ref-type name="Journal Article"&gt;17&lt;/ref-type&gt;&lt;contributors&gt;&lt;authors&gt;&lt;author&gt;Schmidt, Norman B&lt;/author&gt;&lt;author&gt;Lerew, Darin R&lt;/author&gt;&lt;author&gt;Trakowski, John H&lt;/author&gt;&lt;/authors&gt;&lt;/contributors&gt;&lt;titles&gt;&lt;title&gt;Body vigilance in panic disorder: Evaluating attention to bodily perturbations&lt;/title&gt;&lt;secondary-title&gt;Journal of consulting and clinical psychology&lt;/secondary-title&gt;&lt;/titles&gt;&lt;periodical&gt;&lt;full-title&gt;Journal of consulting and clinical psychology&lt;/full-title&gt;&lt;/periodical&gt;&lt;pages&gt;214&lt;/pages&gt;&lt;volume&gt;65&lt;/volume&gt;&lt;number&gt;2&lt;/number&gt;&lt;dates&gt;&lt;year&gt;1997&lt;/year&gt;&lt;/dates&gt;&lt;isbn&gt;1939-2117&lt;/isbn&gt;&lt;urls&gt;&lt;/urls&gt;&lt;/record&gt;&lt;/Cite&gt;&lt;/EndNote&gt;</w:instrText>
      </w:r>
      <w:r w:rsidRPr="000735B1">
        <w:rPr>
          <w:rFonts w:eastAsia="Times New Roman"/>
          <w:color w:val="000000"/>
          <w:szCs w:val="24"/>
          <w:lang w:eastAsia="en-GB"/>
        </w:rPr>
        <w:fldChar w:fldCharType="separate"/>
      </w:r>
      <w:r w:rsidR="00187AB6" w:rsidRPr="000735B1">
        <w:rPr>
          <w:rFonts w:eastAsia="Times New Roman"/>
          <w:noProof/>
          <w:color w:val="000000"/>
          <w:szCs w:val="24"/>
          <w:lang w:eastAsia="en-GB"/>
        </w:rPr>
        <w:t>[51]</w:t>
      </w:r>
      <w:r w:rsidRPr="000735B1">
        <w:rPr>
          <w:rFonts w:eastAsia="Times New Roman"/>
          <w:color w:val="000000"/>
          <w:szCs w:val="24"/>
          <w:lang w:eastAsia="en-GB"/>
        </w:rPr>
        <w:fldChar w:fldCharType="end"/>
      </w:r>
      <w:r w:rsidRPr="000735B1">
        <w:rPr>
          <w:rFonts w:eastAsia="Times New Roman"/>
          <w:color w:val="000000"/>
          <w:szCs w:val="24"/>
          <w:lang w:eastAsia="en-GB"/>
        </w:rPr>
        <w:t xml:space="preserve">. </w:t>
      </w:r>
      <w:r w:rsidR="009A4752" w:rsidRPr="000735B1">
        <w:rPr>
          <w:rFonts w:eastAsia="Times New Roman"/>
          <w:color w:val="000000"/>
          <w:szCs w:val="24"/>
          <w:lang w:eastAsia="en-GB"/>
        </w:rPr>
        <w:t xml:space="preserve">The PVAQ is a 16 item questionnaire that measures attention to pain.  Participants rate the items on a 6-point scale from 0 (never) to 5 (always) based on their behaviour over the past 2 weeks </w:t>
      </w:r>
      <w:r w:rsidR="009A4752" w:rsidRPr="000735B1">
        <w:rPr>
          <w:szCs w:val="24"/>
        </w:rPr>
        <w:fldChar w:fldCharType="begin"/>
      </w:r>
      <w:r w:rsidR="00187AB6" w:rsidRPr="000735B1">
        <w:rPr>
          <w:szCs w:val="24"/>
        </w:rPr>
        <w:instrText xml:space="preserve"> ADDIN EN.CITE &lt;EndNote&gt;&lt;Cite&gt;&lt;Author&gt;Roelofs&lt;/Author&gt;&lt;Year&gt;2003&lt;/Year&gt;&lt;RecNum&gt;902&lt;/RecNum&gt;&lt;DisplayText&gt;[49]&lt;/DisplayText&gt;&lt;record&gt;&lt;rec-number&gt;902&lt;/rec-number&gt;&lt;foreign-keys&gt;&lt;key app="EN" db-id="2xaaap2efrdzf1eafv5pxxz39e2vzd90zsdz" timestamp="1578406465"&gt;902&lt;/key&gt;&lt;/foreign-keys&gt;&lt;ref-type name="Journal Article"&gt;17&lt;/ref-type&gt;&lt;contributors&gt;&lt;authors&gt;&lt;author&gt;Roelofs, Jeffrey&lt;/author&gt;&lt;author&gt;Peters, Madelon L&lt;/author&gt;&lt;author&gt;McCracken, Lance&lt;/author&gt;&lt;author&gt;Vlaeyen, Johan WS&lt;/author&gt;&lt;/authors&gt;&lt;/contributors&gt;&lt;titles&gt;&lt;title&gt;The pain vigilance and awareness questionnaire (PVAQ): further psychometric evaluation in fibromyalgia and other chronic pain syndromes&lt;/title&gt;&lt;secondary-title&gt;Pain&lt;/secondary-title&gt;&lt;/titles&gt;&lt;periodical&gt;&lt;full-title&gt;Pain&lt;/full-title&gt;&lt;/periodical&gt;&lt;pages&gt;299-306&lt;/pages&gt;&lt;volume&gt;101&lt;/volume&gt;&lt;number&gt;3&lt;/number&gt;&lt;dates&gt;&lt;year&gt;2003&lt;/year&gt;&lt;/dates&gt;&lt;isbn&gt;0304-3959&lt;/isbn&gt;&lt;urls&gt;&lt;/urls&gt;&lt;/record&gt;&lt;/Cite&gt;&lt;/EndNote&gt;</w:instrText>
      </w:r>
      <w:r w:rsidR="009A4752" w:rsidRPr="000735B1">
        <w:rPr>
          <w:szCs w:val="24"/>
        </w:rPr>
        <w:fldChar w:fldCharType="separate"/>
      </w:r>
      <w:r w:rsidR="00187AB6" w:rsidRPr="000735B1">
        <w:rPr>
          <w:noProof/>
          <w:szCs w:val="24"/>
        </w:rPr>
        <w:t>[49]</w:t>
      </w:r>
      <w:r w:rsidR="009A4752" w:rsidRPr="000735B1">
        <w:rPr>
          <w:szCs w:val="24"/>
        </w:rPr>
        <w:fldChar w:fldCharType="end"/>
      </w:r>
      <w:r w:rsidR="009A4752" w:rsidRPr="000735B1">
        <w:rPr>
          <w:rFonts w:eastAsia="Times New Roman"/>
          <w:color w:val="000000"/>
          <w:szCs w:val="24"/>
          <w:lang w:eastAsia="en-GB"/>
        </w:rPr>
        <w:t>.  The BVS assesses body vigilance, defined as attention to internal bodily sensations</w:t>
      </w:r>
      <w:r w:rsidR="00515412" w:rsidRPr="000735B1">
        <w:rPr>
          <w:rFonts w:eastAsia="Times New Roman"/>
          <w:color w:val="000000"/>
          <w:szCs w:val="24"/>
          <w:lang w:eastAsia="en-GB"/>
        </w:rPr>
        <w:t>, and was originally designed to assess body vigilance in panic disorder</w:t>
      </w:r>
      <w:r w:rsidR="009A4752" w:rsidRPr="000735B1">
        <w:rPr>
          <w:rFonts w:eastAsia="Times New Roman"/>
          <w:color w:val="000000"/>
          <w:szCs w:val="24"/>
          <w:lang w:eastAsia="en-GB"/>
        </w:rPr>
        <w:t xml:space="preserve">.  </w:t>
      </w:r>
      <w:r w:rsidR="00515412" w:rsidRPr="000735B1">
        <w:rPr>
          <w:rFonts w:eastAsia="Times New Roman"/>
          <w:color w:val="000000"/>
          <w:szCs w:val="24"/>
          <w:lang w:eastAsia="en-GB"/>
        </w:rPr>
        <w:t>The questionnaire is comprised of</w:t>
      </w:r>
      <w:r w:rsidR="009A4752" w:rsidRPr="000735B1">
        <w:rPr>
          <w:rFonts w:eastAsia="Times New Roman"/>
          <w:color w:val="000000"/>
          <w:szCs w:val="24"/>
          <w:lang w:eastAsia="en-GB"/>
        </w:rPr>
        <w:t xml:space="preserve"> 4 items</w:t>
      </w:r>
      <w:r w:rsidR="00515412" w:rsidRPr="000735B1">
        <w:rPr>
          <w:rFonts w:eastAsia="Times New Roman"/>
          <w:color w:val="000000"/>
          <w:szCs w:val="24"/>
          <w:lang w:eastAsia="en-GB"/>
        </w:rPr>
        <w:t xml:space="preserve"> which participants rate from 0 (not at all like me) to 10 (extremely like me) according to how they have felt over the past week </w:t>
      </w:r>
      <w:r w:rsidR="00515412" w:rsidRPr="000735B1">
        <w:rPr>
          <w:rFonts w:eastAsia="Times New Roman"/>
          <w:color w:val="000000"/>
          <w:szCs w:val="24"/>
          <w:lang w:eastAsia="en-GB"/>
        </w:rPr>
        <w:fldChar w:fldCharType="begin"/>
      </w:r>
      <w:r w:rsidR="00187AB6" w:rsidRPr="000735B1">
        <w:rPr>
          <w:rFonts w:eastAsia="Times New Roman"/>
          <w:color w:val="000000"/>
          <w:szCs w:val="24"/>
          <w:lang w:eastAsia="en-GB"/>
        </w:rPr>
        <w:instrText xml:space="preserve"> ADDIN EN.CITE &lt;EndNote&gt;&lt;Cite&gt;&lt;Author&gt;Schmidt&lt;/Author&gt;&lt;Year&gt;1997&lt;/Year&gt;&lt;RecNum&gt;909&lt;/RecNum&gt;&lt;DisplayText&gt;[51]&lt;/DisplayText&gt;&lt;record&gt;&lt;rec-number&gt;909&lt;/rec-number&gt;&lt;foreign-keys&gt;&lt;key app="EN" db-id="2xaaap2efrdzf1eafv5pxxz39e2vzd90zsdz" timestamp="1578406535"&gt;909&lt;/key&gt;&lt;/foreign-keys&gt;&lt;ref-type name="Journal Article"&gt;17&lt;/ref-type&gt;&lt;contributors&gt;&lt;authors&gt;&lt;author&gt;Schmidt, Norman B&lt;/author&gt;&lt;author&gt;Lerew, Darin R&lt;/author&gt;&lt;author&gt;Trakowski, John H&lt;/author&gt;&lt;/authors&gt;&lt;/contributors&gt;&lt;titles&gt;&lt;title&gt;Body vigilance in panic disorder: Evaluating attention to bodily perturbations&lt;/title&gt;&lt;secondary-title&gt;Journal of consulting and clinical psychology&lt;/secondary-title&gt;&lt;/titles&gt;&lt;periodical&gt;&lt;full-title&gt;Journal of consulting and clinical psychology&lt;/full-title&gt;&lt;/periodical&gt;&lt;pages&gt;214&lt;/pages&gt;&lt;volume&gt;65&lt;/volume&gt;&lt;number&gt;2&lt;/number&gt;&lt;dates&gt;&lt;year&gt;1997&lt;/year&gt;&lt;/dates&gt;&lt;isbn&gt;1939-2117&lt;/isbn&gt;&lt;urls&gt;&lt;/urls&gt;&lt;/record&gt;&lt;/Cite&gt;&lt;/EndNote&gt;</w:instrText>
      </w:r>
      <w:r w:rsidR="00515412" w:rsidRPr="000735B1">
        <w:rPr>
          <w:rFonts w:eastAsia="Times New Roman"/>
          <w:color w:val="000000"/>
          <w:szCs w:val="24"/>
          <w:lang w:eastAsia="en-GB"/>
        </w:rPr>
        <w:fldChar w:fldCharType="separate"/>
      </w:r>
      <w:r w:rsidR="00187AB6" w:rsidRPr="000735B1">
        <w:rPr>
          <w:rFonts w:eastAsia="Times New Roman"/>
          <w:noProof/>
          <w:color w:val="000000"/>
          <w:szCs w:val="24"/>
          <w:lang w:eastAsia="en-GB"/>
        </w:rPr>
        <w:t>[51]</w:t>
      </w:r>
      <w:r w:rsidR="00515412" w:rsidRPr="000735B1">
        <w:rPr>
          <w:rFonts w:eastAsia="Times New Roman"/>
          <w:color w:val="000000"/>
          <w:szCs w:val="24"/>
          <w:lang w:eastAsia="en-GB"/>
        </w:rPr>
        <w:fldChar w:fldCharType="end"/>
      </w:r>
      <w:r w:rsidR="00515412" w:rsidRPr="000735B1">
        <w:rPr>
          <w:rFonts w:eastAsia="Times New Roman"/>
          <w:color w:val="000000"/>
          <w:szCs w:val="24"/>
          <w:lang w:eastAsia="en-GB"/>
        </w:rPr>
        <w:t>.</w:t>
      </w:r>
    </w:p>
    <w:p w14:paraId="07BF0540" w14:textId="3FFDB08E" w:rsidR="00C165E1" w:rsidRPr="000735B1" w:rsidRDefault="00C165E1" w:rsidP="00C165E1">
      <w:pPr>
        <w:ind w:firstLine="720"/>
        <w:rPr>
          <w:szCs w:val="24"/>
        </w:rPr>
      </w:pPr>
      <w:r w:rsidRPr="000735B1">
        <w:rPr>
          <w:szCs w:val="24"/>
        </w:rPr>
        <w:t>In six of the included studies participants completed the</w:t>
      </w:r>
      <w:r w:rsidR="00AF7765" w:rsidRPr="000735B1">
        <w:rPr>
          <w:szCs w:val="24"/>
        </w:rPr>
        <w:t xml:space="preserve"> PVAQ</w:t>
      </w:r>
      <w:r w:rsidRPr="000735B1">
        <w:rPr>
          <w:szCs w:val="24"/>
        </w:rPr>
        <w:t xml:space="preserve"> </w:t>
      </w:r>
      <w:r w:rsidRPr="000735B1">
        <w:rPr>
          <w:szCs w:val="24"/>
        </w:rPr>
        <w:fldChar w:fldCharType="begin"/>
      </w:r>
      <w:r w:rsidR="00187AB6" w:rsidRPr="000735B1">
        <w:rPr>
          <w:szCs w:val="24"/>
        </w:rPr>
        <w:instrText xml:space="preserve"> ADDIN EN.CITE &lt;EndNote&gt;&lt;Cite&gt;&lt;Author&gt;Roelofs&lt;/Author&gt;&lt;Year&gt;2003&lt;/Year&gt;&lt;RecNum&gt;902&lt;/RecNum&gt;&lt;DisplayText&gt;[49]&lt;/DisplayText&gt;&lt;record&gt;&lt;rec-number&gt;902&lt;/rec-number&gt;&lt;foreign-keys&gt;&lt;key app="EN" db-id="2xaaap2efrdzf1eafv5pxxz39e2vzd90zsdz" timestamp="1578406465"&gt;902&lt;/key&gt;&lt;/foreign-keys&gt;&lt;ref-type name="Journal Article"&gt;17&lt;/ref-type&gt;&lt;contributors&gt;&lt;authors&gt;&lt;author&gt;Roelofs, Jeffrey&lt;/author&gt;&lt;author&gt;Peters, Madelon L&lt;/author&gt;&lt;author&gt;McCracken, Lance&lt;/author&gt;&lt;author&gt;Vlaeyen, Johan WS&lt;/author&gt;&lt;/authors&gt;&lt;/contributors&gt;&lt;titles&gt;&lt;title&gt;The pain vigilance and awareness questionnaire (PVAQ): further psychometric evaluation in fibromyalgia and other chronic pain syndromes&lt;/title&gt;&lt;secondary-title&gt;Pain&lt;/secondary-title&gt;&lt;/titles&gt;&lt;periodical&gt;&lt;full-title&gt;Pain&lt;/full-title&gt;&lt;/periodical&gt;&lt;pages&gt;299-306&lt;/pages&gt;&lt;volume&gt;101&lt;/volume&gt;&lt;number&gt;3&lt;/number&gt;&lt;dates&gt;&lt;year&gt;2003&lt;/year&gt;&lt;/dates&gt;&lt;isbn&gt;0304-3959&lt;/isbn&gt;&lt;urls&gt;&lt;/urls&gt;&lt;/record&gt;&lt;/Cite&gt;&lt;/EndNote&gt;</w:instrText>
      </w:r>
      <w:r w:rsidRPr="000735B1">
        <w:rPr>
          <w:szCs w:val="24"/>
        </w:rPr>
        <w:fldChar w:fldCharType="separate"/>
      </w:r>
      <w:r w:rsidR="00187AB6" w:rsidRPr="000735B1">
        <w:rPr>
          <w:noProof/>
          <w:szCs w:val="24"/>
        </w:rPr>
        <w:t>[49]</w:t>
      </w:r>
      <w:r w:rsidRPr="000735B1">
        <w:rPr>
          <w:szCs w:val="24"/>
        </w:rPr>
        <w:fldChar w:fldCharType="end"/>
      </w:r>
      <w:r w:rsidRPr="000735B1">
        <w:rPr>
          <w:szCs w:val="24"/>
        </w:rPr>
        <w:t xml:space="preserve">.  Higher scores on the PVAQ significantly predicted faster detection of electrical stimuli in the single task condition of a body scanning reaction time task (in a multiple regression model: left leg β = -.423, p = .035, right leg β = .474, p =.017) </w:t>
      </w:r>
      <w:r w:rsidRPr="000735B1">
        <w:rPr>
          <w:szCs w:val="24"/>
        </w:rPr>
        <w:fldChar w:fldCharType="begin"/>
      </w:r>
      <w:r w:rsidR="00187AB6" w:rsidRPr="000735B1">
        <w:rPr>
          <w:szCs w:val="24"/>
        </w:rPr>
        <w:instrText xml:space="preserve"> ADDIN EN.CITE &lt;EndNote&gt;&lt;Cite&gt;&lt;Author&gt;Peters&lt;/Author&gt;&lt;Year&gt;2000&lt;/Year&gt;&lt;RecNum&gt;21&lt;/RecNum&gt;&lt;DisplayText&gt;[46]&lt;/DisplayText&gt;&lt;record&gt;&lt;rec-number&gt;21&lt;/rec-number&gt;&lt;foreign-keys&gt;&lt;key app="EN" db-id="2xaaap2efrdzf1eafv5pxxz39e2vzd90zsdz" timestamp="1550759482"&gt;21&lt;/key&gt;&lt;/foreign-keys&gt;&lt;ref-type name="Journal Article"&gt;17&lt;/ref-type&gt;&lt;contributors&gt;&lt;authors&gt;&lt;author&gt;Peters, M. L.&lt;/author&gt;&lt;author&gt;Vlaeyen, J. W. S.&lt;/author&gt;&lt;author&gt;van Drunen, C.&lt;/author&gt;&lt;/authors&gt;&lt;/contributors&gt;&lt;titles&gt;&lt;title&gt;Do fibromyalgia patients display hypervigilance for innocuous somatosensory stimuli? Application of a body scanning reaction time paradigm&lt;/title&gt;&lt;secondary-title&gt;Pain&lt;/secondary-title&gt;&lt;/titles&gt;&lt;periodical&gt;&lt;full-title&gt;Pain&lt;/full-title&gt;&lt;/periodical&gt;&lt;pages&gt;283-292&lt;/pages&gt;&lt;volume&gt;86&lt;/volume&gt;&lt;number&gt;3&lt;/number&gt;&lt;dates&gt;&lt;year&gt;2000&lt;/year&gt;&lt;pub-dates&gt;&lt;date&gt;Jun&lt;/date&gt;&lt;/pub-dates&gt;&lt;/dates&gt;&lt;isbn&gt;0304-3959&lt;/isbn&gt;&lt;accession-num&gt;WOS:000087360900009&lt;/accession-num&gt;&lt;urls&gt;&lt;related-urls&gt;&lt;url&gt;&amp;lt;Go to ISI&amp;gt;://WOS:000087360900009&lt;/url&gt;&lt;/related-urls&gt;&lt;/urls&gt;&lt;electronic-resource-num&gt;10.1016/s0304-3959(00)00259-1&lt;/electronic-resource-num&gt;&lt;/record&gt;&lt;/Cite&gt;&lt;/EndNote&gt;</w:instrText>
      </w:r>
      <w:r w:rsidRPr="000735B1">
        <w:rPr>
          <w:szCs w:val="24"/>
        </w:rPr>
        <w:fldChar w:fldCharType="separate"/>
      </w:r>
      <w:r w:rsidR="00187AB6" w:rsidRPr="000735B1">
        <w:rPr>
          <w:noProof/>
          <w:szCs w:val="24"/>
        </w:rPr>
        <w:t>[46]</w:t>
      </w:r>
      <w:r w:rsidRPr="000735B1">
        <w:rPr>
          <w:szCs w:val="24"/>
        </w:rPr>
        <w:fldChar w:fldCharType="end"/>
      </w:r>
      <w:r w:rsidRPr="000735B1">
        <w:rPr>
          <w:szCs w:val="24"/>
        </w:rPr>
        <w:t xml:space="preserve">.  In addition, higher PVAQ scores were significantly correlated with tactile accuracy </w:t>
      </w:r>
      <w:r w:rsidRPr="000735B1">
        <w:rPr>
          <w:rFonts w:cs="Times New Roman"/>
          <w:szCs w:val="24"/>
        </w:rPr>
        <w:t xml:space="preserve">(r = .37, p &lt; .05) </w:t>
      </w:r>
      <w:r w:rsidRPr="000735B1">
        <w:rPr>
          <w:rFonts w:cs="Times New Roman"/>
          <w:szCs w:val="24"/>
        </w:rPr>
        <w:fldChar w:fldCharType="begin"/>
      </w:r>
      <w:r w:rsidR="00187AB6" w:rsidRPr="000735B1">
        <w:rPr>
          <w:rFonts w:cs="Times New Roman"/>
          <w:szCs w:val="24"/>
        </w:rPr>
        <w:instrText xml:space="preserve"> ADDIN EN.CITE &lt;EndNote&gt;&lt;Cite&gt;&lt;Author&gt;Van Damme&lt;/Author&gt;&lt;Year&gt;2014&lt;/Year&gt;&lt;RecNum&gt;110&lt;/RecNum&gt;&lt;DisplayText&gt;[71]&lt;/DisplayText&gt;&lt;record&gt;&lt;rec-number&gt;110&lt;/rec-number&gt;&lt;foreign-keys&gt;&lt;key app="EN" db-id="2xaaap2efrdzf1eafv5pxxz39e2vzd90zsdz" timestamp="1559212915"&gt;110&lt;/key&gt;&lt;/foreign-keys&gt;&lt;ref-type name="Journal Article"&gt;17&lt;/ref-type&gt;&lt;contributors&gt;&lt;authors&gt;&lt;author&gt;Van Damme, S.&lt;/author&gt;&lt;author&gt;Van Hulle, Lore&lt;/author&gt;&lt;author&gt;Danneels, Lieven&lt;/author&gt;&lt;author&gt;Spence, Charles&lt;/author&gt;&lt;author&gt;Crombez, Geert&lt;/author&gt;&lt;/authors&gt;&lt;/contributors&gt;&lt;titles&gt;&lt;title&gt;The effect of chronic low back pain on tactile suppression during back movements&lt;/title&gt;&lt;secondary-title&gt;Human Movement Science&lt;/secondary-title&gt;&lt;/titles&gt;&lt;periodical&gt;&lt;full-title&gt;Human movement science&lt;/full-title&gt;&lt;/periodical&gt;&lt;pages&gt;87-100&lt;/pages&gt;&lt;volume&gt;37&lt;/volume&gt;&lt;dates&gt;&lt;year&gt;2014&lt;/year&gt;&lt;/dates&gt;&lt;isbn&gt;0167-9457&lt;/isbn&gt;&lt;urls&gt;&lt;/urls&gt;&lt;/record&gt;&lt;/Cite&gt;&lt;/EndNote&gt;</w:instrText>
      </w:r>
      <w:r w:rsidRPr="000735B1">
        <w:rPr>
          <w:rFonts w:cs="Times New Roman"/>
          <w:szCs w:val="24"/>
        </w:rPr>
        <w:fldChar w:fldCharType="separate"/>
      </w:r>
      <w:r w:rsidR="00187AB6" w:rsidRPr="000735B1">
        <w:rPr>
          <w:rFonts w:cs="Times New Roman"/>
          <w:noProof/>
          <w:szCs w:val="24"/>
        </w:rPr>
        <w:t>[71]</w:t>
      </w:r>
      <w:r w:rsidRPr="000735B1">
        <w:rPr>
          <w:rFonts w:cs="Times New Roman"/>
          <w:szCs w:val="24"/>
        </w:rPr>
        <w:fldChar w:fldCharType="end"/>
      </w:r>
      <w:r w:rsidRPr="000735B1">
        <w:rPr>
          <w:rFonts w:cs="Times New Roman"/>
          <w:szCs w:val="24"/>
        </w:rPr>
        <w:t xml:space="preserve">. However, scores on the PVAQ were not significantly associated with </w:t>
      </w:r>
      <w:r w:rsidRPr="000735B1">
        <w:rPr>
          <w:szCs w:val="24"/>
        </w:rPr>
        <w:t xml:space="preserve">tactile suppression </w:t>
      </w:r>
      <w:r w:rsidRPr="000735B1">
        <w:rPr>
          <w:rFonts w:cs="Times New Roman"/>
          <w:szCs w:val="24"/>
        </w:rPr>
        <w:t>(r = -.29)</w:t>
      </w:r>
      <w:r w:rsidRPr="000735B1">
        <w:rPr>
          <w:szCs w:val="24"/>
        </w:rPr>
        <w:t xml:space="preserve"> or tactile intensity </w:t>
      </w:r>
      <w:r w:rsidRPr="000735B1">
        <w:rPr>
          <w:rFonts w:cs="Times New Roman"/>
          <w:szCs w:val="24"/>
        </w:rPr>
        <w:t xml:space="preserve">(r = .16) </w:t>
      </w:r>
      <w:r w:rsidRPr="000735B1">
        <w:rPr>
          <w:rFonts w:cs="Times New Roman"/>
          <w:szCs w:val="24"/>
        </w:rPr>
        <w:fldChar w:fldCharType="begin"/>
      </w:r>
      <w:r w:rsidR="00187AB6" w:rsidRPr="000735B1">
        <w:rPr>
          <w:rFonts w:cs="Times New Roman"/>
          <w:szCs w:val="24"/>
        </w:rPr>
        <w:instrText xml:space="preserve"> ADDIN EN.CITE &lt;EndNote&gt;&lt;Cite&gt;&lt;Author&gt;Van Damme&lt;/Author&gt;&lt;Year&gt;2014&lt;/Year&gt;&lt;RecNum&gt;110&lt;/RecNum&gt;&lt;DisplayText&gt;[71]&lt;/DisplayText&gt;&lt;record&gt;&lt;rec-number&gt;110&lt;/rec-number&gt;&lt;foreign-keys&gt;&lt;key app="EN" db-id="2xaaap2efrdzf1eafv5pxxz39e2vzd90zsdz" timestamp="1559212915"&gt;110&lt;/key&gt;&lt;/foreign-keys&gt;&lt;ref-type name="Journal Article"&gt;17&lt;/ref-type&gt;&lt;contributors&gt;&lt;authors&gt;&lt;author&gt;Van Damme, S.&lt;/author&gt;&lt;author&gt;Van Hulle, Lore&lt;/author&gt;&lt;author&gt;Danneels, Lieven&lt;/author&gt;&lt;author&gt;Spence, Charles&lt;/author&gt;&lt;author&gt;Crombez, Geert&lt;/author&gt;&lt;/authors&gt;&lt;/contributors&gt;&lt;titles&gt;&lt;title&gt;The effect of chronic low back pain on tactile suppression during back movements&lt;/title&gt;&lt;secondary-title&gt;Human Movement Science&lt;/secondary-title&gt;&lt;/titles&gt;&lt;periodical&gt;&lt;full-title&gt;Human movement science&lt;/full-title&gt;&lt;/periodical&gt;&lt;pages&gt;87-100&lt;/pages&gt;&lt;volume&gt;37&lt;/volume&gt;&lt;dates&gt;&lt;year&gt;2014&lt;/year&gt;&lt;/dates&gt;&lt;isbn&gt;0167-9457&lt;/isbn&gt;&lt;urls&gt;&lt;/urls&gt;&lt;/record&gt;&lt;/Cite&gt;&lt;/EndNote&gt;</w:instrText>
      </w:r>
      <w:r w:rsidRPr="000735B1">
        <w:rPr>
          <w:rFonts w:cs="Times New Roman"/>
          <w:szCs w:val="24"/>
        </w:rPr>
        <w:fldChar w:fldCharType="separate"/>
      </w:r>
      <w:r w:rsidR="00187AB6" w:rsidRPr="000735B1">
        <w:rPr>
          <w:rFonts w:cs="Times New Roman"/>
          <w:noProof/>
          <w:szCs w:val="24"/>
        </w:rPr>
        <w:t>[71]</w:t>
      </w:r>
      <w:r w:rsidRPr="000735B1">
        <w:rPr>
          <w:rFonts w:cs="Times New Roman"/>
          <w:szCs w:val="24"/>
        </w:rPr>
        <w:fldChar w:fldCharType="end"/>
      </w:r>
      <w:r w:rsidRPr="000735B1">
        <w:rPr>
          <w:rFonts w:cs="Times New Roman"/>
          <w:szCs w:val="24"/>
        </w:rPr>
        <w:t xml:space="preserve">.  There was also no significant correlation between the PVAQ and </w:t>
      </w:r>
      <w:r w:rsidRPr="000735B1">
        <w:rPr>
          <w:szCs w:val="24"/>
        </w:rPr>
        <w:t xml:space="preserve">primary task </w:t>
      </w:r>
      <w:r w:rsidRPr="000735B1">
        <w:rPr>
          <w:szCs w:val="24"/>
        </w:rPr>
        <w:lastRenderedPageBreak/>
        <w:t xml:space="preserve">reaction times </w:t>
      </w:r>
      <w:r w:rsidRPr="000735B1">
        <w:rPr>
          <w:rFonts w:cs="Times New Roman"/>
          <w:szCs w:val="24"/>
        </w:rPr>
        <w:t xml:space="preserve">(r = .06, p = .71) </w:t>
      </w:r>
      <w:r w:rsidRPr="000735B1">
        <w:rPr>
          <w:rFonts w:cs="Times New Roman"/>
          <w:szCs w:val="24"/>
        </w:rPr>
        <w:fldChar w:fldCharType="begin"/>
      </w:r>
      <w:r w:rsidR="00187AB6" w:rsidRPr="000735B1">
        <w:rPr>
          <w:rFonts w:cs="Times New Roman"/>
          <w:szCs w:val="24"/>
        </w:rPr>
        <w:instrText xml:space="preserve"> ADDIN EN.CITE &lt;EndNote&gt;&lt;Cite&gt;&lt;Author&gt;Tiemann&lt;/Author&gt;&lt;Year&gt;2012&lt;/Year&gt;&lt;RecNum&gt;89&lt;/RecNum&gt;&lt;DisplayText&gt;[65]&lt;/DisplayText&gt;&lt;record&gt;&lt;rec-number&gt;89&lt;/rec-number&gt;&lt;foreign-keys&gt;&lt;key app="EN" db-id="2xaaap2efrdzf1eafv5pxxz39e2vzd90zsdz" timestamp="1557930737"&gt;89&lt;/key&gt;&lt;/foreign-keys&gt;&lt;ref-type name="Journal Article"&gt;17&lt;/ref-type&gt;&lt;contributors&gt;&lt;authors&gt;&lt;author&gt;Tiemann, Laura&lt;/author&gt;&lt;author&gt;Schulz, Enrico&lt;/author&gt;&lt;author&gt;Winkelmann, Andreas&lt;/author&gt;&lt;author&gt;Ronel, Joram&lt;/author&gt;&lt;author&gt;Henningsen, Peter&lt;/author&gt;&lt;author&gt;Ploner, Markus&lt;/author&gt;&lt;/authors&gt;&lt;/contributors&gt;&lt;titles&gt;&lt;title&gt;Behavioral and neuronal investigations of hypervigilance in patients with fibromyalgia syndrome&lt;/title&gt;&lt;secondary-title&gt;PloS one&lt;/secondary-title&gt;&lt;/titles&gt;&lt;periodical&gt;&lt;full-title&gt;PloS one&lt;/full-title&gt;&lt;/periodical&gt;&lt;pages&gt;e35068&lt;/pages&gt;&lt;volume&gt;7&lt;/volume&gt;&lt;number&gt;4&lt;/number&gt;&lt;dates&gt;&lt;year&gt;2012&lt;/year&gt;&lt;/dates&gt;&lt;isbn&gt;1932-6203&lt;/isbn&gt;&lt;urls&gt;&lt;/urls&gt;&lt;/record&gt;&lt;/Cite&gt;&lt;/EndNote&gt;</w:instrText>
      </w:r>
      <w:r w:rsidRPr="000735B1">
        <w:rPr>
          <w:rFonts w:cs="Times New Roman"/>
          <w:szCs w:val="24"/>
        </w:rPr>
        <w:fldChar w:fldCharType="separate"/>
      </w:r>
      <w:r w:rsidR="00187AB6" w:rsidRPr="000735B1">
        <w:rPr>
          <w:rFonts w:cs="Times New Roman"/>
          <w:noProof/>
          <w:szCs w:val="24"/>
        </w:rPr>
        <w:t>[65]</w:t>
      </w:r>
      <w:r w:rsidRPr="000735B1">
        <w:rPr>
          <w:rFonts w:cs="Times New Roman"/>
          <w:szCs w:val="24"/>
        </w:rPr>
        <w:fldChar w:fldCharType="end"/>
      </w:r>
      <w:r w:rsidRPr="000735B1">
        <w:rPr>
          <w:rFonts w:cs="Times New Roman"/>
          <w:szCs w:val="24"/>
        </w:rPr>
        <w:t xml:space="preserve">; </w:t>
      </w:r>
      <w:r w:rsidRPr="000735B1">
        <w:rPr>
          <w:szCs w:val="24"/>
        </w:rPr>
        <w:t xml:space="preserve">number of vicarious somatosensory errors </w:t>
      </w:r>
      <w:r w:rsidRPr="000735B1">
        <w:rPr>
          <w:rFonts w:cs="Times New Roman"/>
          <w:szCs w:val="24"/>
        </w:rPr>
        <w:t xml:space="preserve">(r = -.03) </w:t>
      </w:r>
      <w:r w:rsidRPr="000735B1">
        <w:rPr>
          <w:szCs w:val="24"/>
        </w:rPr>
        <w:t xml:space="preserve">or number of neglect errors </w:t>
      </w:r>
      <w:r w:rsidRPr="000735B1">
        <w:rPr>
          <w:rFonts w:cs="Times New Roman"/>
          <w:szCs w:val="24"/>
        </w:rPr>
        <w:t xml:space="preserve">(r = -.03) </w:t>
      </w:r>
      <w:r w:rsidRPr="000735B1">
        <w:rPr>
          <w:rFonts w:cs="Times New Roman"/>
          <w:szCs w:val="24"/>
        </w:rPr>
        <w:fldChar w:fldCharType="begin"/>
      </w:r>
      <w:r w:rsidR="00187AB6" w:rsidRPr="000735B1">
        <w:rPr>
          <w:rFonts w:cs="Times New Roman"/>
          <w:szCs w:val="24"/>
        </w:rPr>
        <w:instrText xml:space="preserve"> ADDIN EN.CITE &lt;EndNote&gt;&lt;Cite&gt;&lt;Author&gt;Vandenbroucke&lt;/Author&gt;&lt;Year&gt;2014&lt;/Year&gt;&lt;RecNum&gt;111&lt;/RecNum&gt;&lt;DisplayText&gt;[77]&lt;/DisplayText&gt;&lt;record&gt;&lt;rec-number&gt;111&lt;/rec-number&gt;&lt;foreign-keys&gt;&lt;key app="EN" db-id="2xaaap2efrdzf1eafv5pxxz39e2vzd90zsdz" timestamp="1559213040"&gt;111&lt;/key&gt;&lt;/foreign-keys&gt;&lt;ref-type name="Journal Article"&gt;17&lt;/ref-type&gt;&lt;contributors&gt;&lt;authors&gt;&lt;author&gt;Vandenbroucke, Sophie&lt;/author&gt;&lt;author&gt;Crombez, Geert&lt;/author&gt;&lt;author&gt;Harrar, V&lt;/author&gt;&lt;author&gt;Brusselmans, GRIET&lt;/author&gt;&lt;author&gt;Devulder, Jacques&lt;/author&gt;&lt;author&gt;Spence, C&lt;/author&gt;&lt;author&gt;Goubert, Liesbet&lt;/author&gt;&lt;/authors&gt;&lt;/contributors&gt;&lt;titles&gt;&lt;title&gt;Fibromyalgia patients and controls are equally accurate in detecting tactile stimuli while observing another in pain: An experimental study&lt;/title&gt;&lt;secondary-title&gt;Attention, Perception, &amp;amp; Psychophysics&lt;/secondary-title&gt;&lt;/titles&gt;&lt;periodical&gt;&lt;full-title&gt;Attention, Perception, &amp;amp; Psychophysics&lt;/full-title&gt;&lt;/periodical&gt;&lt;pages&gt;2548-2559&lt;/pages&gt;&lt;volume&gt;76&lt;/volume&gt;&lt;number&gt;8&lt;/number&gt;&lt;dates&gt;&lt;year&gt;2014&lt;/year&gt;&lt;/dates&gt;&lt;isbn&gt;1943-3921&lt;/isbn&gt;&lt;urls&gt;&lt;/urls&gt;&lt;/record&gt;&lt;/Cite&gt;&lt;/EndNote&gt;</w:instrText>
      </w:r>
      <w:r w:rsidRPr="000735B1">
        <w:rPr>
          <w:rFonts w:cs="Times New Roman"/>
          <w:szCs w:val="24"/>
        </w:rPr>
        <w:fldChar w:fldCharType="separate"/>
      </w:r>
      <w:r w:rsidR="00187AB6" w:rsidRPr="000735B1">
        <w:rPr>
          <w:rFonts w:cs="Times New Roman"/>
          <w:noProof/>
          <w:szCs w:val="24"/>
        </w:rPr>
        <w:t>[77]</w:t>
      </w:r>
      <w:r w:rsidRPr="000735B1">
        <w:rPr>
          <w:rFonts w:cs="Times New Roman"/>
          <w:szCs w:val="24"/>
        </w:rPr>
        <w:fldChar w:fldCharType="end"/>
      </w:r>
      <w:r w:rsidRPr="000735B1">
        <w:rPr>
          <w:rFonts w:cs="Times New Roman"/>
          <w:szCs w:val="24"/>
        </w:rPr>
        <w:t xml:space="preserve">; </w:t>
      </w:r>
      <w:r w:rsidRPr="000735B1">
        <w:rPr>
          <w:szCs w:val="24"/>
        </w:rPr>
        <w:t>accurate change detection in the predictable (</w:t>
      </w:r>
      <w:r w:rsidRPr="000735B1">
        <w:rPr>
          <w:rFonts w:cs="Times New Roman"/>
          <w:szCs w:val="24"/>
        </w:rPr>
        <w:t xml:space="preserve">valid trials: r = -.13, p = .437; invalid trials: r = -.07, p = .657) </w:t>
      </w:r>
      <w:r w:rsidRPr="000735B1">
        <w:rPr>
          <w:szCs w:val="24"/>
        </w:rPr>
        <w:t xml:space="preserve">or unpredictable </w:t>
      </w:r>
      <w:r w:rsidRPr="000735B1">
        <w:rPr>
          <w:rFonts w:cs="Times New Roman"/>
          <w:szCs w:val="24"/>
        </w:rPr>
        <w:t xml:space="preserve">(r = -.06, p = .721) </w:t>
      </w:r>
      <w:r w:rsidRPr="000735B1">
        <w:rPr>
          <w:szCs w:val="24"/>
        </w:rPr>
        <w:t xml:space="preserve">conditions of a change detection task </w:t>
      </w:r>
      <w:r w:rsidRPr="000735B1">
        <w:rPr>
          <w:szCs w:val="24"/>
        </w:rPr>
        <w:fldChar w:fldCharType="begin">
          <w:fldData xml:space="preserve">PEVuZE5vdGU+PENpdGU+PEF1dGhvcj5WYW4gRGFtbWU8L0F1dGhvcj48WWVhcj4yMDE1PC9ZZWFy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==
</w:fldData>
        </w:fldChar>
      </w:r>
      <w:r w:rsidR="00187AB6" w:rsidRPr="000735B1">
        <w:rPr>
          <w:szCs w:val="24"/>
        </w:rPr>
        <w:instrText xml:space="preserve"> ADDIN EN.CITE </w:instrText>
      </w:r>
      <w:r w:rsidR="00187AB6" w:rsidRPr="000735B1">
        <w:rPr>
          <w:szCs w:val="24"/>
        </w:rPr>
        <w:fldChar w:fldCharType="begin">
          <w:fldData xml:space="preserve">PEVuZE5vdGU+PENpdGU+PEF1dGhvcj5WYW4gRGFtbWU8L0F1dGhvcj48WWVhcj4yMDE1PC9ZZWFy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==
</w:fldData>
        </w:fldChar>
      </w:r>
      <w:r w:rsidR="00187AB6" w:rsidRPr="000735B1">
        <w:rPr>
          <w:szCs w:val="24"/>
        </w:rPr>
        <w:instrText xml:space="preserve"> ADDIN EN.CITE.DATA </w:instrText>
      </w:r>
      <w:r w:rsidR="00187AB6" w:rsidRPr="000735B1">
        <w:rPr>
          <w:szCs w:val="24"/>
        </w:rPr>
      </w:r>
      <w:r w:rsidR="00187AB6" w:rsidRPr="000735B1">
        <w:rPr>
          <w:szCs w:val="24"/>
        </w:rPr>
        <w:fldChar w:fldCharType="end"/>
      </w:r>
      <w:r w:rsidRPr="000735B1">
        <w:rPr>
          <w:szCs w:val="24"/>
        </w:rPr>
      </w:r>
      <w:r w:rsidRPr="000735B1">
        <w:rPr>
          <w:szCs w:val="24"/>
        </w:rPr>
        <w:fldChar w:fldCharType="separate"/>
      </w:r>
      <w:r w:rsidR="00187AB6" w:rsidRPr="000735B1">
        <w:rPr>
          <w:noProof/>
          <w:szCs w:val="24"/>
        </w:rPr>
        <w:t>[72]</w:t>
      </w:r>
      <w:r w:rsidRPr="000735B1">
        <w:rPr>
          <w:szCs w:val="24"/>
        </w:rPr>
        <w:fldChar w:fldCharType="end"/>
      </w:r>
      <w:r w:rsidRPr="000735B1">
        <w:rPr>
          <w:szCs w:val="24"/>
        </w:rPr>
        <w:t xml:space="preserve">; or PSS in a TOJ task </w:t>
      </w:r>
      <w:r w:rsidRPr="000735B1">
        <w:rPr>
          <w:rFonts w:cs="Times New Roman"/>
          <w:szCs w:val="24"/>
        </w:rPr>
        <w:t xml:space="preserve">(r = .17) </w:t>
      </w:r>
      <w:r w:rsidRPr="000735B1">
        <w:rPr>
          <w:rFonts w:cs="Times New Roman"/>
          <w:szCs w:val="24"/>
        </w:rPr>
        <w:fldChar w:fldCharType="begin"/>
      </w:r>
      <w:r w:rsidR="00187AB6" w:rsidRPr="000735B1">
        <w:rPr>
          <w:rFonts w:cs="Times New Roman"/>
          <w:szCs w:val="24"/>
        </w:rPr>
        <w:instrText xml:space="preserve"> ADDIN EN.CITE &lt;EndNote&gt;&lt;Cite&gt;&lt;Author&gt;Van Damme&lt;/Author&gt;&lt;Year&gt;2018&lt;/Year&gt;&lt;RecNum&gt;32&lt;/RecNum&gt;&lt;DisplayText&gt;[68]&lt;/DisplayText&gt;&lt;record&gt;&lt;rec-number&gt;32&lt;/rec-number&gt;&lt;foreign-keys&gt;&lt;key app="EN" db-id="2xaaap2efrdzf1eafv5pxxz39e2vzd90zsdz" timestamp="1550759494"&gt;32&lt;/key&gt;&lt;/foreign-keys&gt;&lt;ref-type name="Journal Article"&gt;17&lt;/ref-type&gt;&lt;contributors&gt;&lt;authors&gt;&lt;author&gt;Van Damme, S.&lt;/author&gt;&lt;author&gt;Bulcke, C. V.&lt;/author&gt;&lt;author&gt;Van Den Berghe, L.&lt;/author&gt;&lt;author&gt;Poppe, L.&lt;/author&gt;&lt;author&gt;Crombez, G.&lt;/author&gt;&lt;/authors&gt;&lt;/contributors&gt;&lt;titles&gt;&lt;title&gt;Do patients with chronic unilateral orofacial pain due to a temporomandibular disorder show increased attending to somatosensory input at the painful side of the jaw?&lt;/title&gt;&lt;secondary-title&gt;PeerJ&lt;/secondary-title&gt;&lt;/titles&gt;&lt;periodical&gt;&lt;full-title&gt;PeerJ&lt;/full-title&gt;&lt;/periodical&gt;&lt;volume&gt;2018&lt;/volume&gt;&lt;number&gt;1&lt;/number&gt;&lt;dates&gt;&lt;year&gt;2018&lt;/year&gt;&lt;/dates&gt;&lt;work-type&gt;Article&lt;/work-type&gt;&lt;urls&gt;&lt;related-urls&gt;&lt;url&gt;https://www.scopus.com/inward/record.uri?eid=2-s2.0-85040866321&amp;amp;doi=10.7717%2fpeerj.4310&amp;amp;partnerID=40&amp;amp;md5=36e9a823876c54ce19885cb88c00e19b&lt;/url&gt;&lt;/related-urls&gt;&lt;/urls&gt;&lt;custom7&gt;e4310&lt;/custom7&gt;&lt;electronic-resource-num&gt;10.7717/peerj.4310&lt;/electronic-resource-num&gt;&lt;remote-database-name&gt;Scopus&lt;/remote-database-name&gt;&lt;/record&gt;&lt;/Cite&gt;&lt;/EndNote&gt;</w:instrText>
      </w:r>
      <w:r w:rsidRPr="000735B1">
        <w:rPr>
          <w:rFonts w:cs="Times New Roman"/>
          <w:szCs w:val="24"/>
        </w:rPr>
        <w:fldChar w:fldCharType="separate"/>
      </w:r>
      <w:r w:rsidR="00187AB6" w:rsidRPr="000735B1">
        <w:rPr>
          <w:rFonts w:cs="Times New Roman"/>
          <w:noProof/>
          <w:szCs w:val="24"/>
        </w:rPr>
        <w:t>[68]</w:t>
      </w:r>
      <w:r w:rsidRPr="000735B1">
        <w:rPr>
          <w:rFonts w:cs="Times New Roman"/>
          <w:szCs w:val="24"/>
        </w:rPr>
        <w:fldChar w:fldCharType="end"/>
      </w:r>
    </w:p>
    <w:p w14:paraId="1AC25841" w14:textId="204F1A5F" w:rsidR="00C165E1" w:rsidRPr="000735B1" w:rsidRDefault="00C165E1" w:rsidP="00C165E1">
      <w:pPr>
        <w:pStyle w:val="EndNoteBibliography"/>
        <w:spacing w:line="480" w:lineRule="auto"/>
        <w:rPr>
          <w:szCs w:val="24"/>
        </w:rPr>
      </w:pPr>
      <w:r w:rsidRPr="000735B1">
        <w:rPr>
          <w:szCs w:val="24"/>
        </w:rPr>
        <w:tab/>
        <w:t xml:space="preserve">The </w:t>
      </w:r>
      <w:r w:rsidR="00AF7765" w:rsidRPr="000735B1">
        <w:rPr>
          <w:szCs w:val="24"/>
        </w:rPr>
        <w:t>BVS</w:t>
      </w:r>
      <w:r w:rsidRPr="000735B1">
        <w:rPr>
          <w:szCs w:val="24"/>
        </w:rPr>
        <w:t xml:space="preserve"> </w:t>
      </w:r>
      <w:r w:rsidRPr="000735B1">
        <w:rPr>
          <w:rFonts w:eastAsia="Times New Roman"/>
          <w:color w:val="000000"/>
          <w:szCs w:val="24"/>
          <w:lang w:eastAsia="en-GB"/>
        </w:rPr>
        <w:fldChar w:fldCharType="begin"/>
      </w:r>
      <w:r w:rsidR="00187AB6" w:rsidRPr="000735B1">
        <w:rPr>
          <w:rFonts w:eastAsia="Times New Roman"/>
          <w:color w:val="000000"/>
          <w:szCs w:val="24"/>
          <w:lang w:eastAsia="en-GB"/>
        </w:rPr>
        <w:instrText xml:space="preserve"> ADDIN EN.CITE &lt;EndNote&gt;&lt;Cite&gt;&lt;Author&gt;Schmidt&lt;/Author&gt;&lt;Year&gt;1997&lt;/Year&gt;&lt;RecNum&gt;909&lt;/RecNum&gt;&lt;DisplayText&gt;[51]&lt;/DisplayText&gt;&lt;record&gt;&lt;rec-number&gt;909&lt;/rec-number&gt;&lt;foreign-keys&gt;&lt;key app="EN" db-id="2xaaap2efrdzf1eafv5pxxz39e2vzd90zsdz" timestamp="1578406535"&gt;909&lt;/key&gt;&lt;/foreign-keys&gt;&lt;ref-type name="Journal Article"&gt;17&lt;/ref-type&gt;&lt;contributors&gt;&lt;authors&gt;&lt;author&gt;Schmidt, Norman B&lt;/author&gt;&lt;author&gt;Lerew, Darin R&lt;/author&gt;&lt;author&gt;Trakowski, John H&lt;/author&gt;&lt;/authors&gt;&lt;/contributors&gt;&lt;titles&gt;&lt;title&gt;Body vigilance in panic disorder: Evaluating attention to bodily perturbations&lt;/title&gt;&lt;secondary-title&gt;Journal of consulting and clinical psychology&lt;/secondary-title&gt;&lt;/titles&gt;&lt;periodical&gt;&lt;full-title&gt;Journal of consulting and clinical psychology&lt;/full-title&gt;&lt;/periodical&gt;&lt;pages&gt;214&lt;/pages&gt;&lt;volume&gt;65&lt;/volume&gt;&lt;number&gt;2&lt;/number&gt;&lt;dates&gt;&lt;year&gt;1997&lt;/year&gt;&lt;/dates&gt;&lt;isbn&gt;1939-2117&lt;/isbn&gt;&lt;urls&gt;&lt;/urls&gt;&lt;/record&gt;&lt;/Cite&gt;&lt;/EndNote&gt;</w:instrText>
      </w:r>
      <w:r w:rsidRPr="000735B1">
        <w:rPr>
          <w:rFonts w:eastAsia="Times New Roman"/>
          <w:color w:val="000000"/>
          <w:szCs w:val="24"/>
          <w:lang w:eastAsia="en-GB"/>
        </w:rPr>
        <w:fldChar w:fldCharType="separate"/>
      </w:r>
      <w:r w:rsidR="00187AB6" w:rsidRPr="000735B1">
        <w:rPr>
          <w:rFonts w:eastAsia="Times New Roman"/>
          <w:color w:val="000000"/>
          <w:szCs w:val="24"/>
          <w:lang w:eastAsia="en-GB"/>
        </w:rPr>
        <w:t>[51]</w:t>
      </w:r>
      <w:r w:rsidRPr="000735B1">
        <w:rPr>
          <w:rFonts w:eastAsia="Times New Roman"/>
          <w:color w:val="000000"/>
          <w:szCs w:val="24"/>
          <w:lang w:eastAsia="en-GB"/>
        </w:rPr>
        <w:fldChar w:fldCharType="end"/>
      </w:r>
      <w:r w:rsidRPr="000735B1">
        <w:rPr>
          <w:rFonts w:eastAsia="Times New Roman"/>
          <w:color w:val="000000"/>
          <w:szCs w:val="24"/>
          <w:lang w:eastAsia="en-GB"/>
        </w:rPr>
        <w:t xml:space="preserve"> was included in five studies.  Higher scores on the BVS were</w:t>
      </w:r>
      <w:r w:rsidRPr="000735B1">
        <w:rPr>
          <w:szCs w:val="24"/>
        </w:rPr>
        <w:t xml:space="preserve"> significantly positively correlated with faster detection in body scanning task but only when the stimulus was presented on the right arm (no regression coefficient reported) </w:t>
      </w:r>
      <w:r w:rsidRPr="000735B1">
        <w:rPr>
          <w:szCs w:val="24"/>
        </w:rPr>
        <w:fldChar w:fldCharType="begin"/>
      </w:r>
      <w:r w:rsidR="00187AB6" w:rsidRPr="000735B1">
        <w:rPr>
          <w:szCs w:val="24"/>
        </w:rPr>
        <w:instrText xml:space="preserve"> ADDIN EN.CITE &lt;EndNote&gt;&lt;Cite&gt;&lt;Author&gt;Peters&lt;/Author&gt;&lt;Year&gt;2000&lt;/Year&gt;&lt;RecNum&gt;21&lt;/RecNum&gt;&lt;DisplayText&gt;[46]&lt;/DisplayText&gt;&lt;record&gt;&lt;rec-number&gt;21&lt;/rec-number&gt;&lt;foreign-keys&gt;&lt;key app="EN" db-id="2xaaap2efrdzf1eafv5pxxz39e2vzd90zsdz" timestamp="1550759482"&gt;21&lt;/key&gt;&lt;/foreign-keys&gt;&lt;ref-type name="Journal Article"&gt;17&lt;/ref-type&gt;&lt;contributors&gt;&lt;authors&gt;&lt;author&gt;Peters, M. L.&lt;/author&gt;&lt;author&gt;Vlaeyen, J. W. S.&lt;/author&gt;&lt;author&gt;van Drunen, C.&lt;/author&gt;&lt;/authors&gt;&lt;/contributors&gt;&lt;titles&gt;&lt;title&gt;Do fibromyalgia patients display hypervigilance for innocuous somatosensory stimuli? Application of a body scanning reaction time paradigm&lt;/title&gt;&lt;secondary-title&gt;Pain&lt;/secondary-title&gt;&lt;/titles&gt;&lt;periodical&gt;&lt;full-title&gt;Pain&lt;/full-title&gt;&lt;/periodical&gt;&lt;pages&gt;283-292&lt;/pages&gt;&lt;volume&gt;86&lt;/volume&gt;&lt;number&gt;3&lt;/number&gt;&lt;dates&gt;&lt;year&gt;2000&lt;/year&gt;&lt;pub-dates&gt;&lt;date&gt;Jun&lt;/date&gt;&lt;/pub-dates&gt;&lt;/dates&gt;&lt;isbn&gt;0304-3959&lt;/isbn&gt;&lt;accession-num&gt;WOS:000087360900009&lt;/accession-num&gt;&lt;urls&gt;&lt;related-urls&gt;&lt;url&gt;&amp;lt;Go to ISI&amp;gt;://WOS:000087360900009&lt;/url&gt;&lt;/related-urls&gt;&lt;/urls&gt;&lt;electronic-resource-num&gt;10.1016/s0304-3959(00)00259-1&lt;/electronic-resource-num&gt;&lt;/record&gt;&lt;/Cite&gt;&lt;/EndNote&gt;</w:instrText>
      </w:r>
      <w:r w:rsidRPr="000735B1">
        <w:rPr>
          <w:szCs w:val="24"/>
        </w:rPr>
        <w:fldChar w:fldCharType="separate"/>
      </w:r>
      <w:r w:rsidR="00187AB6" w:rsidRPr="000735B1">
        <w:rPr>
          <w:szCs w:val="24"/>
        </w:rPr>
        <w:t>[46]</w:t>
      </w:r>
      <w:r w:rsidRPr="000735B1">
        <w:rPr>
          <w:szCs w:val="24"/>
        </w:rPr>
        <w:fldChar w:fldCharType="end"/>
      </w:r>
      <w:r w:rsidRPr="000735B1">
        <w:rPr>
          <w:szCs w:val="24"/>
        </w:rPr>
        <w:t xml:space="preserve">.  Furthermore, scores on the BVS were significantly associated with tactile intensity (r = .42) </w:t>
      </w:r>
      <w:r w:rsidRPr="000735B1">
        <w:rPr>
          <w:szCs w:val="24"/>
        </w:rPr>
        <w:fldChar w:fldCharType="begin"/>
      </w:r>
      <w:r w:rsidR="00187AB6" w:rsidRPr="000735B1">
        <w:rPr>
          <w:szCs w:val="24"/>
        </w:rPr>
        <w:instrText xml:space="preserve"> ADDIN EN.CITE &lt;EndNote&gt;&lt;Cite&gt;&lt;Author&gt;Van Damme&lt;/Author&gt;&lt;Year&gt;2014&lt;/Year&gt;&lt;RecNum&gt;110&lt;/RecNum&gt;&lt;DisplayText&gt;[71]&lt;/DisplayText&gt;&lt;record&gt;&lt;rec-number&gt;110&lt;/rec-number&gt;&lt;foreign-keys&gt;&lt;key app="EN" db-id="2xaaap2efrdzf1eafv5pxxz39e2vzd90zsdz" timestamp="1559212915"&gt;110&lt;/key&gt;&lt;/foreign-keys&gt;&lt;ref-type name="Journal Article"&gt;17&lt;/ref-type&gt;&lt;contributors&gt;&lt;authors&gt;&lt;author&gt;Van Damme, S.&lt;/author&gt;&lt;author&gt;Van Hulle, Lore&lt;/author&gt;&lt;author&gt;Danneels, Lieven&lt;/author&gt;&lt;author&gt;Spence, Charles&lt;/author&gt;&lt;author&gt;Crombez, Geert&lt;/author&gt;&lt;/authors&gt;&lt;/contributors&gt;&lt;titles&gt;&lt;title&gt;The effect of chronic low back pain on tactile suppression during back movements&lt;/title&gt;&lt;secondary-title&gt;Human Movement Science&lt;/secondary-title&gt;&lt;/titles&gt;&lt;periodical&gt;&lt;full-title&gt;Human movement science&lt;/full-title&gt;&lt;/periodical&gt;&lt;pages&gt;87-100&lt;/pages&gt;&lt;volume&gt;37&lt;/volume&gt;&lt;dates&gt;&lt;year&gt;2014&lt;/year&gt;&lt;/dates&gt;&lt;isbn&gt;0167-9457&lt;/isbn&gt;&lt;urls&gt;&lt;/urls&gt;&lt;/record&gt;&lt;/Cite&gt;&lt;/EndNote&gt;</w:instrText>
      </w:r>
      <w:r w:rsidRPr="000735B1">
        <w:rPr>
          <w:szCs w:val="24"/>
        </w:rPr>
        <w:fldChar w:fldCharType="separate"/>
      </w:r>
      <w:r w:rsidR="00187AB6" w:rsidRPr="000735B1">
        <w:rPr>
          <w:szCs w:val="24"/>
        </w:rPr>
        <w:t>[71]</w:t>
      </w:r>
      <w:r w:rsidRPr="000735B1">
        <w:rPr>
          <w:szCs w:val="24"/>
        </w:rPr>
        <w:fldChar w:fldCharType="end"/>
      </w:r>
      <w:r w:rsidRPr="000735B1">
        <w:rPr>
          <w:szCs w:val="24"/>
        </w:rPr>
        <w:t xml:space="preserve">.  BVS scores were not significantly correlated with reaction time to a primary task (no regression coefficient reported) </w:t>
      </w:r>
      <w:r w:rsidRPr="000735B1">
        <w:rPr>
          <w:szCs w:val="24"/>
        </w:rPr>
        <w:fldChar w:fldCharType="begin">
          <w:fldData xml:space="preserve">PEVuZE5vdGU+PENpdGU+PEF1dGhvcj5QZXRlcnM8L0F1dGhvcj48WWVhcj4yMDAyPC9ZZWFyPjxS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=
</w:fldData>
        </w:fldChar>
      </w:r>
      <w:r w:rsidR="00187AB6" w:rsidRPr="000735B1">
        <w:rPr>
          <w:szCs w:val="24"/>
        </w:rPr>
        <w:instrText xml:space="preserve"> ADDIN EN.CITE </w:instrText>
      </w:r>
      <w:r w:rsidR="00187AB6" w:rsidRPr="000735B1">
        <w:rPr>
          <w:szCs w:val="24"/>
        </w:rPr>
        <w:fldChar w:fldCharType="begin">
          <w:fldData xml:space="preserve">PEVuZE5vdGU+PENpdGU+PEF1dGhvcj5QZXRlcnM8L0F1dGhvcj48WWVhcj4yMDAyPC9ZZWFyPjxS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=
</w:fldData>
        </w:fldChar>
      </w:r>
      <w:r w:rsidR="00187AB6" w:rsidRPr="000735B1">
        <w:rPr>
          <w:szCs w:val="24"/>
        </w:rPr>
        <w:instrText xml:space="preserve"> ADDIN EN.CITE.DATA </w:instrText>
      </w:r>
      <w:r w:rsidR="00187AB6" w:rsidRPr="000735B1">
        <w:rPr>
          <w:szCs w:val="24"/>
        </w:rPr>
      </w:r>
      <w:r w:rsidR="00187AB6" w:rsidRPr="000735B1">
        <w:rPr>
          <w:szCs w:val="24"/>
        </w:rPr>
        <w:fldChar w:fldCharType="end"/>
      </w:r>
      <w:r w:rsidRPr="000735B1">
        <w:rPr>
          <w:szCs w:val="24"/>
        </w:rPr>
      </w:r>
      <w:r w:rsidRPr="000735B1">
        <w:rPr>
          <w:szCs w:val="24"/>
        </w:rPr>
        <w:fldChar w:fldCharType="separate"/>
      </w:r>
      <w:r w:rsidR="00187AB6" w:rsidRPr="000735B1">
        <w:rPr>
          <w:szCs w:val="24"/>
        </w:rPr>
        <w:t>[45]</w:t>
      </w:r>
      <w:r w:rsidRPr="000735B1">
        <w:rPr>
          <w:szCs w:val="24"/>
        </w:rPr>
        <w:fldChar w:fldCharType="end"/>
      </w:r>
      <w:r w:rsidRPr="000735B1">
        <w:rPr>
          <w:szCs w:val="24"/>
        </w:rPr>
        <w:t xml:space="preserve">; tactile suppression (r = -.00), or tactile accuracy (r = .13) </w:t>
      </w:r>
      <w:r w:rsidRPr="000735B1">
        <w:rPr>
          <w:szCs w:val="24"/>
        </w:rPr>
        <w:fldChar w:fldCharType="begin"/>
      </w:r>
      <w:r w:rsidR="00187AB6" w:rsidRPr="000735B1">
        <w:rPr>
          <w:szCs w:val="24"/>
        </w:rPr>
        <w:instrText xml:space="preserve"> ADDIN EN.CITE &lt;EndNote&gt;&lt;Cite&gt;&lt;Author&gt;Van Damme&lt;/Author&gt;&lt;Year&gt;2014&lt;/Year&gt;&lt;RecNum&gt;110&lt;/RecNum&gt;&lt;DisplayText&gt;[71]&lt;/DisplayText&gt;&lt;record&gt;&lt;rec-number&gt;110&lt;/rec-number&gt;&lt;foreign-keys&gt;&lt;key app="EN" db-id="2xaaap2efrdzf1eafv5pxxz39e2vzd90zsdz" timestamp="1559212915"&gt;110&lt;/key&gt;&lt;/foreign-keys&gt;&lt;ref-type name="Journal Article"&gt;17&lt;/ref-type&gt;&lt;contributors&gt;&lt;authors&gt;&lt;author&gt;Van Damme, S.&lt;/author&gt;&lt;author&gt;Van Hulle, Lore&lt;/author&gt;&lt;author&gt;Danneels, Lieven&lt;/author&gt;&lt;author&gt;Spence, Charles&lt;/author&gt;&lt;author&gt;Crombez, Geert&lt;/author&gt;&lt;/authors&gt;&lt;/contributors&gt;&lt;titles&gt;&lt;title&gt;The effect of chronic low back pain on tactile suppression during back movements&lt;/title&gt;&lt;secondary-title&gt;Human Movement Science&lt;/secondary-title&gt;&lt;/titles&gt;&lt;periodical&gt;&lt;full-title&gt;Human movement science&lt;/full-title&gt;&lt;/periodical&gt;&lt;pages&gt;87-100&lt;/pages&gt;&lt;volume&gt;37&lt;/volume&gt;&lt;dates&gt;&lt;year&gt;2014&lt;/year&gt;&lt;/dates&gt;&lt;isbn&gt;0167-9457&lt;/isbn&gt;&lt;urls&gt;&lt;/urls&gt;&lt;/record&gt;&lt;/Cite&gt;&lt;/EndNote&gt;</w:instrText>
      </w:r>
      <w:r w:rsidRPr="000735B1">
        <w:rPr>
          <w:szCs w:val="24"/>
        </w:rPr>
        <w:fldChar w:fldCharType="separate"/>
      </w:r>
      <w:r w:rsidR="00187AB6" w:rsidRPr="000735B1">
        <w:rPr>
          <w:szCs w:val="24"/>
        </w:rPr>
        <w:t>[71]</w:t>
      </w:r>
      <w:r w:rsidRPr="000735B1">
        <w:rPr>
          <w:szCs w:val="24"/>
        </w:rPr>
        <w:fldChar w:fldCharType="end"/>
      </w:r>
      <w:r w:rsidRPr="000735B1">
        <w:rPr>
          <w:szCs w:val="24"/>
        </w:rPr>
        <w:t xml:space="preserve">; accurate change detection in the predictable condition (valid trials: r = .23, p = .142; invalid trials: r = .17, p = .293) or unpredictable condition of a change detection task (r = .28, p = .077) </w:t>
      </w:r>
      <w:r w:rsidRPr="000735B1">
        <w:rPr>
          <w:szCs w:val="24"/>
        </w:rPr>
        <w:fldChar w:fldCharType="begin">
          <w:fldData xml:space="preserve">PEVuZE5vdGU+PENpdGU+PEF1dGhvcj5WYW4gRGFtbWU8L0F1dGhvcj48WWVhcj4yMDE1PC9ZZWFy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==
</w:fldData>
        </w:fldChar>
      </w:r>
      <w:r w:rsidR="00187AB6" w:rsidRPr="000735B1">
        <w:rPr>
          <w:szCs w:val="24"/>
        </w:rPr>
        <w:instrText xml:space="preserve"> ADDIN EN.CITE </w:instrText>
      </w:r>
      <w:r w:rsidR="00187AB6" w:rsidRPr="000735B1">
        <w:rPr>
          <w:szCs w:val="24"/>
        </w:rPr>
        <w:fldChar w:fldCharType="begin">
          <w:fldData xml:space="preserve">PEVuZE5vdGU+PENpdGU+PEF1dGhvcj5WYW4gRGFtbWU8L0F1dGhvcj48WWVhcj4yMDE1PC9ZZWFy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==
</w:fldData>
        </w:fldChar>
      </w:r>
      <w:r w:rsidR="00187AB6" w:rsidRPr="000735B1">
        <w:rPr>
          <w:szCs w:val="24"/>
        </w:rPr>
        <w:instrText xml:space="preserve"> ADDIN EN.CITE.DATA </w:instrText>
      </w:r>
      <w:r w:rsidR="00187AB6" w:rsidRPr="000735B1">
        <w:rPr>
          <w:szCs w:val="24"/>
        </w:rPr>
      </w:r>
      <w:r w:rsidR="00187AB6" w:rsidRPr="000735B1">
        <w:rPr>
          <w:szCs w:val="24"/>
        </w:rPr>
        <w:fldChar w:fldCharType="end"/>
      </w:r>
      <w:r w:rsidRPr="000735B1">
        <w:rPr>
          <w:szCs w:val="24"/>
        </w:rPr>
      </w:r>
      <w:r w:rsidRPr="000735B1">
        <w:rPr>
          <w:szCs w:val="24"/>
        </w:rPr>
        <w:fldChar w:fldCharType="separate"/>
      </w:r>
      <w:r w:rsidR="00187AB6" w:rsidRPr="000735B1">
        <w:rPr>
          <w:szCs w:val="24"/>
        </w:rPr>
        <w:t>[72]</w:t>
      </w:r>
      <w:r w:rsidRPr="000735B1">
        <w:rPr>
          <w:szCs w:val="24"/>
        </w:rPr>
        <w:fldChar w:fldCharType="end"/>
      </w:r>
      <w:r w:rsidRPr="000735B1">
        <w:rPr>
          <w:szCs w:val="24"/>
        </w:rPr>
        <w:t xml:space="preserve">; distraction efficacy  (r = -.10) or task interference (r = -.01) </w:t>
      </w:r>
      <w:r w:rsidRPr="000735B1">
        <w:rPr>
          <w:szCs w:val="24"/>
        </w:rPr>
        <w:fldChar w:fldCharType="begin"/>
      </w:r>
      <w:r w:rsidR="00187AB6" w:rsidRPr="000735B1">
        <w:rPr>
          <w:szCs w:val="24"/>
        </w:rPr>
        <w:instrText xml:space="preserve"> ADDIN EN.CITE &lt;EndNote&gt;&lt;Cite&gt;&lt;Author&gt;Van Ryckeghem&lt;/Author&gt;&lt;Year&gt;2018&lt;/Year&gt;&lt;RecNum&gt;92&lt;/RecNum&gt;&lt;DisplayText&gt;[75]&lt;/DisplayText&gt;&lt;record&gt;&lt;rec-number&gt;92&lt;/rec-number&gt;&lt;foreign-keys&gt;&lt;key app="EN" db-id="2xaaap2efrdzf1eafv5pxxz39e2vzd90zsdz" timestamp="1557931453"&gt;92&lt;/key&gt;&lt;/foreign-keys&gt;&lt;ref-type name="Journal Article"&gt;17&lt;/ref-type&gt;&lt;contributors&gt;&lt;authors&gt;&lt;author&gt;Van Ryckeghem, D. M.&lt;/author&gt;&lt;author&gt;Rost, Silke&lt;/author&gt;&lt;author&gt;Kissi, Ama&lt;/author&gt;&lt;author&gt;Vögele, Claus&lt;/author&gt;&lt;author&gt;Crombez, Geert&lt;/author&gt;&lt;/authors&gt;&lt;/contributors&gt;&lt;titles&gt;&lt;title&gt;Task interference and distraction efficacy in patients with fibromyalgia: an experimental investigation&lt;/title&gt;&lt;secondary-title&gt;Pain&lt;/secondary-title&gt;&lt;/titles&gt;&lt;periodical&gt;&lt;full-title&gt;Pain&lt;/full-title&gt;&lt;/periodical&gt;&lt;pages&gt;1119-1126&lt;/pages&gt;&lt;volume&gt;159&lt;/volume&gt;&lt;number&gt;6&lt;/number&gt;&lt;dates&gt;&lt;year&gt;2018&lt;/year&gt;&lt;/dates&gt;&lt;isbn&gt;0304-3959&lt;/isbn&gt;&lt;urls&gt;&lt;/urls&gt;&lt;/record&gt;&lt;/Cite&gt;&lt;/EndNote&gt;</w:instrText>
      </w:r>
      <w:r w:rsidRPr="000735B1">
        <w:rPr>
          <w:szCs w:val="24"/>
        </w:rPr>
        <w:fldChar w:fldCharType="separate"/>
      </w:r>
      <w:r w:rsidR="00187AB6" w:rsidRPr="000735B1">
        <w:rPr>
          <w:szCs w:val="24"/>
        </w:rPr>
        <w:t>[75]</w:t>
      </w:r>
      <w:r w:rsidRPr="000735B1">
        <w:rPr>
          <w:szCs w:val="24"/>
        </w:rPr>
        <w:fldChar w:fldCharType="end"/>
      </w:r>
      <w:r w:rsidRPr="000735B1">
        <w:rPr>
          <w:szCs w:val="24"/>
        </w:rPr>
        <w:t>.</w:t>
      </w:r>
    </w:p>
    <w:p w14:paraId="2BFF374E" w14:textId="77777777" w:rsidR="002B3895" w:rsidRPr="000735B1" w:rsidRDefault="002B3895" w:rsidP="002B3895">
      <w:pPr>
        <w:pStyle w:val="Heading2"/>
      </w:pPr>
      <w:r w:rsidRPr="000735B1">
        <w:t>Meta-Biases</w:t>
      </w:r>
    </w:p>
    <w:p w14:paraId="78F97DC1" w14:textId="7E350FFA" w:rsidR="008F05F2" w:rsidRPr="000735B1" w:rsidRDefault="002B3895" w:rsidP="008F05F2">
      <w:r w:rsidRPr="000735B1">
        <w:tab/>
        <w:t xml:space="preserve"> The evidence in this syste</w:t>
      </w:r>
      <w:r w:rsidR="00666552" w:rsidRPr="000735B1">
        <w:t>matic review and meta-analysis was</w:t>
      </w:r>
      <w:r w:rsidRPr="000735B1">
        <w:t xml:space="preserve"> from observational studies</w:t>
      </w:r>
      <w:r w:rsidR="007043E6" w:rsidRPr="000735B1">
        <w:t>, therefore</w:t>
      </w:r>
      <w:r w:rsidRPr="000735B1">
        <w:t xml:space="preserve"> certainty in the evidence must be adjusted from a baseline of ‘low quality’ according to GRADE </w:t>
      </w:r>
      <w:r w:rsidRPr="000735B1">
        <w:fldChar w:fldCharType="begin"/>
      </w:r>
      <w:r w:rsidR="00187AB6" w:rsidRPr="000735B1">
        <w:instrText xml:space="preserve"> ADDIN EN.CITE &lt;EndNote&gt;&lt;Cite&gt;&lt;Author&gt;Guyatt&lt;/Author&gt;&lt;Year&gt;2008&lt;/Year&gt;&lt;RecNum&gt;46&lt;/RecNum&gt;&lt;DisplayText&gt;[24]&lt;/DisplayText&gt;&lt;record&gt;&lt;rec-number&gt;46&lt;/rec-number&gt;&lt;foreign-keys&gt;&lt;key app="EN" db-id="2xaaap2efrdzf1eafv5pxxz39e2vzd90zsdz" timestamp="1550759510"&gt;46&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 (Clinical research ed.)&lt;/secondary-title&gt;&lt;/titles&gt;&lt;periodical&gt;&lt;full-title&gt;BMJ (Clinical research ed.)&lt;/full-title&gt;&lt;/periodical&gt;&lt;pages&gt;924-926&lt;/pages&gt;&lt;volume&gt;336&lt;/volume&gt;&lt;number&gt;7650&lt;/number&gt;&lt;dates&gt;&lt;year&gt;2008&lt;/year&gt;&lt;/dates&gt;&lt;isbn&gt;0959-8138&lt;/isbn&gt;&lt;urls&gt;&lt;/urls&gt;&lt;/record&gt;&lt;/Cite&gt;&lt;/EndNote&gt;</w:instrText>
      </w:r>
      <w:r w:rsidRPr="000735B1">
        <w:fldChar w:fldCharType="separate"/>
      </w:r>
      <w:r w:rsidR="00187AB6" w:rsidRPr="000735B1">
        <w:rPr>
          <w:noProof/>
        </w:rPr>
        <w:t>[24]</w:t>
      </w:r>
      <w:r w:rsidRPr="000735B1">
        <w:fldChar w:fldCharType="end"/>
      </w:r>
      <w:r w:rsidRPr="000735B1">
        <w:t>.  We consider</w:t>
      </w:r>
      <w:r w:rsidR="00666552" w:rsidRPr="000735B1">
        <w:t>ed</w:t>
      </w:r>
      <w:r w:rsidR="008F05F2" w:rsidRPr="000735B1">
        <w:t xml:space="preserve"> there to be a moderate</w:t>
      </w:r>
      <w:r w:rsidRPr="000735B1">
        <w:t xml:space="preserve"> risk of bias </w:t>
      </w:r>
      <w:r w:rsidR="008F05F2" w:rsidRPr="000735B1">
        <w:t xml:space="preserve">in this systematic review </w:t>
      </w:r>
      <w:r w:rsidRPr="000735B1">
        <w:t xml:space="preserve">because some items </w:t>
      </w:r>
      <w:r w:rsidR="007043E6" w:rsidRPr="000735B1">
        <w:t xml:space="preserve">on the risk of bias tool </w:t>
      </w:r>
      <w:r w:rsidRPr="000735B1">
        <w:t xml:space="preserve">had few studies </w:t>
      </w:r>
      <w:r w:rsidR="007043E6" w:rsidRPr="000735B1">
        <w:t xml:space="preserve">rated as </w:t>
      </w:r>
      <w:r w:rsidRPr="000735B1">
        <w:t xml:space="preserve">high risk of bias whereas others had many. </w:t>
      </w:r>
      <w:r w:rsidR="008F05F2" w:rsidRPr="000735B1">
        <w:t xml:space="preserve"> We consider</w:t>
      </w:r>
      <w:r w:rsidR="00666552" w:rsidRPr="000735B1">
        <w:t>ed</w:t>
      </w:r>
      <w:r w:rsidR="008F05F2" w:rsidRPr="000735B1">
        <w:t xml:space="preserve"> inconsistency a moderate concern; although many studies had overlapping confidence intervals, heterogeneity was high in some analyses.  Indirectness </w:t>
      </w:r>
      <w:r w:rsidR="00666552" w:rsidRPr="000735B1">
        <w:t>was</w:t>
      </w:r>
      <w:r w:rsidR="008F05F2" w:rsidRPr="000735B1">
        <w:t xml:space="preserve"> possibly the strongest </w:t>
      </w:r>
      <w:r w:rsidR="00666552" w:rsidRPr="000735B1">
        <w:t xml:space="preserve">reason to decrease </w:t>
      </w:r>
      <w:r w:rsidR="008F05F2" w:rsidRPr="000735B1">
        <w:t xml:space="preserve">confidence in the evidence because most paradigms used indirect measures of AB and therefore the outcomes could have been affected by multiple confounding factors.  </w:t>
      </w:r>
    </w:p>
    <w:p w14:paraId="165A4DD3" w14:textId="615BAD96" w:rsidR="0075015E" w:rsidRPr="000735B1" w:rsidRDefault="008F05F2" w:rsidP="008F05F2">
      <w:pPr>
        <w:ind w:firstLine="720"/>
        <w:rPr>
          <w:rFonts w:cs="Times New Roman"/>
        </w:rPr>
      </w:pPr>
      <w:r w:rsidRPr="000735B1">
        <w:lastRenderedPageBreak/>
        <w:t xml:space="preserve">The optimal information size criterion (OIS) was calculated to determine the precision of the systematic review.  </w:t>
      </w:r>
      <w:r w:rsidR="00D226C1" w:rsidRPr="000735B1">
        <w:t xml:space="preserve">To meet the </w:t>
      </w:r>
      <w:r w:rsidRPr="000735B1">
        <w:t>OIS criterion</w:t>
      </w:r>
      <w:r w:rsidR="00D226C1" w:rsidRPr="000735B1">
        <w:t xml:space="preserve"> the number of participants in the meta-analysis </w:t>
      </w:r>
      <w:r w:rsidR="00666552" w:rsidRPr="000735B1">
        <w:t>must</w:t>
      </w:r>
      <w:r w:rsidR="00D226C1" w:rsidRPr="000735B1">
        <w:t xml:space="preserve"> be greater than the number of participants needed a </w:t>
      </w:r>
      <w:r w:rsidR="00666552" w:rsidRPr="000735B1">
        <w:t xml:space="preserve">for </w:t>
      </w:r>
      <w:r w:rsidR="00D226C1" w:rsidRPr="000735B1">
        <w:t>single trial with adequate power, as determined by a sample size calculation</w:t>
      </w:r>
      <w:r w:rsidR="00006C0B" w:rsidRPr="000735B1">
        <w:t xml:space="preserve"> </w:t>
      </w:r>
      <w:r w:rsidRPr="000735B1">
        <w:fldChar w:fldCharType="begin"/>
      </w:r>
      <w:r w:rsidR="00187AB6" w:rsidRPr="000735B1">
        <w:instrText xml:space="preserve"> ADDIN EN.CITE &lt;EndNote&gt;&lt;Cite&gt;&lt;Author&gt;Guyatt&lt;/Author&gt;&lt;Year&gt;2011&lt;/Year&gt;&lt;RecNum&gt;918&lt;/RecNum&gt;&lt;DisplayText&gt;[23]&lt;/DisplayText&gt;&lt;record&gt;&lt;rec-number&gt;918&lt;/rec-number&gt;&lt;foreign-keys&gt;&lt;key app="EN" db-id="2xaaap2efrdzf1eafv5pxxz39e2vzd90zsdz" timestamp="1583420029"&gt;918&lt;/key&gt;&lt;/foreign-keys&gt;&lt;ref-type name="Journal Article"&gt;17&lt;/ref-type&gt;&lt;contributors&gt;&lt;authors&gt;&lt;author&gt;Guyatt, Gordon H&lt;/author&gt;&lt;author&gt;Oxman, Andrew D&lt;/author&gt;&lt;author&gt;Kunz, Regina&lt;/author&gt;&lt;author&gt;Brozek, Jan&lt;/author&gt;&lt;author&gt;Alonso-Coello, Pablo&lt;/author&gt;&lt;author&gt;Rind, David&lt;/author&gt;&lt;author&gt;Devereaux, PJ&lt;/author&gt;&lt;author&gt;Montori, Victor M&lt;/author&gt;&lt;author&gt;Freyschuss, Bo&lt;/author&gt;&lt;author&gt;Vist, Gunn&lt;/author&gt;&lt;/authors&gt;&lt;/contributors&gt;&lt;titles&gt;&lt;title&gt;GRADE guidelines 6. Rating the quality of evidence—imprecision&lt;/title&gt;&lt;secondary-title&gt;Journal of clinical epidemiology&lt;/secondary-title&gt;&lt;/titles&gt;&lt;periodical&gt;&lt;full-title&gt;Journal of Clinical Epidemiology&lt;/full-title&gt;&lt;/periodical&gt;&lt;pages&gt;1283-1293&lt;/pages&gt;&lt;volume&gt;64&lt;/volume&gt;&lt;number&gt;12&lt;/number&gt;&lt;dates&gt;&lt;year&gt;2011&lt;/year&gt;&lt;/dates&gt;&lt;isbn&gt;0895-4356&lt;/isbn&gt;&lt;urls&gt;&lt;/urls&gt;&lt;/record&gt;&lt;/Cite&gt;&lt;/EndNote&gt;</w:instrText>
      </w:r>
      <w:r w:rsidRPr="000735B1">
        <w:fldChar w:fldCharType="separate"/>
      </w:r>
      <w:r w:rsidR="00187AB6" w:rsidRPr="000735B1">
        <w:rPr>
          <w:noProof/>
        </w:rPr>
        <w:t>[23]</w:t>
      </w:r>
      <w:r w:rsidRPr="000735B1">
        <w:fldChar w:fldCharType="end"/>
      </w:r>
      <w:r w:rsidR="00D226C1" w:rsidRPr="000735B1">
        <w:t xml:space="preserve">.  The OIS was calculated with </w:t>
      </w:r>
      <w:r w:rsidR="00D226C1" w:rsidRPr="000735B1">
        <w:rPr>
          <w:rFonts w:cs="Times New Roman"/>
          <w:i/>
        </w:rPr>
        <w:t>α</w:t>
      </w:r>
      <w:r w:rsidR="00D226C1" w:rsidRPr="000735B1">
        <w:t xml:space="preserve"> = 0.05</w:t>
      </w:r>
      <w:r w:rsidR="00AE2B3E" w:rsidRPr="000735B1">
        <w:t xml:space="preserve">, power (1 – </w:t>
      </w:r>
      <w:r w:rsidR="00AE2B3E" w:rsidRPr="000735B1">
        <w:rPr>
          <w:rFonts w:cs="Times New Roman"/>
          <w:i/>
        </w:rPr>
        <w:t>β</w:t>
      </w:r>
      <w:r w:rsidR="00AE2B3E" w:rsidRPr="000735B1">
        <w:rPr>
          <w:rFonts w:cs="Times New Roman"/>
        </w:rPr>
        <w:t xml:space="preserve">) = 0.8 and </w:t>
      </w:r>
      <w:r w:rsidR="00666552" w:rsidRPr="000735B1">
        <w:rPr>
          <w:rFonts w:cs="Times New Roman"/>
        </w:rPr>
        <w:t xml:space="preserve">the </w:t>
      </w:r>
      <w:r w:rsidR="00AE2B3E" w:rsidRPr="000735B1">
        <w:rPr>
          <w:rFonts w:cs="Times New Roman"/>
        </w:rPr>
        <w:t xml:space="preserve">effect sizes </w:t>
      </w:r>
      <w:r w:rsidR="00006C0B" w:rsidRPr="000735B1">
        <w:rPr>
          <w:rFonts w:cs="Times New Roman"/>
        </w:rPr>
        <w:t>of the</w:t>
      </w:r>
      <w:r w:rsidR="00666552" w:rsidRPr="000735B1">
        <w:rPr>
          <w:rFonts w:cs="Times New Roman"/>
        </w:rPr>
        <w:t xml:space="preserve"> meta-analyses.  Independent</w:t>
      </w:r>
      <w:r w:rsidR="00AE2B3E" w:rsidRPr="000735B1">
        <w:rPr>
          <w:rFonts w:cs="Times New Roman"/>
        </w:rPr>
        <w:t xml:space="preserve"> t-tests</w:t>
      </w:r>
      <w:r w:rsidR="00006C0B" w:rsidRPr="000735B1">
        <w:rPr>
          <w:rFonts w:cs="Times New Roman"/>
        </w:rPr>
        <w:t xml:space="preserve"> were</w:t>
      </w:r>
      <w:r w:rsidR="00666552" w:rsidRPr="000735B1">
        <w:rPr>
          <w:rFonts w:cs="Times New Roman"/>
        </w:rPr>
        <w:t xml:space="preserve"> conducted</w:t>
      </w:r>
      <w:r w:rsidR="00AE2B3E" w:rsidRPr="000735B1">
        <w:rPr>
          <w:rFonts w:cs="Times New Roman"/>
        </w:rPr>
        <w:t xml:space="preserve"> </w:t>
      </w:r>
      <w:r w:rsidR="00006C0B" w:rsidRPr="000735B1">
        <w:rPr>
          <w:rFonts w:cs="Times New Roman"/>
        </w:rPr>
        <w:t xml:space="preserve">for between-group effects and </w:t>
      </w:r>
      <w:r w:rsidR="00AE2B3E" w:rsidRPr="000735B1">
        <w:rPr>
          <w:rFonts w:cs="Times New Roman"/>
        </w:rPr>
        <w:t>one sample t-test</w:t>
      </w:r>
      <w:r w:rsidR="00006C0B" w:rsidRPr="000735B1">
        <w:rPr>
          <w:rFonts w:cs="Times New Roman"/>
        </w:rPr>
        <w:t>s</w:t>
      </w:r>
      <w:r w:rsidR="00AE2B3E" w:rsidRPr="000735B1">
        <w:rPr>
          <w:rFonts w:cs="Times New Roman"/>
        </w:rPr>
        <w:t xml:space="preserve"> for the TOJ </w:t>
      </w:r>
      <w:r w:rsidR="00006C0B" w:rsidRPr="000735B1">
        <w:rPr>
          <w:rFonts w:cs="Times New Roman"/>
        </w:rPr>
        <w:t>within-group effects.  S</w:t>
      </w:r>
      <w:r w:rsidR="000D0948" w:rsidRPr="000735B1">
        <w:rPr>
          <w:rFonts w:cs="Times New Roman"/>
        </w:rPr>
        <w:t xml:space="preserve">ample sizes were greater than the OIS </w:t>
      </w:r>
      <w:r w:rsidR="00006C0B" w:rsidRPr="000735B1">
        <w:rPr>
          <w:rFonts w:cs="Times New Roman"/>
        </w:rPr>
        <w:t xml:space="preserve">for all main meta-analyses </w:t>
      </w:r>
      <w:r w:rsidR="000D0948" w:rsidRPr="000735B1">
        <w:rPr>
          <w:rFonts w:cs="Times New Roman"/>
        </w:rPr>
        <w:t xml:space="preserve">(between-groups modality AB: </w:t>
      </w:r>
      <w:r w:rsidR="000D0948" w:rsidRPr="000735B1">
        <w:rPr>
          <w:rFonts w:cs="Times New Roman"/>
          <w:i/>
        </w:rPr>
        <w:t>OIS</w:t>
      </w:r>
      <w:r w:rsidR="000D0948" w:rsidRPr="000735B1">
        <w:rPr>
          <w:rFonts w:cs="Times New Roman"/>
        </w:rPr>
        <w:t xml:space="preserve"> = 535, </w:t>
      </w:r>
      <w:r w:rsidR="000D0948" w:rsidRPr="000735B1">
        <w:rPr>
          <w:rFonts w:cs="Times New Roman"/>
          <w:i/>
        </w:rPr>
        <w:t>N</w:t>
      </w:r>
      <w:r w:rsidR="000D0948" w:rsidRPr="000735B1">
        <w:rPr>
          <w:rFonts w:cs="Times New Roman"/>
        </w:rPr>
        <w:t xml:space="preserve"> = 436; between-groups spatial AB</w:t>
      </w:r>
      <w:r w:rsidR="00006C0B" w:rsidRPr="000735B1">
        <w:rPr>
          <w:rFonts w:cs="Times New Roman"/>
        </w:rPr>
        <w:t xml:space="preserve"> to somatosensory stimuli</w:t>
      </w:r>
      <w:r w:rsidR="000D0948" w:rsidRPr="000735B1">
        <w:rPr>
          <w:rFonts w:cs="Times New Roman"/>
        </w:rPr>
        <w:t xml:space="preserve">: </w:t>
      </w:r>
      <w:r w:rsidR="000D0948" w:rsidRPr="000735B1">
        <w:rPr>
          <w:rFonts w:cs="Times New Roman"/>
          <w:i/>
        </w:rPr>
        <w:t>OIS</w:t>
      </w:r>
      <w:r w:rsidR="000D0948" w:rsidRPr="000735B1">
        <w:rPr>
          <w:rFonts w:cs="Times New Roman"/>
        </w:rPr>
        <w:t xml:space="preserve"> = </w:t>
      </w:r>
      <w:r w:rsidR="00006C0B" w:rsidRPr="000735B1">
        <w:rPr>
          <w:rFonts w:cs="Times New Roman"/>
        </w:rPr>
        <w:t>82</w:t>
      </w:r>
      <w:r w:rsidR="000D0948" w:rsidRPr="000735B1">
        <w:rPr>
          <w:rFonts w:cs="Times New Roman"/>
        </w:rPr>
        <w:t xml:space="preserve">, </w:t>
      </w:r>
      <w:r w:rsidR="000D0948" w:rsidRPr="000735B1">
        <w:rPr>
          <w:rFonts w:cs="Times New Roman"/>
          <w:i/>
        </w:rPr>
        <w:t xml:space="preserve">N </w:t>
      </w:r>
      <w:r w:rsidR="000D0948" w:rsidRPr="000735B1">
        <w:rPr>
          <w:rFonts w:cs="Times New Roman"/>
        </w:rPr>
        <w:t xml:space="preserve">= </w:t>
      </w:r>
      <w:r w:rsidR="00006C0B" w:rsidRPr="000735B1">
        <w:rPr>
          <w:rFonts w:cs="Times New Roman"/>
        </w:rPr>
        <w:t>84; within-group spatial AB to somatosensory stimuli:</w:t>
      </w:r>
      <w:r w:rsidR="00006C0B" w:rsidRPr="000735B1">
        <w:rPr>
          <w:rFonts w:cs="Times New Roman"/>
          <w:i/>
        </w:rPr>
        <w:t xml:space="preserve"> OIS </w:t>
      </w:r>
      <w:r w:rsidR="00006C0B" w:rsidRPr="000735B1">
        <w:rPr>
          <w:rFonts w:cs="Times New Roman"/>
        </w:rPr>
        <w:t xml:space="preserve">= 8, </w:t>
      </w:r>
      <w:r w:rsidR="00006C0B" w:rsidRPr="000735B1">
        <w:rPr>
          <w:rFonts w:cs="Times New Roman"/>
          <w:i/>
        </w:rPr>
        <w:t>N</w:t>
      </w:r>
      <w:r w:rsidR="00006C0B" w:rsidRPr="000735B1">
        <w:rPr>
          <w:rFonts w:cs="Times New Roman"/>
        </w:rPr>
        <w:t xml:space="preserve"> = 91; within-group spatial AB to visual stimuli: </w:t>
      </w:r>
      <w:r w:rsidR="00006C0B" w:rsidRPr="000735B1">
        <w:rPr>
          <w:rFonts w:cs="Times New Roman"/>
          <w:i/>
        </w:rPr>
        <w:t>OIS</w:t>
      </w:r>
      <w:r w:rsidR="00006C0B" w:rsidRPr="000735B1">
        <w:rPr>
          <w:rFonts w:cs="Times New Roman"/>
        </w:rPr>
        <w:t xml:space="preserve"> = 31, </w:t>
      </w:r>
      <w:r w:rsidR="00006C0B" w:rsidRPr="000735B1">
        <w:rPr>
          <w:rFonts w:cs="Times New Roman"/>
          <w:i/>
        </w:rPr>
        <w:t xml:space="preserve">N </w:t>
      </w:r>
      <w:r w:rsidR="00006C0B" w:rsidRPr="000735B1">
        <w:rPr>
          <w:rFonts w:cs="Times New Roman"/>
        </w:rPr>
        <w:t>= 38).</w:t>
      </w:r>
      <w:r w:rsidRPr="000735B1">
        <w:rPr>
          <w:rFonts w:cs="Times New Roman"/>
        </w:rPr>
        <w:t xml:space="preserve">  The OIS criterion was met and therefore imprecision was not a great cause of concern for this review </w:t>
      </w:r>
      <w:r w:rsidRPr="000735B1">
        <w:rPr>
          <w:rFonts w:cs="Times New Roman"/>
        </w:rPr>
        <w:fldChar w:fldCharType="begin"/>
      </w:r>
      <w:r w:rsidR="00187AB6" w:rsidRPr="000735B1">
        <w:rPr>
          <w:rFonts w:cs="Times New Roman"/>
        </w:rPr>
        <w:instrText xml:space="preserve"> ADDIN EN.CITE &lt;EndNote&gt;&lt;Cite&gt;&lt;Author&gt;Guyatt&lt;/Author&gt;&lt;Year&gt;2011&lt;/Year&gt;&lt;RecNum&gt;918&lt;/RecNum&gt;&lt;DisplayText&gt;[23]&lt;/DisplayText&gt;&lt;record&gt;&lt;rec-number&gt;918&lt;/rec-number&gt;&lt;foreign-keys&gt;&lt;key app="EN" db-id="2xaaap2efrdzf1eafv5pxxz39e2vzd90zsdz" timestamp="1583420029"&gt;918&lt;/key&gt;&lt;/foreign-keys&gt;&lt;ref-type name="Journal Article"&gt;17&lt;/ref-type&gt;&lt;contributors&gt;&lt;authors&gt;&lt;author&gt;Guyatt, Gordon H&lt;/author&gt;&lt;author&gt;Oxman, Andrew D&lt;/author&gt;&lt;author&gt;Kunz, Regina&lt;/author&gt;&lt;author&gt;Brozek, Jan&lt;/author&gt;&lt;author&gt;Alonso-Coello, Pablo&lt;/author&gt;&lt;author&gt;Rind, David&lt;/author&gt;&lt;author&gt;Devereaux, PJ&lt;/author&gt;&lt;author&gt;Montori, Victor M&lt;/author&gt;&lt;author&gt;Freyschuss, Bo&lt;/author&gt;&lt;author&gt;Vist, Gunn&lt;/author&gt;&lt;/authors&gt;&lt;/contributors&gt;&lt;titles&gt;&lt;title&gt;GRADE guidelines 6. Rating the quality of evidence—imprecision&lt;/title&gt;&lt;secondary-title&gt;Journal of clinical epidemiology&lt;/secondary-title&gt;&lt;/titles&gt;&lt;periodical&gt;&lt;full-title&gt;Journal of Clinical Epidemiology&lt;/full-title&gt;&lt;/periodical&gt;&lt;pages&gt;1283-1293&lt;/pages&gt;&lt;volume&gt;64&lt;/volume&gt;&lt;number&gt;12&lt;/number&gt;&lt;dates&gt;&lt;year&gt;2011&lt;/year&gt;&lt;/dates&gt;&lt;isbn&gt;0895-4356&lt;/isbn&gt;&lt;urls&gt;&lt;/urls&gt;&lt;/record&gt;&lt;/Cite&gt;&lt;/EndNote&gt;</w:instrText>
      </w:r>
      <w:r w:rsidRPr="000735B1">
        <w:rPr>
          <w:rFonts w:cs="Times New Roman"/>
        </w:rPr>
        <w:fldChar w:fldCharType="separate"/>
      </w:r>
      <w:r w:rsidR="00187AB6" w:rsidRPr="000735B1">
        <w:rPr>
          <w:rFonts w:cs="Times New Roman"/>
          <w:noProof/>
        </w:rPr>
        <w:t>[23]</w:t>
      </w:r>
      <w:r w:rsidRPr="000735B1">
        <w:rPr>
          <w:rFonts w:cs="Times New Roman"/>
        </w:rPr>
        <w:fldChar w:fldCharType="end"/>
      </w:r>
      <w:r w:rsidRPr="000735B1">
        <w:rPr>
          <w:rFonts w:cs="Times New Roman"/>
        </w:rPr>
        <w:t>.</w:t>
      </w:r>
    </w:p>
    <w:p w14:paraId="2168631B" w14:textId="4407A30E" w:rsidR="002B3895" w:rsidRPr="000735B1" w:rsidRDefault="002B3895" w:rsidP="007043E6">
      <w:pPr>
        <w:ind w:firstLine="720"/>
      </w:pPr>
      <w:r w:rsidRPr="000735B1">
        <w:t xml:space="preserve">Publication bias was tested using funnel plots and Egger’s regression test for plot asymmetry </w:t>
      </w:r>
      <w:r w:rsidRPr="000735B1">
        <w:fldChar w:fldCharType="begin"/>
      </w:r>
      <w:r w:rsidR="00187AB6" w:rsidRPr="000735B1">
        <w:instrText xml:space="preserve"> ADDIN EN.CITE &lt;EndNote&gt;&lt;Cite&gt;&lt;Author&gt;Egger&lt;/Author&gt;&lt;Year&gt;1997&lt;/Year&gt;&lt;RecNum&gt;47&lt;/RecNum&gt;&lt;DisplayText&gt;[15]&lt;/DisplayText&gt;&lt;record&gt;&lt;rec-number&gt;47&lt;/rec-number&gt;&lt;foreign-keys&gt;&lt;key app="EN" db-id="2xaaap2efrdzf1eafv5pxxz39e2vzd90zsdz" timestamp="1550759511"&gt;47&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0735B1">
        <w:fldChar w:fldCharType="separate"/>
      </w:r>
      <w:r w:rsidR="00187AB6" w:rsidRPr="000735B1">
        <w:rPr>
          <w:noProof/>
        </w:rPr>
        <w:t>[15]</w:t>
      </w:r>
      <w:r w:rsidRPr="000735B1">
        <w:fldChar w:fldCharType="end"/>
      </w:r>
      <w:r w:rsidRPr="000735B1">
        <w:t>.  Between-group and within-group effect sizes were tested separately because single means from the TOJ task could not be meaningfully combined with standardised mean difference effect sizes.  No evidence of publication bias was revealed by visual inspection of funnel plots</w:t>
      </w:r>
      <w:r w:rsidR="009B3E92" w:rsidRPr="000735B1">
        <w:t xml:space="preserve"> (Figure 7</w:t>
      </w:r>
      <w:r w:rsidRPr="000735B1">
        <w:t>) or by Egger’s test for between-group modality AB effect siz</w:t>
      </w:r>
      <w:r w:rsidR="00666552" w:rsidRPr="000735B1">
        <w:t>es</w:t>
      </w:r>
      <w:r w:rsidRPr="000735B1">
        <w:t xml:space="preserve"> </w:t>
      </w:r>
      <w:r w:rsidR="00666552" w:rsidRPr="000735B1">
        <w:t>(</w:t>
      </w:r>
      <w:r w:rsidRPr="000735B1">
        <w:rPr>
          <w:i/>
        </w:rPr>
        <w:t>t</w:t>
      </w:r>
      <w:r w:rsidR="003B2C9E" w:rsidRPr="000735B1">
        <w:t xml:space="preserve"> (8</w:t>
      </w:r>
      <w:r w:rsidRPr="000735B1">
        <w:t>)</w:t>
      </w:r>
      <w:r w:rsidR="003B2C9E" w:rsidRPr="000735B1">
        <w:t xml:space="preserve"> = -0.84</w:t>
      </w:r>
      <w:r w:rsidRPr="000735B1">
        <w:t xml:space="preserve">, </w:t>
      </w:r>
      <w:r w:rsidRPr="000735B1">
        <w:rPr>
          <w:i/>
        </w:rPr>
        <w:t>p</w:t>
      </w:r>
      <w:r w:rsidR="003B2C9E" w:rsidRPr="000735B1">
        <w:t xml:space="preserve"> = .424</w:t>
      </w:r>
      <w:r w:rsidR="00666552" w:rsidRPr="000735B1">
        <w:t>)</w:t>
      </w:r>
      <w:r w:rsidRPr="000735B1">
        <w:t xml:space="preserve"> between-group spatial AB effect sizes </w:t>
      </w:r>
      <w:r w:rsidR="00666552" w:rsidRPr="000735B1">
        <w:t>(</w:t>
      </w:r>
      <w:r w:rsidRPr="000735B1">
        <w:rPr>
          <w:i/>
        </w:rPr>
        <w:t>t</w:t>
      </w:r>
      <w:r w:rsidRPr="000735B1">
        <w:t xml:space="preserve"> (1) = 5.03, </w:t>
      </w:r>
      <w:r w:rsidRPr="000735B1">
        <w:rPr>
          <w:i/>
        </w:rPr>
        <w:t>p</w:t>
      </w:r>
      <w:r w:rsidRPr="000735B1">
        <w:t xml:space="preserve"> = .125</w:t>
      </w:r>
      <w:r w:rsidR="00666552" w:rsidRPr="000735B1">
        <w:t>)</w:t>
      </w:r>
      <w:r w:rsidRPr="000735B1">
        <w:t xml:space="preserve"> or within-group spatial AB effect siz</w:t>
      </w:r>
      <w:r w:rsidR="00666552" w:rsidRPr="000735B1">
        <w:t>es</w:t>
      </w:r>
      <w:r w:rsidRPr="000735B1">
        <w:t xml:space="preserve"> </w:t>
      </w:r>
      <w:r w:rsidR="00666552" w:rsidRPr="000735B1">
        <w:t>(</w:t>
      </w:r>
      <w:r w:rsidRPr="000735B1">
        <w:rPr>
          <w:i/>
        </w:rPr>
        <w:t>t</w:t>
      </w:r>
      <w:r w:rsidR="007043E6" w:rsidRPr="000735B1">
        <w:rPr>
          <w:i/>
        </w:rPr>
        <w:t xml:space="preserve"> </w:t>
      </w:r>
      <w:r w:rsidRPr="000735B1">
        <w:t xml:space="preserve">(7) = -1.23, </w:t>
      </w:r>
      <w:r w:rsidRPr="000735B1">
        <w:rPr>
          <w:i/>
        </w:rPr>
        <w:t>p</w:t>
      </w:r>
      <w:r w:rsidRPr="000735B1">
        <w:t xml:space="preserve"> = .259</w:t>
      </w:r>
      <w:r w:rsidR="00666552" w:rsidRPr="000735B1">
        <w:t>)</w:t>
      </w:r>
      <w:r w:rsidRPr="000735B1">
        <w:t xml:space="preserve">.  However, </w:t>
      </w:r>
      <w:r w:rsidR="003B2C9E" w:rsidRPr="000735B1">
        <w:t>tests of publication bias for spatial AB</w:t>
      </w:r>
      <w:r w:rsidRPr="000735B1">
        <w:t xml:space="preserve"> contained fewer than 10 studies so Egger’s test may be unreliable</w:t>
      </w:r>
      <w:r w:rsidR="003B2C9E" w:rsidRPr="000735B1">
        <w:t xml:space="preserve"> in these cases </w:t>
      </w:r>
      <w:r w:rsidR="008E535E" w:rsidRPr="000735B1">
        <w:fldChar w:fldCharType="begin"/>
      </w:r>
      <w:r w:rsidR="00187AB6" w:rsidRPr="000735B1">
        <w:instrText xml:space="preserve"> ADDIN EN.CITE &lt;EndNote&gt;&lt;Cite&gt;&lt;Author&gt;Egger&lt;/Author&gt;&lt;Year&gt;1997&lt;/Year&gt;&lt;RecNum&gt;47&lt;/RecNum&gt;&lt;DisplayText&gt;[15]&lt;/DisplayText&gt;&lt;record&gt;&lt;rec-number&gt;47&lt;/rec-number&gt;&lt;foreign-keys&gt;&lt;key app="EN" db-id="2xaaap2efrdzf1eafv5pxxz39e2vzd90zsdz" timestamp="1550759511"&gt;47&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008E535E" w:rsidRPr="000735B1">
        <w:fldChar w:fldCharType="separate"/>
      </w:r>
      <w:r w:rsidR="00187AB6" w:rsidRPr="000735B1">
        <w:rPr>
          <w:noProof/>
        </w:rPr>
        <w:t>[15]</w:t>
      </w:r>
      <w:r w:rsidR="008E535E" w:rsidRPr="000735B1">
        <w:fldChar w:fldCharType="end"/>
      </w:r>
      <w:r w:rsidRPr="000735B1">
        <w:t xml:space="preserve">.  Overall, there may be reason to downgrade the </w:t>
      </w:r>
      <w:r w:rsidR="00666552" w:rsidRPr="000735B1">
        <w:t>rating of evidence quality</w:t>
      </w:r>
      <w:r w:rsidRPr="000735B1">
        <w:t xml:space="preserve"> due to the overall probabilities of ri</w:t>
      </w:r>
      <w:r w:rsidR="00666552" w:rsidRPr="000735B1">
        <w:t xml:space="preserve">sk of bias, inconsistency, and </w:t>
      </w:r>
      <w:r w:rsidRPr="000735B1">
        <w:t xml:space="preserve">indirectness.  </w:t>
      </w:r>
    </w:p>
    <w:p w14:paraId="3CAED947" w14:textId="77777777" w:rsidR="002B3895" w:rsidRPr="000735B1" w:rsidRDefault="002B3895" w:rsidP="002B3895">
      <w:pPr>
        <w:pStyle w:val="Heading1"/>
      </w:pPr>
      <w:r w:rsidRPr="000735B1">
        <w:lastRenderedPageBreak/>
        <w:t>Discussion</w:t>
      </w:r>
    </w:p>
    <w:p w14:paraId="28690503" w14:textId="6CF62F42" w:rsidR="007266B9" w:rsidRPr="000735B1" w:rsidRDefault="002B3895" w:rsidP="002B3895">
      <w:r w:rsidRPr="000735B1">
        <w:tab/>
        <w:t xml:space="preserve">This systematic review and meta-analysis investigated whether chronic pain patients show AB to somatosensory stimuli over other stimuli modalities and relative to the spatial </w:t>
      </w:r>
      <w:r w:rsidR="00D554A8" w:rsidRPr="000735B1">
        <w:t>location of pain.  The</w:t>
      </w:r>
      <w:r w:rsidRPr="000735B1">
        <w:t xml:space="preserve"> meta-analysis f</w:t>
      </w:r>
      <w:r w:rsidR="00913BD6" w:rsidRPr="000735B1">
        <w:t>ound that chronic pain patients</w:t>
      </w:r>
      <w:r w:rsidR="00DD58C8" w:rsidRPr="000735B1">
        <w:t>, excluding somatoform pain patients,</w:t>
      </w:r>
      <w:r w:rsidRPr="000735B1">
        <w:t xml:space="preserve"> showed significantly greater AB to somatosensory modality stimuli than healthy controls (</w:t>
      </w:r>
      <w:r w:rsidRPr="000735B1">
        <w:rPr>
          <w:i/>
        </w:rPr>
        <w:t>k</w:t>
      </w:r>
      <w:r w:rsidR="00913BD6" w:rsidRPr="000735B1">
        <w:t xml:space="preserve"> = 9</w:t>
      </w:r>
      <w:r w:rsidRPr="000735B1">
        <w:t xml:space="preserve">, Hedges’ </w:t>
      </w:r>
      <w:r w:rsidRPr="000735B1">
        <w:rPr>
          <w:i/>
        </w:rPr>
        <w:t>g</w:t>
      </w:r>
      <w:r w:rsidRPr="000735B1">
        <w:t xml:space="preserve"> </w:t>
      </w:r>
      <w:r w:rsidR="00DD58C8" w:rsidRPr="000735B1">
        <w:t>= 0.34</w:t>
      </w:r>
      <w:r w:rsidRPr="000735B1">
        <w:t>)</w:t>
      </w:r>
      <w:r w:rsidR="00DD58C8" w:rsidRPr="000735B1">
        <w:t xml:space="preserve">. </w:t>
      </w:r>
      <w:r w:rsidR="00230C28" w:rsidRPr="000735B1">
        <w:t xml:space="preserve"> </w:t>
      </w:r>
      <w:r w:rsidRPr="000735B1">
        <w:t>Considering spatial AB, meta-analysis of TOJ task results found that patients with unilateral chronic pain showed significant AB away from somatosensory stimuli (</w:t>
      </w:r>
      <w:r w:rsidRPr="000735B1">
        <w:rPr>
          <w:i/>
        </w:rPr>
        <w:t>k</w:t>
      </w:r>
      <w:r w:rsidRPr="000735B1">
        <w:t xml:space="preserve"> = 7, effect estimate = 22.43ms) and visual stimuli (</w:t>
      </w:r>
      <w:r w:rsidRPr="000735B1">
        <w:rPr>
          <w:i/>
        </w:rPr>
        <w:t>k</w:t>
      </w:r>
      <w:r w:rsidRPr="000735B1">
        <w:t xml:space="preserve"> = 2, effect estimate = 13.75ms)</w:t>
      </w:r>
      <w:r w:rsidR="00B30448" w:rsidRPr="000735B1">
        <w:t xml:space="preserve"> on the pain-affected side of their body</w:t>
      </w:r>
      <w:r w:rsidR="004D4459" w:rsidRPr="000735B1">
        <w:t>.</w:t>
      </w:r>
      <w:r w:rsidRPr="000735B1">
        <w:t xml:space="preserve"> </w:t>
      </w:r>
      <w:r w:rsidR="004D4459" w:rsidRPr="000735B1">
        <w:t xml:space="preserve"> T</w:t>
      </w:r>
      <w:r w:rsidRPr="000735B1">
        <w:t xml:space="preserve">he majority of studies that contributed to this outcome recruited patients with CRPS, therefore </w:t>
      </w:r>
      <w:r w:rsidR="004D4459" w:rsidRPr="000735B1">
        <w:t xml:space="preserve">the extent to which this </w:t>
      </w:r>
      <w:r w:rsidRPr="000735B1">
        <w:t>finding generalises to other chronic pain conditions</w:t>
      </w:r>
      <w:r w:rsidR="004D4459" w:rsidRPr="000735B1">
        <w:t xml:space="preserve"> is unclear</w:t>
      </w:r>
      <w:r w:rsidRPr="000735B1">
        <w:t>.  Meta-analysis of between-group effects indicated that spatial AB to somatosensory stimuli did not differ between chronic pain patients and healthy controls (</w:t>
      </w:r>
      <w:r w:rsidRPr="000735B1">
        <w:rPr>
          <w:i/>
        </w:rPr>
        <w:t>k</w:t>
      </w:r>
      <w:r w:rsidRPr="000735B1">
        <w:t xml:space="preserve"> = 3, </w:t>
      </w:r>
      <w:r w:rsidRPr="000735B1">
        <w:rPr>
          <w:i/>
        </w:rPr>
        <w:t>g</w:t>
      </w:r>
      <w:r w:rsidRPr="000735B1">
        <w:t xml:space="preserve"> = 0.60), reflecting the effect direction</w:t>
      </w:r>
      <w:r w:rsidR="004D4459" w:rsidRPr="000735B1">
        <w:t xml:space="preserve"> inconsistency</w:t>
      </w:r>
      <w:r w:rsidRPr="000735B1">
        <w:t xml:space="preserve"> between studies </w:t>
      </w:r>
      <w:r w:rsidRPr="000735B1">
        <w:fldChar w:fldCharType="begin">
          <w:fldData xml:space="preserve">PEVuZE5vdGU+PENpdGU+PEF1dGhvcj5Nb3NlbGV5PC9BdXRob3I+PFllYXI+MjAxMjwvWWVhcj48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=
</w:fldData>
        </w:fldChar>
      </w:r>
      <w:r w:rsidR="00187AB6" w:rsidRPr="000735B1">
        <w:instrText xml:space="preserve"> ADDIN EN.CITE </w:instrText>
      </w:r>
      <w:r w:rsidR="00187AB6" w:rsidRPr="000735B1">
        <w:fldChar w:fldCharType="begin">
          <w:fldData xml:space="preserve">PEVuZE5vdGU+PENpdGU+PEF1dGhvcj5Nb3NlbGV5PC9BdXRob3I+PFllYXI+MjAxMjwvWWVhcj48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=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42; 44; 68]</w:t>
      </w:r>
      <w:r w:rsidRPr="000735B1">
        <w:fldChar w:fldCharType="end"/>
      </w:r>
      <w:r w:rsidR="00911D6F" w:rsidRPr="000735B1">
        <w:t>.</w:t>
      </w:r>
      <w:r w:rsidR="007266B9" w:rsidRPr="000735B1">
        <w:t xml:space="preserve"> </w:t>
      </w:r>
      <w:r w:rsidR="00187AB6" w:rsidRPr="000735B1">
        <w:t xml:space="preserve">There was not a consistent correlation between questionnaire and attentional task measures of AB.  This is perhaps unsurprising because </w:t>
      </w:r>
      <w:r w:rsidR="006C5973" w:rsidRPr="000735B1">
        <w:t xml:space="preserve">it may be difficult for </w:t>
      </w:r>
      <w:r w:rsidR="00187AB6" w:rsidRPr="000735B1">
        <w:t xml:space="preserve">self-report questionnaires </w:t>
      </w:r>
      <w:r w:rsidR="006C5973" w:rsidRPr="000735B1">
        <w:t>to fully assess automatic and unintentional attentional processes</w:t>
      </w:r>
      <w:r w:rsidR="00187AB6" w:rsidRPr="000735B1">
        <w:t xml:space="preserve"> </w:t>
      </w:r>
      <w:r w:rsidR="006C5973" w:rsidRPr="000735B1">
        <w:t xml:space="preserve">such as hypervigilance </w:t>
      </w:r>
      <w:r w:rsidR="00187AB6" w:rsidRPr="000735B1">
        <w:fldChar w:fldCharType="begin"/>
      </w:r>
      <w:r w:rsidR="00187AB6" w:rsidRPr="000735B1">
        <w:instrText xml:space="preserve"> ADDIN EN.CITE &lt;EndNote&gt;&lt;Cite&gt;&lt;Author&gt;Crombez&lt;/Author&gt;&lt;Year&gt;2005&lt;/Year&gt;&lt;RecNum&gt;85&lt;/RecNum&gt;&lt;DisplayText&gt;[10; 70]&lt;/DisplayText&gt;&lt;record&gt;&lt;rec-number&gt;85&lt;/rec-number&gt;&lt;foreign-keys&gt;&lt;key app="EN" db-id="2xaaap2efrdzf1eafv5pxxz39e2vzd90zsdz" timestamp="1557928343"&gt;85&lt;/key&gt;&lt;/foreign-keys&gt;&lt;ref-type name="Journal Article"&gt;17&lt;/ref-type&gt;&lt;contributors&gt;&lt;authors&gt;&lt;author&gt;Crombez, G.&lt;/author&gt;&lt;author&gt;Van Damme, Stefaan&lt;/author&gt;&lt;author&gt;Eccleston, Christopher&lt;/author&gt;&lt;/authors&gt;&lt;/contributors&gt;&lt;titles&gt;&lt;title&gt;Hypervigilance to pain: an experimental and clinical analysis&lt;/title&gt;&lt;secondary-title&gt;Pain&lt;/secondary-title&gt;&lt;/titles&gt;&lt;periodical&gt;&lt;full-title&gt;Pain&lt;/full-title&gt;&lt;/periodical&gt;&lt;pages&gt;4-7&lt;/pages&gt;&lt;volume&gt;116&lt;/volume&gt;&lt;number&gt;1&lt;/number&gt;&lt;dates&gt;&lt;year&gt;2005&lt;/year&gt;&lt;/dates&gt;&lt;isbn&gt;0304-3959&lt;/isbn&gt;&lt;urls&gt;&lt;/urls&gt;&lt;/record&gt;&lt;/Cite&gt;&lt;Cite&gt;&lt;Author&gt;Van Damme&lt;/Author&gt;&lt;Year&gt;2009&lt;/Year&gt;&lt;RecNum&gt;39&lt;/RecNum&gt;&lt;record&gt;&lt;rec-number&gt;39&lt;/rec-number&gt;&lt;foreign-keys&gt;&lt;key app="EN" db-id="2xaaap2efrdzf1eafv5pxxz39e2vzd90zsdz" timestamp="1550759501"&gt;39&lt;/key&gt;&lt;/foreign-keys&gt;&lt;ref-type name="Journal Article"&gt;17&lt;/ref-type&gt;&lt;contributors&gt;&lt;authors&gt;&lt;author&gt;Van Damme, S.&lt;/author&gt;&lt;author&gt;Crombez, Geert&lt;/author&gt;&lt;author&gt;Wiech, Katja&lt;/author&gt;&lt;author&gt;Legrain, Valéry&lt;/author&gt;&lt;author&gt;Peters, Madelon L&lt;/author&gt;&lt;author&gt;Eccleston, Christopher&lt;/author&gt;&lt;/authors&gt;&lt;/contributors&gt;&lt;titles&gt;&lt;title&gt;Why become more general when we can be more specific? Comment on Hollins et al.“Perceived intensity and unpleasantness of cutaneous and auditory stimuli: An evaluation of the generalized hypervigilance hypothesis”[Pain 2009; 141: 215–221], and on Rollman “Perspectives on hypervigilance”[Pain 2009; 141: 183–184]&lt;/title&gt;&lt;secondary-title&gt;Pain&lt;/secondary-title&gt;&lt;/titles&gt;&lt;periodical&gt;&lt;full-title&gt;Pain&lt;/full-title&gt;&lt;/periodical&gt;&lt;pages&gt;342-343&lt;/pages&gt;&lt;volume&gt;144&lt;/volume&gt;&lt;number&gt;3&lt;/number&gt;&lt;dates&gt;&lt;year&gt;2009&lt;/year&gt;&lt;/dates&gt;&lt;isbn&gt;0304-3959&lt;/isbn&gt;&lt;urls&gt;&lt;/urls&gt;&lt;/record&gt;&lt;/Cite&gt;&lt;/EndNote&gt;</w:instrText>
      </w:r>
      <w:r w:rsidR="00187AB6" w:rsidRPr="000735B1">
        <w:fldChar w:fldCharType="separate"/>
      </w:r>
      <w:r w:rsidR="00187AB6" w:rsidRPr="000735B1">
        <w:rPr>
          <w:noProof/>
        </w:rPr>
        <w:t>[10; 70]</w:t>
      </w:r>
      <w:r w:rsidR="00187AB6" w:rsidRPr="000735B1">
        <w:fldChar w:fldCharType="end"/>
      </w:r>
      <w:r w:rsidR="00187AB6" w:rsidRPr="000735B1">
        <w:t>.</w:t>
      </w:r>
    </w:p>
    <w:p w14:paraId="326121B8" w14:textId="67804610" w:rsidR="002B3895" w:rsidRPr="000735B1" w:rsidRDefault="002B3895" w:rsidP="002B3895">
      <w:pPr>
        <w:ind w:firstLine="720"/>
      </w:pPr>
      <w:r w:rsidRPr="000735B1">
        <w:t xml:space="preserve">AB </w:t>
      </w:r>
      <w:r w:rsidR="0098750D" w:rsidRPr="000735B1">
        <w:t xml:space="preserve">to somatosensory sensations </w:t>
      </w:r>
      <w:r w:rsidRPr="000735B1">
        <w:t xml:space="preserve">may contribute to chronic pain maintenance through the mechanisms </w:t>
      </w:r>
      <w:r w:rsidR="00B30448" w:rsidRPr="000735B1">
        <w:t>described</w:t>
      </w:r>
      <w:r w:rsidRPr="000735B1">
        <w:t xml:space="preserve"> by the Attentional Gain Control Model of Hypervigilance </w:t>
      </w:r>
      <w:r w:rsidRPr="000735B1">
        <w:fldChar w:fldCharType="begin"/>
      </w:r>
      <w:r w:rsidR="00187AB6" w:rsidRPr="000735B1">
        <w:instrText xml:space="preserve"> ADDIN EN.CITE &lt;EndNote&gt;&lt;Cite&gt;&lt;Author&gt;Hollins&lt;/Author&gt;&lt;Year&gt;2009&lt;/Year&gt;&lt;RecNum&gt;122&lt;/RecNum&gt;&lt;DisplayText&gt;[28]&lt;/DisplayText&gt;&lt;record&gt;&lt;rec-number&gt;122&lt;/rec-number&gt;&lt;foreign-keys&gt;&lt;key app="EN" db-id="2xaaap2efrdzf1eafv5pxxz39e2vzd90zsdz" timestamp="1561735347"&gt;122&lt;/key&gt;&lt;/foreign-keys&gt;&lt;ref-type name="Journal Article"&gt;17&lt;/ref-type&gt;&lt;contributors&gt;&lt;authors&gt;&lt;author&gt;Hollins, Mark&lt;/author&gt;&lt;author&gt;Harper, Daniel&lt;/author&gt;&lt;author&gt;Gallagher, Shannon&lt;/author&gt;&lt;author&gt;Owings, Eric W&lt;/author&gt;&lt;author&gt;Lim, Pei Feng&lt;/author&gt;&lt;author&gt;Miller, Vanessa&lt;/author&gt;&lt;author&gt;Siddiqi, Muhammad Q&lt;/author&gt;&lt;author&gt;Maixner, William&lt;/author&gt;&lt;/authors&gt;&lt;/contributors&gt;&lt;titles&gt;&lt;title&gt;Perceived intensity and unpleasantness of cutaneous and auditory stimuli: an evaluation of the generalized hypervigilance hypothesis&lt;/title&gt;&lt;secondary-title&gt;Pain&lt;/secondary-title&gt;&lt;/titles&gt;&lt;periodical&gt;&lt;full-title&gt;Pain&lt;/full-title&gt;&lt;/periodical&gt;&lt;pages&gt;215-221&lt;/pages&gt;&lt;volume&gt;141&lt;/volume&gt;&lt;number&gt;3&lt;/number&gt;&lt;dates&gt;&lt;year&gt;2009&lt;/year&gt;&lt;/dates&gt;&lt;isbn&gt;0304-3959&lt;/isbn&gt;&lt;urls&gt;&lt;/urls&gt;&lt;/record&gt;&lt;/Cite&gt;&lt;/EndNote&gt;</w:instrText>
      </w:r>
      <w:r w:rsidRPr="000735B1">
        <w:fldChar w:fldCharType="separate"/>
      </w:r>
      <w:r w:rsidR="00187AB6" w:rsidRPr="000735B1">
        <w:rPr>
          <w:noProof/>
        </w:rPr>
        <w:t>[28]</w:t>
      </w:r>
      <w:r w:rsidRPr="000735B1">
        <w:fldChar w:fldCharType="end"/>
      </w:r>
      <w:r w:rsidRPr="000735B1">
        <w:t xml:space="preserve">, </w:t>
      </w:r>
      <w:r w:rsidR="0098750D" w:rsidRPr="000735B1">
        <w:t>which was developed</w:t>
      </w:r>
      <w:r w:rsidRPr="000735B1">
        <w:t xml:space="preserve"> from research with fibromyalgia patients.  This model argues that patients monitor sensations indicative of pain and therefore direct more attention to these sensations</w:t>
      </w:r>
      <w:r w:rsidR="0098750D" w:rsidRPr="000735B1">
        <w:t>, amplifying</w:t>
      </w:r>
      <w:r w:rsidRPr="000735B1">
        <w:t xml:space="preserve"> their perception</w:t>
      </w:r>
      <w:r w:rsidR="0098750D" w:rsidRPr="000735B1">
        <w:t xml:space="preserve"> and contributing</w:t>
      </w:r>
      <w:r w:rsidRPr="000735B1">
        <w:t xml:space="preserve"> to the maintenance of chronic pain.  </w:t>
      </w:r>
      <w:r w:rsidR="0098750D" w:rsidRPr="000735B1">
        <w:t xml:space="preserve">This systematic review only found limited evidence for somatosensory hypervigilance in fibromyalgia in one study </w:t>
      </w:r>
      <w:r w:rsidR="008E535E" w:rsidRPr="000735B1">
        <w:fldChar w:fldCharType="begin"/>
      </w:r>
      <w:r w:rsidR="00187AB6" w:rsidRPr="000735B1">
        <w:instrText xml:space="preserve"> ADDIN EN.CITE &lt;EndNote&gt;&lt;Cite&gt;&lt;Author&gt;Vandenbroucke&lt;/Author&gt;&lt;Year&gt;2014&lt;/Year&gt;&lt;RecNum&gt;111&lt;/RecNum&gt;&lt;DisplayText&gt;[77]&lt;/DisplayText&gt;&lt;record&gt;&lt;rec-number&gt;111&lt;/rec-number&gt;&lt;foreign-keys&gt;&lt;key app="EN" db-id="2xaaap2efrdzf1eafv5pxxz39e2vzd90zsdz" timestamp="1559213040"&gt;111&lt;/key&gt;&lt;/foreign-keys&gt;&lt;ref-type name="Journal Article"&gt;17&lt;/ref-type&gt;&lt;contributors&gt;&lt;authors&gt;&lt;author&gt;Vandenbroucke, Sophie&lt;/author&gt;&lt;author&gt;Crombez, Geert&lt;/author&gt;&lt;author&gt;Harrar, V&lt;/author&gt;&lt;author&gt;Brusselmans, GRIET&lt;/author&gt;&lt;author&gt;Devulder, Jacques&lt;/author&gt;&lt;author&gt;Spence, C&lt;/author&gt;&lt;author&gt;Goubert, Liesbet&lt;/author&gt;&lt;/authors&gt;&lt;/contributors&gt;&lt;titles&gt;&lt;title&gt;Fibromyalgia patients and controls are equally accurate in detecting tactile stimuli while observing another in pain: An experimental study&lt;/title&gt;&lt;secondary-title&gt;Attention, Perception, &amp;amp; Psychophysics&lt;/secondary-title&gt;&lt;/titles&gt;&lt;periodical&gt;&lt;full-title&gt;Attention, Perception, &amp;amp; Psychophysics&lt;/full-title&gt;&lt;/periodical&gt;&lt;pages&gt;2548-2559&lt;/pages&gt;&lt;volume&gt;76&lt;/volume&gt;&lt;number&gt;8&lt;/number&gt;&lt;dates&gt;&lt;year&gt;2014&lt;/year&gt;&lt;/dates&gt;&lt;isbn&gt;1943-3921&lt;/isbn&gt;&lt;urls&gt;&lt;/urls&gt;&lt;/record&gt;&lt;/Cite&gt;&lt;/EndNote&gt;</w:instrText>
      </w:r>
      <w:r w:rsidR="008E535E" w:rsidRPr="000735B1">
        <w:fldChar w:fldCharType="separate"/>
      </w:r>
      <w:r w:rsidR="00187AB6" w:rsidRPr="000735B1">
        <w:rPr>
          <w:noProof/>
        </w:rPr>
        <w:t>[77]</w:t>
      </w:r>
      <w:r w:rsidR="008E535E" w:rsidRPr="000735B1">
        <w:fldChar w:fldCharType="end"/>
      </w:r>
      <w:r w:rsidR="00886BCC" w:rsidRPr="000735B1">
        <w:t>,</w:t>
      </w:r>
      <w:r w:rsidR="0098750D" w:rsidRPr="000735B1">
        <w:t xml:space="preserve"> and the subgroup meta-analysis of fibromyalgia patients </w:t>
      </w:r>
      <w:r w:rsidR="0098750D" w:rsidRPr="000735B1">
        <w:lastRenderedPageBreak/>
        <w:t>was not significant (</w:t>
      </w:r>
      <w:r w:rsidR="0098750D" w:rsidRPr="000735B1">
        <w:rPr>
          <w:i/>
        </w:rPr>
        <w:t>g</w:t>
      </w:r>
      <w:r w:rsidR="0098750D" w:rsidRPr="000735B1">
        <w:t xml:space="preserve"> = 1.67, </w:t>
      </w:r>
      <w:r w:rsidR="0098750D" w:rsidRPr="000735B1">
        <w:rPr>
          <w:i/>
        </w:rPr>
        <w:t>p</w:t>
      </w:r>
      <w:r w:rsidR="0098750D" w:rsidRPr="000735B1">
        <w:t xml:space="preserve"> = .095).  However, n</w:t>
      </w:r>
      <w:r w:rsidRPr="000735B1">
        <w:t xml:space="preserve">euroimaging evidence from the systematic review </w:t>
      </w:r>
      <w:r w:rsidR="0098750D" w:rsidRPr="000735B1">
        <w:t>indicates that</w:t>
      </w:r>
      <w:r w:rsidRPr="000735B1">
        <w:t xml:space="preserve"> AB </w:t>
      </w:r>
      <w:r w:rsidR="0098750D" w:rsidRPr="000735B1">
        <w:t>to the somatosensory modality may exist in</w:t>
      </w:r>
      <w:r w:rsidRPr="000735B1">
        <w:t xml:space="preserve"> other chronic pain conditions including migraine and tension type headache </w:t>
      </w:r>
      <w:r w:rsidR="00980CD0" w:rsidRPr="000735B1">
        <w:t xml:space="preserve">in adults </w:t>
      </w:r>
      <w:r w:rsidRPr="000735B1">
        <w:fldChar w:fldCharType="begin"/>
      </w:r>
      <w:r w:rsidR="00187AB6" w:rsidRPr="000735B1">
        <w:instrText xml:space="preserve"> ADDIN EN.CITE &lt;EndNote&gt;&lt;Cite&gt;&lt;Author&gt;De Tommaso&lt;/Author&gt;&lt;Year&gt;2008&lt;/Year&gt;&lt;RecNum&gt;105&lt;/RecNum&gt;&lt;DisplayText&gt;[12; 40]&lt;/DisplayText&gt;&lt;record&gt;&lt;rec-number&gt;105&lt;/rec-number&gt;&lt;foreign-keys&gt;&lt;key app="EN" db-id="2xaaap2efrdzf1eafv5pxxz39e2vzd90zsdz" timestamp="1558607952"&gt;105&lt;/key&gt;&lt;/foreign-keys&gt;&lt;ref-type name="Journal Article"&gt;17&lt;/ref-type&gt;&lt;contributors&gt;&lt;authors&gt;&lt;author&gt;De Tommaso, Marina&lt;/author&gt;&lt;author&gt;Baumgartner, Ulf&lt;/author&gt;&lt;author&gt;Sardaro, Michele&lt;/author&gt;&lt;author&gt;Difruscolo, Olimpia&lt;/author&gt;&lt;author&gt;Serpino, Claudia&lt;/author&gt;&lt;author&gt;Treede, Rolf‐Detlef&lt;/author&gt;&lt;/authors&gt;&lt;/contributors&gt;&lt;titles&gt;&lt;title&gt;Effects of distraction versus spatial discrimination on laser‐evoked potentials in migraine&lt;/title&gt;&lt;secondary-title&gt;Headache: The Journal of Head and Face Pain&lt;/secondary-title&gt;&lt;/titles&gt;&lt;periodical&gt;&lt;full-title&gt;Headache: The Journal of Head and Face Pain&lt;/full-title&gt;&lt;/periodical&gt;&lt;pages&gt;408-416&lt;/pages&gt;&lt;volume&gt;48&lt;/volume&gt;&lt;number&gt;3&lt;/number&gt;&lt;dates&gt;&lt;year&gt;2008&lt;/year&gt;&lt;/dates&gt;&lt;isbn&gt;0017-8748&lt;/isbn&gt;&lt;urls&gt;&lt;/urls&gt;&lt;/record&gt;&lt;/Cite&gt;&lt;Cite&gt;&lt;Author&gt;Mathur&lt;/Author&gt;&lt;Year&gt;2015&lt;/Year&gt;&lt;RecNum&gt;88&lt;/RecNum&gt;&lt;record&gt;&lt;rec-number&gt;88&lt;/rec-number&gt;&lt;foreign-keys&gt;&lt;key app="EN" db-id="2xaaap2efrdzf1eafv5pxxz39e2vzd90zsdz" timestamp="1557930727"&gt;88&lt;/key&gt;&lt;/foreign-keys&gt;&lt;ref-type name="Journal Article"&gt;17&lt;/ref-type&gt;&lt;contributors&gt;&lt;authors&gt;&lt;author&gt;Mathur, Vani A&lt;/author&gt;&lt;author&gt;Khan, Shariq A&lt;/author&gt;&lt;author&gt;Keaser, Michael L&lt;/author&gt;&lt;author&gt;Hubbard, Catherine S&lt;/author&gt;&lt;author&gt;Goyal, Madhav&lt;/author&gt;&lt;author&gt;Seminowicz, David A&lt;/author&gt;&lt;/authors&gt;&lt;/contributors&gt;&lt;titles&gt;&lt;title&gt;Altered cognition-related brain activity and interactions with acute pain in migraine&lt;/title&gt;&lt;secondary-title&gt;NeuroImage: Clinical&lt;/secondary-title&gt;&lt;/titles&gt;&lt;periodical&gt;&lt;full-title&gt;NeuroImage: Clinical&lt;/full-title&gt;&lt;/periodical&gt;&lt;pages&gt;347-358&lt;/pages&gt;&lt;volume&gt;7&lt;/volume&gt;&lt;dates&gt;&lt;year&gt;2015&lt;/year&gt;&lt;/dates&gt;&lt;isbn&gt;2213-1582&lt;/isbn&gt;&lt;urls&gt;&lt;/urls&gt;&lt;/record&gt;&lt;/Cite&gt;&lt;/EndNote&gt;</w:instrText>
      </w:r>
      <w:r w:rsidRPr="000735B1">
        <w:fldChar w:fldCharType="separate"/>
      </w:r>
      <w:r w:rsidR="00187AB6" w:rsidRPr="000735B1">
        <w:rPr>
          <w:noProof/>
        </w:rPr>
        <w:t>[12; 40]</w:t>
      </w:r>
      <w:r w:rsidRPr="000735B1">
        <w:fldChar w:fldCharType="end"/>
      </w:r>
      <w:r w:rsidR="00980CD0" w:rsidRPr="000735B1">
        <w:t xml:space="preserve"> and children </w:t>
      </w:r>
      <w:r w:rsidR="00980CD0" w:rsidRPr="000735B1">
        <w:fldChar w:fldCharType="begin">
          <w:fldData xml:space="preserve">PEVuZE5vdGU+PENpdGU+PEF1dGhvcj5JYWNvdmVsbGk8L0F1dGhvcj48WWVhcj4yMDEyPC9ZZWFy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</w:fldData>
        </w:fldChar>
      </w:r>
      <w:r w:rsidR="00187AB6" w:rsidRPr="000735B1">
        <w:instrText xml:space="preserve"> ADDIN EN.CITE </w:instrText>
      </w:r>
      <w:r w:rsidR="00187AB6" w:rsidRPr="000735B1">
        <w:fldChar w:fldCharType="begin">
          <w:fldData xml:space="preserve">PEVuZE5vdGU+PENpdGU+PEF1dGhvcj5JYWNvdmVsbGk8L0F1dGhvcj48WWVhcj4yMDEyPC9ZZWFy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</w:fldData>
        </w:fldChar>
      </w:r>
      <w:r w:rsidR="00187AB6" w:rsidRPr="000735B1">
        <w:instrText xml:space="preserve"> ADDIN EN.CITE.DATA </w:instrText>
      </w:r>
      <w:r w:rsidR="00187AB6" w:rsidRPr="000735B1">
        <w:fldChar w:fldCharType="end"/>
      </w:r>
      <w:r w:rsidR="00980CD0" w:rsidRPr="000735B1">
        <w:fldChar w:fldCharType="separate"/>
      </w:r>
      <w:r w:rsidR="00187AB6" w:rsidRPr="000735B1">
        <w:rPr>
          <w:noProof/>
        </w:rPr>
        <w:t>[30; 80]</w:t>
      </w:r>
      <w:r w:rsidR="00980CD0" w:rsidRPr="000735B1">
        <w:fldChar w:fldCharType="end"/>
      </w:r>
      <w:r w:rsidRPr="000735B1">
        <w:t xml:space="preserve">, somatoform pain </w:t>
      </w:r>
      <w:r w:rsidRPr="000735B1">
        <w:fldChar w:fldCharType="begin"/>
      </w:r>
      <w:r w:rsidR="00187AB6" w:rsidRPr="000735B1">
        <w:instrText xml:space="preserve"> ADDIN EN.CITE &lt;EndNote&gt;&lt;Cite&gt;&lt;Author&gt;Stankewitz&lt;/Author&gt;&lt;Year&gt;2018&lt;/Year&gt;&lt;RecNum&gt;112&lt;/RecNum&gt;&lt;DisplayText&gt;[63]&lt;/DisplayText&gt;&lt;record&gt;&lt;rec-number&gt;112&lt;/rec-number&gt;&lt;foreign-keys&gt;&lt;key app="EN" db-id="2xaaap2efrdzf1eafv5pxxz39e2vzd90zsdz" timestamp="1559213121"&gt;112&lt;/key&gt;&lt;/foreign-keys&gt;&lt;ref-type name="Journal Article"&gt;17&lt;/ref-type&gt;&lt;contributors&gt;&lt;authors&gt;&lt;author&gt;Stankewitz, Anne&lt;/author&gt;&lt;author&gt;Sorg, Christian&lt;/author&gt;&lt;author&gt;von Kalckreuth, Alexander&lt;/author&gt;&lt;author&gt;Schulz, Enrico&lt;/author&gt;&lt;author&gt;Valet, Michael&lt;/author&gt;&lt;author&gt;Neufang, Susanne&lt;/author&gt;&lt;author&gt;Zimmer, Claus&lt;/author&gt;&lt;author&gt;Henningsen, Peter&lt;/author&gt;&lt;author&gt;Gündel, Harald&lt;/author&gt;&lt;author&gt;Wohlschläger, Afra M&lt;/author&gt;&lt;/authors&gt;&lt;/contributors&gt;&lt;titles&gt;&lt;title&gt;Fronto‐Insular Connectivity during Pain Distraction Is Impaired in Patients with Somatoform Pain&lt;/title&gt;&lt;secondary-title&gt;Journal of Neuroimaging&lt;/secondary-title&gt;&lt;/titles&gt;&lt;periodical&gt;&lt;full-title&gt;Journal of Neuroimaging&lt;/full-title&gt;&lt;/periodical&gt;&lt;pages&gt;621-628&lt;/pages&gt;&lt;volume&gt;28&lt;/volume&gt;&lt;number&gt;6&lt;/number&gt;&lt;dates&gt;&lt;year&gt;2018&lt;/year&gt;&lt;/dates&gt;&lt;isbn&gt;1051-2284&lt;/isbn&gt;&lt;urls&gt;&lt;/urls&gt;&lt;/record&gt;&lt;/Cite&gt;&lt;/EndNote&gt;</w:instrText>
      </w:r>
      <w:r w:rsidRPr="000735B1">
        <w:fldChar w:fldCharType="separate"/>
      </w:r>
      <w:r w:rsidR="00187AB6" w:rsidRPr="000735B1">
        <w:rPr>
          <w:noProof/>
        </w:rPr>
        <w:t>[63]</w:t>
      </w:r>
      <w:r w:rsidRPr="000735B1">
        <w:fldChar w:fldCharType="end"/>
      </w:r>
      <w:r w:rsidR="00980CD0" w:rsidRPr="000735B1">
        <w:t xml:space="preserve">, and paediatric abdominal pain </w:t>
      </w:r>
      <w:r w:rsidR="00980CD0" w:rsidRPr="000735B1">
        <w:fldChar w:fldCharType="begin"/>
      </w:r>
      <w:r w:rsidR="00187AB6" w:rsidRPr="000735B1">
        <w:instrText xml:space="preserve"> ADDIN EN.CITE &lt;EndNote&gt;&lt;Cite&gt;&lt;Author&gt;Hermann&lt;/Author&gt;&lt;Year&gt;2008&lt;/Year&gt;&lt;RecNum&gt;29&lt;/RecNum&gt;&lt;DisplayText&gt;[25]&lt;/DisplayText&gt;&lt;record&gt;&lt;rec-number&gt;29&lt;/rec-number&gt;&lt;foreign-keys&gt;&lt;key app="EN" db-id="2xaaap2efrdzf1eafv5pxxz39e2vzd90zsdz" timestamp="1550759491"&gt;29&lt;/key&gt;&lt;/foreign-keys&gt;&lt;ref-type name="Journal Article"&gt;17&lt;/ref-type&gt;&lt;contributors&gt;&lt;authors&gt;&lt;author&gt;Hermann, Christiane&lt;/author&gt;&lt;author&gt;Zohsel, Katrin&lt;/author&gt;&lt;author&gt;Hohmeister, Johanna&lt;/author&gt;&lt;author&gt;Flor, Herta&lt;/author&gt;&lt;/authors&gt;&lt;/contributors&gt;&lt;titles&gt;&lt;title&gt;Cortical correlates of an attentional bias to painful and innocuous somatic stimuli in children with recurrent abdominal pain&lt;/title&gt;&lt;secondary-title&gt;Pain&lt;/secondary-title&gt;&lt;/titles&gt;&lt;periodical&gt;&lt;full-title&gt;Pain&lt;/full-title&gt;&lt;/periodical&gt;&lt;pages&gt;397-406&lt;/pages&gt;&lt;volume&gt;136&lt;/volume&gt;&lt;number&gt;3&lt;/number&gt;&lt;dates&gt;&lt;year&gt;2008&lt;/year&gt;&lt;pub-dates&gt;&lt;date&gt;Jun 15&lt;/date&gt;&lt;/pub-dates&gt;&lt;/dates&gt;&lt;isbn&gt;0304-3959&lt;/isbn&gt;&lt;accession-num&gt;WOS:000257105200022&lt;/accession-num&gt;&lt;urls&gt;&lt;related-urls&gt;&lt;url&gt;&amp;lt;Go to ISI&amp;gt;://WOS:000257105200022&lt;/url&gt;&lt;/related-urls&gt;&lt;/urls&gt;&lt;electronic-resource-num&gt;10.1016/j.pain.2008.01.007&lt;/electronic-resource-num&gt;&lt;/record&gt;&lt;/Cite&gt;&lt;/EndNote&gt;</w:instrText>
      </w:r>
      <w:r w:rsidR="00980CD0" w:rsidRPr="000735B1">
        <w:fldChar w:fldCharType="separate"/>
      </w:r>
      <w:r w:rsidR="00187AB6" w:rsidRPr="000735B1">
        <w:rPr>
          <w:noProof/>
        </w:rPr>
        <w:t>[25]</w:t>
      </w:r>
      <w:r w:rsidR="00980CD0" w:rsidRPr="000735B1">
        <w:fldChar w:fldCharType="end"/>
      </w:r>
      <w:r w:rsidRPr="000735B1">
        <w:t>.  For example, the amplitudes of ERP components associated with attention to somatosensory stimuli were reduced by an attentional task to a lesser extent for chronic pain patients than healthy controls.  This indicates that chronic pain patients</w:t>
      </w:r>
      <w:r w:rsidR="00980CD0" w:rsidRPr="000735B1">
        <w:t xml:space="preserve">, including paediatric patients </w:t>
      </w:r>
      <w:r w:rsidR="00980CD0" w:rsidRPr="000735B1">
        <w:fldChar w:fldCharType="begin">
          <w:fldData xml:space="preserve">PEVuZE5vdGU+PENpdGU+PEF1dGhvcj5ab2hzZWw8L0F1dGhvcj48WWVhcj4yMDA4PC9ZZWFyPjxS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==
</w:fldData>
        </w:fldChar>
      </w:r>
      <w:r w:rsidR="00187AB6" w:rsidRPr="000735B1">
        <w:instrText xml:space="preserve"> ADDIN EN.CITE </w:instrText>
      </w:r>
      <w:r w:rsidR="00187AB6" w:rsidRPr="000735B1">
        <w:fldChar w:fldCharType="begin">
          <w:fldData xml:space="preserve">PEVuZE5vdGU+PENpdGU+PEF1dGhvcj5ab2hzZWw8L0F1dGhvcj48WWVhcj4yMDA4PC9ZZWFyPjxS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==
</w:fldData>
        </w:fldChar>
      </w:r>
      <w:r w:rsidR="00187AB6" w:rsidRPr="000735B1">
        <w:instrText xml:space="preserve"> ADDIN EN.CITE.DATA </w:instrText>
      </w:r>
      <w:r w:rsidR="00187AB6" w:rsidRPr="000735B1">
        <w:fldChar w:fldCharType="end"/>
      </w:r>
      <w:r w:rsidR="00980CD0" w:rsidRPr="000735B1">
        <w:fldChar w:fldCharType="separate"/>
      </w:r>
      <w:r w:rsidR="00187AB6" w:rsidRPr="000735B1">
        <w:rPr>
          <w:noProof/>
        </w:rPr>
        <w:t>[25; 80]</w:t>
      </w:r>
      <w:r w:rsidR="00980CD0" w:rsidRPr="000735B1">
        <w:fldChar w:fldCharType="end"/>
      </w:r>
      <w:r w:rsidR="00980CD0" w:rsidRPr="000735B1">
        <w:t xml:space="preserve">, </w:t>
      </w:r>
      <w:r w:rsidRPr="000735B1">
        <w:t xml:space="preserve">attend to somatosensory stimuli over other task demands, which may contribute to difficulty using distraction as a pain management technique </w:t>
      </w:r>
      <w:r w:rsidRPr="000735B1">
        <w:fldChar w:fldCharType="begin">
          <w:fldData xml:space="preserve">PEVuZE5vdGU+PENpdGU+PEF1dGhvcj5EZSBUb21tYXNvPC9BdXRob3I+PFllYXI+MjAwODwvWWVh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</w:fldData>
        </w:fldChar>
      </w:r>
      <w:r w:rsidR="00187AB6" w:rsidRPr="000735B1">
        <w:instrText xml:space="preserve"> ADDIN EN.CITE </w:instrText>
      </w:r>
      <w:r w:rsidR="00187AB6" w:rsidRPr="000735B1">
        <w:fldChar w:fldCharType="begin">
          <w:fldData xml:space="preserve">PEVuZE5vdGU+PENpdGU+PEF1dGhvcj5EZSBUb21tYXNvPC9BdXRob3I+PFllYXI+MjAwODwvWWVh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12; 13; 25; 33; 80]</w:t>
      </w:r>
      <w:r w:rsidRPr="000735B1">
        <w:fldChar w:fldCharType="end"/>
      </w:r>
      <w:r w:rsidRPr="000735B1">
        <w:t xml:space="preserve">. </w:t>
      </w:r>
    </w:p>
    <w:p w14:paraId="5357609E" w14:textId="0DDDB459" w:rsidR="002B3895" w:rsidRPr="000735B1" w:rsidRDefault="002B3895" w:rsidP="002B3895">
      <w:pPr>
        <w:ind w:firstLine="720"/>
      </w:pPr>
      <w:r w:rsidRPr="000735B1">
        <w:t xml:space="preserve">Considering spatial AB, a body of previous research has found that CRPS patients show symptoms of inattention relative to their affected limb, similar to symptoms of hemi-spatial neglect </w:t>
      </w:r>
      <w:r w:rsidRPr="000735B1">
        <w:fldChar w:fldCharType="begin"/>
      </w:r>
      <w:r w:rsidR="00187AB6" w:rsidRPr="000735B1">
        <w:instrText xml:space="preserve"> ADDIN EN.CITE &lt;EndNote&gt;&lt;Cite&gt;&lt;Author&gt;Frettlöh&lt;/Author&gt;&lt;Year&gt;2006&lt;/Year&gt;&lt;RecNum&gt;139&lt;/RecNum&gt;&lt;DisplayText&gt;[21]&lt;/DisplayText&gt;&lt;record&gt;&lt;rec-number&gt;139&lt;/rec-number&gt;&lt;foreign-keys&gt;&lt;key app="EN" db-id="2xaaap2efrdzf1eafv5pxxz39e2vzd90zsdz" timestamp="1564070711"&gt;139&lt;/key&gt;&lt;/foreign-keys&gt;&lt;ref-type name="Journal Article"&gt;17&lt;/ref-type&gt;&lt;contributors&gt;&lt;authors&gt;&lt;author&gt;Frettlöh, Jule&lt;/author&gt;&lt;author&gt;Hüppe, Michael&lt;/author&gt;&lt;author&gt;Maier, Christoph&lt;/author&gt;&lt;/authors&gt;&lt;/contributors&gt;&lt;titles&gt;&lt;title&gt;Severity and specificity of neglect-like symptoms in patients with complex regional pain syndrome (CRPS) compared to chronic limb pain of other origins&lt;/title&gt;&lt;secondary-title&gt;Pain&lt;/secondary-title&gt;&lt;/titles&gt;&lt;periodical&gt;&lt;full-title&gt;Pain&lt;/full-title&gt;&lt;/periodical&gt;&lt;pages&gt;184-189&lt;/pages&gt;&lt;volume&gt;124&lt;/volume&gt;&lt;number&gt;1-2&lt;/number&gt;&lt;dates&gt;&lt;year&gt;2006&lt;/year&gt;&lt;/dates&gt;&lt;isbn&gt;0304-3959&lt;/isbn&gt;&lt;urls&gt;&lt;/urls&gt;&lt;/record&gt;&lt;/Cite&gt;&lt;/EndNote&gt;</w:instrText>
      </w:r>
      <w:r w:rsidRPr="000735B1">
        <w:fldChar w:fldCharType="separate"/>
      </w:r>
      <w:r w:rsidR="00187AB6" w:rsidRPr="000735B1">
        <w:rPr>
          <w:noProof/>
        </w:rPr>
        <w:t>[21]</w:t>
      </w:r>
      <w:r w:rsidRPr="000735B1">
        <w:fldChar w:fldCharType="end"/>
      </w:r>
      <w:r w:rsidRPr="000735B1">
        <w:t xml:space="preserve">.  Therefore, it is unsurprising that this meta-analysis found </w:t>
      </w:r>
      <w:r w:rsidR="0098750D" w:rsidRPr="000735B1">
        <w:t xml:space="preserve">that CRPS patients show </w:t>
      </w:r>
      <w:r w:rsidRPr="000735B1">
        <w:t xml:space="preserve">AB away from somatosensory or visual </w:t>
      </w:r>
      <w:r w:rsidR="0098750D" w:rsidRPr="000735B1">
        <w:t>stimuli near their affected limb</w:t>
      </w:r>
      <w:r w:rsidRPr="000735B1">
        <w:t xml:space="preserve">.  </w:t>
      </w:r>
      <w:r w:rsidR="004D4459" w:rsidRPr="000735B1">
        <w:t>However,</w:t>
      </w:r>
      <w:r w:rsidRPr="000735B1">
        <w:t xml:space="preserve"> </w:t>
      </w:r>
      <w:r w:rsidR="00264056" w:rsidRPr="000735B1">
        <w:t xml:space="preserve">AB </w:t>
      </w:r>
      <w:r w:rsidRPr="000735B1">
        <w:t xml:space="preserve">away from the pain-affected location was </w:t>
      </w:r>
      <w:r w:rsidR="004D4459" w:rsidRPr="000735B1">
        <w:t xml:space="preserve">also </w:t>
      </w:r>
      <w:r w:rsidRPr="000735B1">
        <w:t xml:space="preserve">found for unilateral low back pain patients </w:t>
      </w:r>
      <w:r w:rsidRPr="000735B1">
        <w:fldChar w:fldCharType="begin"/>
      </w:r>
      <w:r w:rsidR="00187AB6" w:rsidRPr="000735B1">
        <w:instrText xml:space="preserve"> ADDIN EN.CITE &lt;EndNote&gt;&lt;Cite&gt;&lt;Author&gt;Moseley&lt;/Author&gt;&lt;Year&gt;2012&lt;/Year&gt;&lt;RecNum&gt;57&lt;/RecNum&gt;&lt;DisplayText&gt;[44]&lt;/DisplayText&gt;&lt;record&gt;&lt;rec-number&gt;57&lt;/rec-number&gt;&lt;foreign-keys&gt;&lt;key app="EN" db-id="2xaaap2efrdzf1eafv5pxxz39e2vzd90zsdz" timestamp="1555320087"&gt;57&lt;/key&gt;&lt;/foreign-keys&gt;&lt;ref-type name="Journal Article"&gt;17&lt;/ref-type&gt;&lt;contributors&gt;&lt;authors&gt;&lt;author&gt;Moseley, G. Lorimer&lt;/author&gt;&lt;author&gt;Gallagher, Laura&lt;/author&gt;&lt;author&gt;Gallace, Alberto&lt;/author&gt;&lt;/authors&gt;&lt;/contributors&gt;&lt;titles&gt;&lt;title&gt;Neglect-like tactile dysfunction in chronic back pain&lt;/title&gt;&lt;secondary-title&gt;Neurology&lt;/secondary-title&gt;&lt;/titles&gt;&lt;periodical&gt;&lt;full-title&gt;Neurology&lt;/full-title&gt;&lt;/periodical&gt;&lt;pages&gt;327-332&lt;/pages&gt;&lt;volume&gt;79&lt;/volume&gt;&lt;number&gt;4&lt;/number&gt;&lt;dates&gt;&lt;year&gt;2012&lt;/year&gt;&lt;/dates&gt;&lt;isbn&gt;0028-3878&lt;/isbn&gt;&lt;urls&gt;&lt;/urls&gt;&lt;/record&gt;&lt;/Cite&gt;&lt;/EndNote&gt;</w:instrText>
      </w:r>
      <w:r w:rsidRPr="000735B1">
        <w:fldChar w:fldCharType="separate"/>
      </w:r>
      <w:r w:rsidR="00187AB6" w:rsidRPr="000735B1">
        <w:rPr>
          <w:noProof/>
        </w:rPr>
        <w:t>[44]</w:t>
      </w:r>
      <w:r w:rsidRPr="000735B1">
        <w:fldChar w:fldCharType="end"/>
      </w:r>
      <w:r w:rsidRPr="000735B1">
        <w:t xml:space="preserve">, suggesting that symptoms of inattention may </w:t>
      </w:r>
      <w:r w:rsidR="0098750D" w:rsidRPr="000735B1">
        <w:t>also be involved</w:t>
      </w:r>
      <w:r w:rsidRPr="000735B1">
        <w:t xml:space="preserve"> in other chronic pain conditions.  </w:t>
      </w:r>
    </w:p>
    <w:p w14:paraId="5A225FE5" w14:textId="62FBA296" w:rsidR="002B3895" w:rsidRPr="000735B1" w:rsidRDefault="002B3895" w:rsidP="002B3895">
      <w:pPr>
        <w:ind w:firstLine="720"/>
      </w:pPr>
      <w:r w:rsidRPr="000735B1">
        <w:t xml:space="preserve">In contrast to patients with CRPS and low back pain, previous research has found that healthy participants show AB toward the location of experimentally-induced pain </w:t>
      </w:r>
      <w:r w:rsidRPr="000735B1">
        <w:fldChar w:fldCharType="begin"/>
      </w:r>
      <w:r w:rsidR="00187AB6" w:rsidRPr="000735B1">
        <w:instrText xml:space="preserve"> ADDIN EN.CITE &lt;EndNote&gt;&lt;Cite&gt;&lt;Author&gt;Van Damme&lt;/Author&gt;&lt;Year&gt;2007&lt;/Year&gt;&lt;RecNum&gt;72&lt;/RecNum&gt;&lt;DisplayText&gt;[69; 76]&lt;/DisplayText&gt;&lt;record&gt;&lt;rec-number&gt;72&lt;/rec-number&gt;&lt;foreign-keys&gt;&lt;key app="EN" db-id="2xaaap2efrdzf1eafv5pxxz39e2vzd90zsdz" timestamp="1556704760"&gt;72&lt;/key&gt;&lt;/foreign-keys&gt;&lt;ref-type name="Journal Article"&gt;17&lt;/ref-type&gt;&lt;contributors&gt;&lt;authors&gt;&lt;author&gt;Van Damme, S.&lt;/author&gt;&lt;author&gt;Crombez, Geert&lt;/author&gt;&lt;author&gt;Lorenz, Jürgen&lt;/author&gt;&lt;/authors&gt;&lt;/contributors&gt;&lt;titles&gt;&lt;title&gt;Pain draws visual attention to its location: experimental evidence for a threat-related bias&lt;/title&gt;&lt;secondary-title&gt;The Journal of Pain&lt;/secondary-title&gt;&lt;/titles&gt;&lt;periodical&gt;&lt;full-title&gt;The Journal of Pain&lt;/full-title&gt;&lt;/periodical&gt;&lt;pages&gt;976-982&lt;/pages&gt;&lt;volume&gt;8&lt;/volume&gt;&lt;number&gt;12&lt;/number&gt;&lt;dates&gt;&lt;year&gt;2007&lt;/year&gt;&lt;/dates&gt;&lt;isbn&gt;1526-5900&lt;/isbn&gt;&lt;urls&gt;&lt;/urls&gt;&lt;/record&gt;&lt;/Cite&gt;&lt;Cite&gt;&lt;Author&gt;Vanden Bulcke&lt;/Author&gt;&lt;Year&gt;2013&lt;/Year&gt;&lt;RecNum&gt;53&lt;/RecNum&gt;&lt;record&gt;&lt;rec-number&gt;53&lt;/rec-number&gt;&lt;foreign-keys&gt;&lt;key app="EN" db-id="2xaaap2efrdzf1eafv5pxxz39e2vzd90zsdz" timestamp="1555320061"&gt;53&lt;/key&gt;&lt;/foreign-keys&gt;&lt;ref-type name="Journal Article"&gt;17&lt;/ref-type&gt;&lt;contributors&gt;&lt;authors&gt;&lt;author&gt;Vanden Bulcke, Charlotte &lt;/author&gt;&lt;author&gt;Van Damme, Stefaan&lt;/author&gt;&lt;author&gt;Durnez, Wouter&lt;/author&gt;&lt;author&gt;Crombez, Geert&lt;/author&gt;&lt;/authors&gt;&lt;/contributors&gt;&lt;titles&gt;&lt;title&gt;The anticipation of pain at a specific location of the body prioritizes tactile stimuli at that location&lt;/title&gt;&lt;secondary-title&gt;PAIN®&lt;/secondary-title&gt;&lt;/titles&gt;&lt;periodical&gt;&lt;full-title&gt;PAIN®&lt;/full-title&gt;&lt;/periodical&gt;&lt;pages&gt;1464-1468&lt;/pages&gt;&lt;volume&gt;154&lt;/volume&gt;&lt;number&gt;8&lt;/number&gt;&lt;dates&gt;&lt;year&gt;2013&lt;/year&gt;&lt;/dates&gt;&lt;isbn&gt;0304-3959&lt;/isbn&gt;&lt;urls&gt;&lt;/urls&gt;&lt;/record&gt;&lt;/Cite&gt;&lt;/EndNote&gt;</w:instrText>
      </w:r>
      <w:r w:rsidRPr="000735B1">
        <w:fldChar w:fldCharType="separate"/>
      </w:r>
      <w:r w:rsidR="00187AB6" w:rsidRPr="000735B1">
        <w:rPr>
          <w:noProof/>
        </w:rPr>
        <w:t>[69; 76]</w:t>
      </w:r>
      <w:r w:rsidRPr="000735B1">
        <w:fldChar w:fldCharType="end"/>
      </w:r>
      <w:r w:rsidRPr="000735B1">
        <w:t xml:space="preserve">.  This difference is not surprising given the extent to which chronic pain differs from experimental pain and may be theoretically explained by the Embodied Defence Model </w:t>
      </w:r>
      <w:r w:rsidRPr="000735B1">
        <w:fldChar w:fldCharType="begin"/>
      </w:r>
      <w:r w:rsidR="00187AB6" w:rsidRPr="000735B1">
        <w:instrText xml:space="preserve"> ADDIN EN.CITE &lt;EndNote&gt;&lt;Cite&gt;&lt;Author&gt;Eccleston&lt;/Author&gt;&lt;Year&gt;2018&lt;/Year&gt;&lt;RecNum&gt;76&lt;/RecNum&gt;&lt;DisplayText&gt;[14]&lt;/DisplayText&gt;&lt;record&gt;&lt;rec-number&gt;76&lt;/rec-number&gt;&lt;foreign-keys&gt;&lt;key app="EN" db-id="2xaaap2efrdzf1eafv5pxxz39e2vzd90zsdz" timestamp="1557917086"&gt;76&lt;/key&gt;&lt;/foreign-keys&gt;&lt;ref-type name="Journal Article"&gt;17&lt;/ref-type&gt;&lt;contributors&gt;&lt;authors&gt;&lt;author&gt;Eccleston, C.&lt;/author&gt;&lt;/authors&gt;&lt;/contributors&gt;&lt;titles&gt;&lt;title&gt;Chronic pain as embodied defence: implications for current and future psychological treatments&lt;/title&gt;&lt;secondary-title&gt;Pain&lt;/secondary-title&gt;&lt;/titles&gt;&lt;periodical&gt;&lt;full-title&gt;Pain&lt;/full-title&gt;&lt;/periodical&gt;&lt;pages&gt;S17-S23&lt;/pages&gt;&lt;volume&gt;159&lt;/volume&gt;&lt;dates&gt;&lt;year&gt;2018&lt;/year&gt;&lt;/dates&gt;&lt;isbn&gt;0304-3959&lt;/isbn&gt;&lt;urls&gt;&lt;/urls&gt;&lt;/record&gt;&lt;/Cite&gt;&lt;/EndNote&gt;</w:instrText>
      </w:r>
      <w:r w:rsidRPr="000735B1">
        <w:fldChar w:fldCharType="separate"/>
      </w:r>
      <w:r w:rsidR="00187AB6" w:rsidRPr="000735B1">
        <w:rPr>
          <w:noProof/>
        </w:rPr>
        <w:t>[14]</w:t>
      </w:r>
      <w:r w:rsidRPr="000735B1">
        <w:fldChar w:fldCharType="end"/>
      </w:r>
      <w:r w:rsidRPr="000735B1">
        <w:t xml:space="preserve">, which posits that the protection system of the human body has three levels. </w:t>
      </w:r>
      <w:r w:rsidR="004D4459" w:rsidRPr="000735B1">
        <w:t>At</w:t>
      </w:r>
      <w:r w:rsidRPr="000735B1">
        <w:t xml:space="preserve"> the first level, physiological adaption reduces the threat without awareness</w:t>
      </w:r>
      <w:r w:rsidR="003E5E39" w:rsidRPr="000735B1">
        <w:t>, whereas at level two</w:t>
      </w:r>
      <w:r w:rsidRPr="000735B1">
        <w:t xml:space="preserve"> pain captures attention and urges a protective response.  Level three is entered when avoidance of pain is not possible, in this level a person dissociates from pain and ignores the urge to engage in protective </w:t>
      </w:r>
      <w:r w:rsidRPr="000735B1">
        <w:lastRenderedPageBreak/>
        <w:t xml:space="preserve">behaviour </w:t>
      </w:r>
      <w:r w:rsidRPr="000735B1">
        <w:fldChar w:fldCharType="begin"/>
      </w:r>
      <w:r w:rsidR="00187AB6" w:rsidRPr="000735B1">
        <w:instrText xml:space="preserve"> ADDIN EN.CITE &lt;EndNote&gt;&lt;Cite&gt;&lt;Author&gt;Eccleston&lt;/Author&gt;&lt;Year&gt;2018&lt;/Year&gt;&lt;RecNum&gt;76&lt;/RecNum&gt;&lt;DisplayText&gt;[14]&lt;/DisplayText&gt;&lt;record&gt;&lt;rec-number&gt;76&lt;/rec-number&gt;&lt;foreign-keys&gt;&lt;key app="EN" db-id="2xaaap2efrdzf1eafv5pxxz39e2vzd90zsdz" timestamp="1557917086"&gt;76&lt;/key&gt;&lt;/foreign-keys&gt;&lt;ref-type name="Journal Article"&gt;17&lt;/ref-type&gt;&lt;contributors&gt;&lt;authors&gt;&lt;author&gt;Eccleston, C.&lt;/author&gt;&lt;/authors&gt;&lt;/contributors&gt;&lt;titles&gt;&lt;title&gt;Chronic pain as embodied defence: implications for current and future psychological treatments&lt;/title&gt;&lt;secondary-title&gt;Pain&lt;/secondary-title&gt;&lt;/titles&gt;&lt;periodical&gt;&lt;full-title&gt;Pain&lt;/full-title&gt;&lt;/periodical&gt;&lt;pages&gt;S17-S23&lt;/pages&gt;&lt;volume&gt;159&lt;/volume&gt;&lt;dates&gt;&lt;year&gt;2018&lt;/year&gt;&lt;/dates&gt;&lt;isbn&gt;0304-3959&lt;/isbn&gt;&lt;urls&gt;&lt;/urls&gt;&lt;/record&gt;&lt;/Cite&gt;&lt;/EndNote&gt;</w:instrText>
      </w:r>
      <w:r w:rsidRPr="000735B1">
        <w:fldChar w:fldCharType="separate"/>
      </w:r>
      <w:r w:rsidR="00187AB6" w:rsidRPr="000735B1">
        <w:rPr>
          <w:noProof/>
        </w:rPr>
        <w:t>[14]</w:t>
      </w:r>
      <w:r w:rsidRPr="000735B1">
        <w:fldChar w:fldCharType="end"/>
      </w:r>
      <w:r w:rsidRPr="000735B1">
        <w:t xml:space="preserve">.  </w:t>
      </w:r>
      <w:r w:rsidR="003E5E39" w:rsidRPr="000735B1">
        <w:t>Level two of the model describes the experience of e</w:t>
      </w:r>
      <w:r w:rsidRPr="000735B1">
        <w:t xml:space="preserve">xperimentally-induced pain </w:t>
      </w:r>
      <w:r w:rsidR="003E5E39" w:rsidRPr="000735B1">
        <w:t>whereas</w:t>
      </w:r>
      <w:r w:rsidRPr="000735B1">
        <w:t xml:space="preserve"> </w:t>
      </w:r>
      <w:r w:rsidR="003E5E39" w:rsidRPr="000735B1">
        <w:t>chronic pain is more characteristic of level three</w:t>
      </w:r>
      <w:r w:rsidR="00103F7C" w:rsidRPr="000735B1">
        <w:t>, although there is likely to be overlap between these levels dependent on context and intrapersonal factors</w:t>
      </w:r>
      <w:r w:rsidRPr="000735B1">
        <w:t xml:space="preserve">.  AB away from the painful region of the body, as found by this review, may be an example of dissociation </w:t>
      </w:r>
      <w:r w:rsidR="00103F7C" w:rsidRPr="000735B1">
        <w:t xml:space="preserve">in </w:t>
      </w:r>
      <w:r w:rsidRPr="000735B1">
        <w:t xml:space="preserve">level three. </w:t>
      </w:r>
    </w:p>
    <w:p w14:paraId="27435B48" w14:textId="5866A996" w:rsidR="00302788" w:rsidRPr="000735B1" w:rsidRDefault="00F26D04" w:rsidP="00302788">
      <w:pPr>
        <w:ind w:firstLine="720"/>
      </w:pPr>
      <w:r w:rsidRPr="000735B1">
        <w:t>As described above, this review found that chronic pain patients showed spatial AB away from the location of pain but greater overall AB to somato</w:t>
      </w:r>
      <w:r w:rsidR="00612417" w:rsidRPr="000735B1">
        <w:t xml:space="preserve">sensory modality stimuli; these results </w:t>
      </w:r>
      <w:r w:rsidRPr="000735B1">
        <w:t xml:space="preserve">could be considered conflicting evidence.  </w:t>
      </w:r>
      <w:r w:rsidR="00302788" w:rsidRPr="000735B1">
        <w:t>However, t</w:t>
      </w:r>
      <w:r w:rsidRPr="000735B1">
        <w:t xml:space="preserve">hese findings </w:t>
      </w:r>
      <w:r w:rsidR="00612417" w:rsidRPr="000735B1">
        <w:t>can</w:t>
      </w:r>
      <w:r w:rsidRPr="000735B1">
        <w:t xml:space="preserve"> be integrated within the Threat Interpretation Model of Pain </w:t>
      </w:r>
      <w:r w:rsidR="00612417" w:rsidRPr="000735B1">
        <w:t xml:space="preserve">(TIMP) </w:t>
      </w:r>
      <w:r w:rsidR="00822DEF" w:rsidRPr="000735B1">
        <w:fldChar w:fldCharType="begin"/>
      </w:r>
      <w:r w:rsidR="00187AB6" w:rsidRPr="000735B1">
        <w:instrText xml:space="preserve"> ADDIN EN.CITE &lt;EndNote&gt;&lt;Cite&gt;&lt;Author&gt;Todd&lt;/Author&gt;&lt;Year&gt;2015&lt;/Year&gt;&lt;RecNum&gt;10&lt;/RecNum&gt;&lt;DisplayText&gt;[66]&lt;/DisplayText&gt;&lt;record&gt;&lt;rec-number&gt;10&lt;/rec-number&gt;&lt;foreign-keys&gt;&lt;key app="EN" db-id="2xaaap2efrdzf1eafv5pxxz39e2vzd90zsdz" timestamp="1550759469"&gt;10&lt;/key&gt;&lt;/foreign-keys&gt;&lt;ref-type name="Journal Article"&gt;17&lt;/ref-type&gt;&lt;contributors&gt;&lt;authors&gt;&lt;author&gt;Todd, J.&lt;/author&gt;&lt;author&gt;Sharpe, L.&lt;/author&gt;&lt;author&gt;Johnson, A.&lt;/author&gt;&lt;author&gt;Nicholson Perry, K.&lt;/author&gt;&lt;author&gt;Colagiuri, B.&lt;/author&gt;&lt;author&gt;Dear, B. F.&lt;/author&gt;&lt;/authors&gt;&lt;/contributors&gt;&lt;titles&gt;&lt;title&gt;Towards a new model of attentional biases in the development, maintenance, and management of pain&lt;/title&gt;&lt;secondary-title&gt;Pain&lt;/secondary-title&gt;&lt;/titles&gt;&lt;periodical&gt;&lt;full-title&gt;Pain&lt;/full-title&gt;&lt;/periodical&gt;&lt;pages&gt;1589-600&lt;/pages&gt;&lt;volume&gt;156&lt;/volume&gt;&lt;number&gt;9&lt;/number&gt;&lt;keywords&gt;&lt;keyword&gt;Attention&lt;/keyword&gt;&lt;keyword&gt;Bias&lt;/keyword&gt;&lt;keyword&gt;Databases, Bibliographic&lt;/keyword&gt;&lt;keyword&gt;Humans&lt;/keyword&gt;&lt;keyword&gt;Models, Theoretical&lt;/keyword&gt;&lt;keyword&gt;Pain&lt;/keyword&gt;&lt;keyword&gt;Pain Management&lt;/keyword&gt;&lt;/keywords&gt;&lt;dates&gt;&lt;year&gt;2015&lt;/year&gt;&lt;pub-dates&gt;&lt;date&gt;Sep&lt;/date&gt;&lt;/pub-dates&gt;&lt;/dates&gt;&lt;isbn&gt;1872-6623&lt;/isbn&gt;&lt;accession-num&gt;26291997&lt;/accession-num&gt;&lt;urls&gt;&lt;related-urls&gt;&lt;url&gt;https://www.ncbi.nlm.nih.gov/pubmed/26291997&lt;/url&gt;&lt;/related-urls&gt;&lt;/urls&gt;&lt;electronic-resource-num&gt;10.1097/j.pain.0000000000000214&lt;/electronic-resource-num&gt;&lt;language&gt;eng&lt;/language&gt;&lt;/record&gt;&lt;/Cite&gt;&lt;/EndNote&gt;</w:instrText>
      </w:r>
      <w:r w:rsidR="00822DEF" w:rsidRPr="000735B1">
        <w:fldChar w:fldCharType="separate"/>
      </w:r>
      <w:r w:rsidR="00187AB6" w:rsidRPr="000735B1">
        <w:rPr>
          <w:noProof/>
        </w:rPr>
        <w:t>[66]</w:t>
      </w:r>
      <w:r w:rsidR="00822DEF" w:rsidRPr="000735B1">
        <w:fldChar w:fldCharType="end"/>
      </w:r>
      <w:r w:rsidR="00612417" w:rsidRPr="000735B1">
        <w:t xml:space="preserve">, which </w:t>
      </w:r>
      <w:r w:rsidR="00302788" w:rsidRPr="000735B1">
        <w:t xml:space="preserve">predicts vigilance to pain-related stimuli during early stages of attention but avoidance of pain-related, threatening stimuli during later stages of attention.  </w:t>
      </w:r>
      <w:r w:rsidR="0057358A" w:rsidRPr="000735B1">
        <w:t>S</w:t>
      </w:r>
      <w:r w:rsidRPr="000735B1">
        <w:t xml:space="preserve">tudies of somatosensory modality </w:t>
      </w:r>
      <w:r w:rsidR="0057358A" w:rsidRPr="000735B1">
        <w:t xml:space="preserve">AB </w:t>
      </w:r>
      <w:r w:rsidRPr="000735B1">
        <w:t xml:space="preserve">mostly </w:t>
      </w:r>
      <w:r w:rsidR="0057358A" w:rsidRPr="000735B1">
        <w:t xml:space="preserve">used </w:t>
      </w:r>
      <w:r w:rsidRPr="000735B1">
        <w:t>indirect measures of AB</w:t>
      </w:r>
      <w:r w:rsidR="0057358A" w:rsidRPr="000735B1">
        <w:t>,</w:t>
      </w:r>
      <w:r w:rsidRPr="000735B1">
        <w:t xml:space="preserve"> such as reaction times or neuroimaging </w:t>
      </w:r>
      <w:r w:rsidR="00302788" w:rsidRPr="000735B1">
        <w:t>indices</w:t>
      </w:r>
      <w:r w:rsidR="0057358A" w:rsidRPr="000735B1">
        <w:t>,</w:t>
      </w:r>
      <w:r w:rsidRPr="000735B1">
        <w:t xml:space="preserve"> </w:t>
      </w:r>
      <w:r w:rsidR="0057358A" w:rsidRPr="000735B1">
        <w:t>which assess initial orienting</w:t>
      </w:r>
      <w:r w:rsidRPr="000735B1">
        <w:t xml:space="preserve">.  </w:t>
      </w:r>
      <w:r w:rsidR="00302788" w:rsidRPr="000735B1">
        <w:t>In contrast, m</w:t>
      </w:r>
      <w:r w:rsidRPr="000735B1">
        <w:t xml:space="preserve">ost studies </w:t>
      </w:r>
      <w:r w:rsidR="0057358A" w:rsidRPr="000735B1">
        <w:t>of spatial AB used the TOJ task,</w:t>
      </w:r>
      <w:r w:rsidRPr="000735B1">
        <w:t xml:space="preserve"> which requires an untimed response from the participant.  </w:t>
      </w:r>
      <w:r w:rsidR="00302788" w:rsidRPr="000735B1">
        <w:t xml:space="preserve">This response </w:t>
      </w:r>
      <w:r w:rsidRPr="000735B1">
        <w:t>may be subject to demand characteristics and self-presentation biases</w:t>
      </w:r>
      <w:r w:rsidR="00302788" w:rsidRPr="000735B1">
        <w:t xml:space="preserve"> given the additional time available to the participant</w:t>
      </w:r>
      <w:r w:rsidR="00612417" w:rsidRPr="000735B1">
        <w:t>,</w:t>
      </w:r>
      <w:r w:rsidR="00302788" w:rsidRPr="000735B1">
        <w:t xml:space="preserve"> and </w:t>
      </w:r>
      <w:r w:rsidR="0057358A" w:rsidRPr="000735B1">
        <w:t xml:space="preserve">therefore results from the TOJ task may </w:t>
      </w:r>
      <w:r w:rsidR="00302788" w:rsidRPr="000735B1">
        <w:t xml:space="preserve">represent attention during its later stages </w:t>
      </w:r>
      <w:r w:rsidR="00822DEF" w:rsidRPr="000735B1">
        <w:fldChar w:fldCharType="begin"/>
      </w:r>
      <w:r w:rsidR="00187AB6" w:rsidRPr="000735B1">
        <w:instrText xml:space="preserve"> ADDIN EN.CITE &lt;EndNote&gt;&lt;Cite&gt;&lt;Author&gt;Filbrich&lt;/Author&gt;&lt;Year&gt;2016&lt;/Year&gt;&lt;RecNum&gt;974&lt;/RecNum&gt;&lt;DisplayText&gt;[18]&lt;/DisplayText&gt;&lt;record&gt;&lt;rec-number&gt;974&lt;/rec-number&gt;&lt;foreign-keys&gt;&lt;key app="EN" db-id="2xaaap2efrdzf1eafv5pxxz39e2vzd90zsdz" timestamp="1594032093"&gt;974&lt;/key&gt;&lt;/foreign-keys&gt;&lt;ref-type name="Journal Article"&gt;17&lt;/ref-type&gt;&lt;contributors&gt;&lt;authors&gt;&lt;author&gt;Filbrich, Lieve&lt;/author&gt;&lt;author&gt;Torta, Diana M&lt;/author&gt;&lt;author&gt;Vanderclausen, Camille&lt;/author&gt;&lt;author&gt;Azañón, Elena&lt;/author&gt;&lt;author&gt;Legrain, Valéry&lt;/author&gt;&lt;/authors&gt;&lt;/contributors&gt;&lt;titles&gt;&lt;title&gt;Using temporal order judgments to investigate attention bias toward pain and threat-related information. Methodological and theoretical issues&lt;/title&gt;&lt;secondary-title&gt;Consciousness and Cognition&lt;/secondary-title&gt;&lt;/titles&gt;&lt;periodical&gt;&lt;full-title&gt;Consciousness and cognition&lt;/full-title&gt;&lt;/periodical&gt;&lt;pages&gt;135-138&lt;/pages&gt;&lt;volume&gt;41&lt;/volume&gt;&lt;dates&gt;&lt;year&gt;2016&lt;/year&gt;&lt;/dates&gt;&lt;isbn&gt;1053-8100&lt;/isbn&gt;&lt;urls&gt;&lt;/urls&gt;&lt;/record&gt;&lt;/Cite&gt;&lt;/EndNote&gt;</w:instrText>
      </w:r>
      <w:r w:rsidR="00822DEF" w:rsidRPr="000735B1">
        <w:fldChar w:fldCharType="separate"/>
      </w:r>
      <w:r w:rsidR="00187AB6" w:rsidRPr="000735B1">
        <w:rPr>
          <w:noProof/>
        </w:rPr>
        <w:t>[18]</w:t>
      </w:r>
      <w:r w:rsidR="00822DEF" w:rsidRPr="000735B1">
        <w:fldChar w:fldCharType="end"/>
      </w:r>
      <w:r w:rsidRPr="000735B1">
        <w:t xml:space="preserve">.  </w:t>
      </w:r>
      <w:r w:rsidR="00302788" w:rsidRPr="000735B1">
        <w:t xml:space="preserve">Stimuli on the pain-affected side of the body are likely to be interpreted as more pain-related and threatening than stimuli on the unaffected side.  </w:t>
      </w:r>
      <w:r w:rsidR="0057358A" w:rsidRPr="000735B1">
        <w:t>Accordingly</w:t>
      </w:r>
      <w:r w:rsidR="00302788" w:rsidRPr="000735B1">
        <w:t>, spatial AB away from the pain location</w:t>
      </w:r>
      <w:r w:rsidR="0057358A" w:rsidRPr="000735B1">
        <w:t xml:space="preserve">, as measured by a TOJ task, </w:t>
      </w:r>
      <w:r w:rsidR="00302788" w:rsidRPr="000735B1">
        <w:t>may indicate avoidance of threatening stimuli during later stages of attention</w:t>
      </w:r>
      <w:r w:rsidR="00612417" w:rsidRPr="000735B1">
        <w:t>, supporting the vigilance-avoidance pattern of AB that the TIMP predicts to facilitate pain chronicity</w:t>
      </w:r>
      <w:r w:rsidR="00302788" w:rsidRPr="000735B1">
        <w:t xml:space="preserve">. </w:t>
      </w:r>
    </w:p>
    <w:p w14:paraId="73C5AD81" w14:textId="3E1FF88D" w:rsidR="002B3895" w:rsidRPr="000735B1" w:rsidRDefault="002B3895" w:rsidP="00A05792">
      <w:r w:rsidRPr="000735B1">
        <w:tab/>
        <w:t>A</w:t>
      </w:r>
      <w:r w:rsidR="00103F7C" w:rsidRPr="000735B1">
        <w:t>ttentional bias</w:t>
      </w:r>
      <w:r w:rsidRPr="000735B1">
        <w:t xml:space="preserve"> modification </w:t>
      </w:r>
      <w:r w:rsidR="00103F7C" w:rsidRPr="000735B1">
        <w:t xml:space="preserve">(ABM) </w:t>
      </w:r>
      <w:r w:rsidRPr="000735B1">
        <w:t xml:space="preserve">interventions </w:t>
      </w:r>
      <w:r w:rsidR="00103F7C" w:rsidRPr="000735B1">
        <w:t xml:space="preserve">have </w:t>
      </w:r>
      <w:r w:rsidRPr="000735B1">
        <w:t>attempt</w:t>
      </w:r>
      <w:r w:rsidR="00103F7C" w:rsidRPr="000735B1">
        <w:t>ed</w:t>
      </w:r>
      <w:r w:rsidRPr="000735B1">
        <w:t xml:space="preserve"> to train attention away from pain-related </w:t>
      </w:r>
      <w:r w:rsidR="00103F7C" w:rsidRPr="000735B1">
        <w:t xml:space="preserve">words and images, with the aim of reducing pain and improving functioning for chronic pain patients, and have shown promising results </w:t>
      </w:r>
      <w:r w:rsidRPr="000735B1">
        <w:fldChar w:fldCharType="begin">
          <w:fldData xml:space="preserve">PEVuZE5vdGU+PENpdGU+PEF1dGhvcj5TaGFycGU8L0F1dGhvcj48WWVhcj4yMDEyPC9ZZWFyPjxS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</w:fldData>
        </w:fldChar>
      </w:r>
      <w:r w:rsidR="00187AB6" w:rsidRPr="000735B1">
        <w:instrText xml:space="preserve"> ADDIN EN.CITE </w:instrText>
      </w:r>
      <w:r w:rsidR="00187AB6" w:rsidRPr="000735B1">
        <w:fldChar w:fldCharType="begin">
          <w:fldData xml:space="preserve">PEVuZE5vdGU+PENpdGU+PEF1dGhvcj5TaGFycGU8L0F1dGhvcj48WWVhcj4yMDEyPC9ZZWFyPjxS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6; 35; 36; 53; 60]</w:t>
      </w:r>
      <w:r w:rsidRPr="000735B1">
        <w:fldChar w:fldCharType="end"/>
      </w:r>
      <w:r w:rsidRPr="000735B1">
        <w:t xml:space="preserve">.  </w:t>
      </w:r>
      <w:r w:rsidR="00103F7C" w:rsidRPr="000735B1">
        <w:t xml:space="preserve">Somatosensory stimuli may be more relevant to the </w:t>
      </w:r>
      <w:r w:rsidR="00103F7C" w:rsidRPr="000735B1">
        <w:lastRenderedPageBreak/>
        <w:t xml:space="preserve">experience of pain </w:t>
      </w:r>
      <w:r w:rsidR="002B63F5" w:rsidRPr="000735B1">
        <w:t xml:space="preserve">than words or images, </w:t>
      </w:r>
      <w:r w:rsidR="00103F7C" w:rsidRPr="000735B1">
        <w:t>and therefore ABM with somatosensory stimuli</w:t>
      </w:r>
      <w:r w:rsidR="002B63F5" w:rsidRPr="000735B1">
        <w:t xml:space="preserve"> </w:t>
      </w:r>
      <w:r w:rsidR="00103F7C" w:rsidRPr="000735B1">
        <w:t xml:space="preserve">could address biases more directly. </w:t>
      </w:r>
      <w:r w:rsidR="00E221E3" w:rsidRPr="000735B1">
        <w:t>However, the current review highlights the need for caution in the direction of bias modification</w:t>
      </w:r>
      <w:r w:rsidR="00103F7C" w:rsidRPr="000735B1">
        <w:t xml:space="preserve"> and </w:t>
      </w:r>
      <w:r w:rsidR="00E221E3" w:rsidRPr="000735B1">
        <w:t xml:space="preserve">the importance of specificity. </w:t>
      </w:r>
      <w:r w:rsidR="00103F7C" w:rsidRPr="000735B1">
        <w:t xml:space="preserve">ABM interventions </w:t>
      </w:r>
      <w:r w:rsidR="00E221E3" w:rsidRPr="000735B1">
        <w:t xml:space="preserve">must be tailored to the targeted chronic pain condition, a one-size-fits-all approach would not be appropriate.  For instance, chronic pain conditions including CRPS and chronic low back pain already show AB away from the pain location </w:t>
      </w:r>
      <w:r w:rsidRPr="000735B1">
        <w:fldChar w:fldCharType="begin">
          <w:fldData xml:space="preserve">PEVuZE5vdGU+PENpdGU+PEF1dGhvcj5Nb3NlbGV5PC9BdXRob3I+PFllYXI+MjAxMjwvWWVhcj48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</w:fldData>
        </w:fldChar>
      </w:r>
      <w:r w:rsidR="00187AB6" w:rsidRPr="000735B1">
        <w:instrText xml:space="preserve"> ADDIN EN.CITE </w:instrText>
      </w:r>
      <w:r w:rsidR="00187AB6" w:rsidRPr="000735B1">
        <w:fldChar w:fldCharType="begin">
          <w:fldData xml:space="preserve">PEVuZE5vdGU+PENpdGU+PEF1dGhvcj5Nb3NlbGV5PC9BdXRob3I+PFllYXI+MjAxMjwvWWVhcj48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</w:fldData>
        </w:fldChar>
      </w:r>
      <w:r w:rsidR="00187AB6" w:rsidRPr="000735B1">
        <w:instrText xml:space="preserve"> ADDIN EN.CITE.DATA </w:instrText>
      </w:r>
      <w:r w:rsidR="00187AB6" w:rsidRPr="000735B1">
        <w:fldChar w:fldCharType="end"/>
      </w:r>
      <w:r w:rsidRPr="000735B1">
        <w:fldChar w:fldCharType="separate"/>
      </w:r>
      <w:r w:rsidR="00187AB6" w:rsidRPr="000735B1">
        <w:rPr>
          <w:noProof/>
        </w:rPr>
        <w:t>[42; 43; 48]</w:t>
      </w:r>
      <w:r w:rsidRPr="000735B1">
        <w:fldChar w:fldCharType="end"/>
      </w:r>
      <w:r w:rsidRPr="000735B1">
        <w:t xml:space="preserve">.  </w:t>
      </w:r>
      <w:r w:rsidR="00E221E3" w:rsidRPr="000735B1">
        <w:t xml:space="preserve">Therefore, ABM which trains attention away from somatosensory stimuli may be ineffective or even detrimental.  </w:t>
      </w:r>
      <w:r w:rsidRPr="000735B1">
        <w:t xml:space="preserve">Indeed, treatments for CRPS including mirror box therapy and prism adaptation involve reintegrating the affected limb into the body schema, directing attention toward, as opposed to away from, the pain-affected limb </w:t>
      </w:r>
      <w:r w:rsidRPr="000735B1">
        <w:fldChar w:fldCharType="begin"/>
      </w:r>
      <w:r w:rsidR="002C576A" w:rsidRPr="000735B1">
        <w:instrText xml:space="preserve"> ADDIN EN.CITE &lt;EndNote&gt;&lt;Cite&gt;&lt;Author&gt;Bultitude&lt;/Author&gt;&lt;Year&gt;2010&lt;/Year&gt;&lt;RecNum&gt;140&lt;/RecNum&gt;&lt;DisplayText&gt;[4]&lt;/DisplayText&gt;&lt;record&gt;&lt;rec-number&gt;140&lt;/rec-number&gt;&lt;foreign-keys&gt;&lt;key app="EN" db-id="2xaaap2efrdzf1eafv5pxxz39e2vzd90zsdz" timestamp="1564071884"&gt;140&lt;/key&gt;&lt;/foreign-keys&gt;&lt;ref-type name="Journal Article"&gt;17&lt;/ref-type&gt;&lt;contributors&gt;&lt;authors&gt;&lt;author&gt;Bultitude, Janet H.&lt;/author&gt;&lt;author&gt;Rafal, Robert D&lt;/author&gt;&lt;/authors&gt;&lt;/contributors&gt;&lt;titles&gt;&lt;title&gt;Derangement of body representation in complex regional pain syndrome: report of a case treated with mirror and prisms&lt;/title&gt;&lt;secondary-title&gt;Experimental brain research&lt;/secondary-title&gt;&lt;/titles&gt;&lt;periodical&gt;&lt;full-title&gt;Experimental brain research&lt;/full-title&gt;&lt;/periodical&gt;&lt;pages&gt;409-418&lt;/pages&gt;&lt;volume&gt;204&lt;/volume&gt;&lt;number&gt;3&lt;/number&gt;&lt;dates&gt;&lt;year&gt;2010&lt;/year&gt;&lt;/dates&gt;&lt;isbn&gt;0014-4819&lt;/isbn&gt;&lt;urls&gt;&lt;/urls&gt;&lt;/record&gt;&lt;/Cite&gt;&lt;/EndNote&gt;</w:instrText>
      </w:r>
      <w:r w:rsidRPr="000735B1">
        <w:fldChar w:fldCharType="separate"/>
      </w:r>
      <w:r w:rsidR="002C576A" w:rsidRPr="000735B1">
        <w:rPr>
          <w:noProof/>
        </w:rPr>
        <w:t>[4]</w:t>
      </w:r>
      <w:r w:rsidRPr="000735B1">
        <w:fldChar w:fldCharType="end"/>
      </w:r>
      <w:r w:rsidRPr="000735B1">
        <w:t xml:space="preserve">.  </w:t>
      </w:r>
    </w:p>
    <w:p w14:paraId="726F3F31" w14:textId="71C12674" w:rsidR="00165F00" w:rsidRPr="000735B1" w:rsidRDefault="002B3895" w:rsidP="002309CF">
      <w:r w:rsidRPr="000735B1">
        <w:tab/>
      </w:r>
      <w:r w:rsidR="00274A10" w:rsidRPr="000735B1">
        <w:t>It is important to note that</w:t>
      </w:r>
      <w:r w:rsidR="00264056" w:rsidRPr="000735B1">
        <w:t xml:space="preserve"> this </w:t>
      </w:r>
      <w:r w:rsidRPr="000735B1">
        <w:t>review included numerous chronic pain conditions, which differ in physical an</w:t>
      </w:r>
      <w:r w:rsidR="00264056" w:rsidRPr="000735B1">
        <w:t>d psychological characteristics</w:t>
      </w:r>
      <w:r w:rsidR="00274A10" w:rsidRPr="000735B1">
        <w:t xml:space="preserve">.  </w:t>
      </w:r>
      <w:r w:rsidRPr="000735B1">
        <w:t xml:space="preserve"> </w:t>
      </w:r>
      <w:r w:rsidR="00274A10" w:rsidRPr="000735B1">
        <w:t xml:space="preserve">Many of the meta-analyses included a mixture of chronic pain conditions and this is likely to have contributed, at least in part, to the high statistical heterogeneity found in several analyses.  </w:t>
      </w:r>
      <w:r w:rsidR="00165F00" w:rsidRPr="000735B1">
        <w:t>Additional heterogeneity may be accounted for by the differences between the</w:t>
      </w:r>
      <w:r w:rsidR="002309CF" w:rsidRPr="000735B1">
        <w:t xml:space="preserve"> numerous tasks </w:t>
      </w:r>
      <w:r w:rsidR="00165F00" w:rsidRPr="000735B1">
        <w:t xml:space="preserve">included in this review.  For example, the </w:t>
      </w:r>
      <w:r w:rsidR="002309CF" w:rsidRPr="000735B1">
        <w:t>primary task paradigm and common task paradigm</w:t>
      </w:r>
      <w:r w:rsidR="00165F00" w:rsidRPr="000735B1">
        <w:t xml:space="preserve"> both involve</w:t>
      </w:r>
      <w:r w:rsidR="002309CF" w:rsidRPr="000735B1">
        <w:t xml:space="preserve"> </w:t>
      </w:r>
      <w:r w:rsidR="00165F00" w:rsidRPr="000735B1">
        <w:t xml:space="preserve">a </w:t>
      </w:r>
      <w:r w:rsidR="002309CF" w:rsidRPr="000735B1">
        <w:t>concurrent somatosensory stimulus and attentional task which compe</w:t>
      </w:r>
      <w:r w:rsidR="00165F00" w:rsidRPr="000735B1">
        <w:t xml:space="preserve">te for attention and therefore </w:t>
      </w:r>
      <w:r w:rsidR="002309CF" w:rsidRPr="000735B1">
        <w:t xml:space="preserve">both were considered measures of AB to the somatosensory modality. However, one study that compared measures of attentional interference and distraction efficacy from primary and common task paradigms found no significant correlation between the measures, highlighting the possibility that these may be independent constructs rather than related measures of AB </w:t>
      </w:r>
      <w:r w:rsidR="002309CF" w:rsidRPr="000735B1">
        <w:fldChar w:fldCharType="begin"/>
      </w:r>
      <w:r w:rsidR="00187AB6" w:rsidRPr="000735B1">
        <w:instrText xml:space="preserve"> ADDIN EN.CITE &lt;EndNote&gt;&lt;Cite&gt;&lt;Author&gt;Van Ryckeghem&lt;/Author&gt;&lt;Year&gt;2018&lt;/Year&gt;&lt;RecNum&gt;92&lt;/RecNum&gt;&lt;DisplayText&gt;[75]&lt;/DisplayText&gt;&lt;record&gt;&lt;rec-number&gt;92&lt;/rec-number&gt;&lt;foreign-keys&gt;&lt;key app="EN" db-id="2xaaap2efrdzf1eafv5pxxz39e2vzd90zsdz" timestamp="1557931453"&gt;92&lt;/key&gt;&lt;/foreign-keys&gt;&lt;ref-type name="Journal Article"&gt;17&lt;/ref-type&gt;&lt;contributors&gt;&lt;authors&gt;&lt;author&gt;Van Ryckeghem, D. M.&lt;/author&gt;&lt;author&gt;Rost, Silke&lt;/author&gt;&lt;author&gt;Kissi, Ama&lt;/author&gt;&lt;author&gt;Vögele, Claus&lt;/author&gt;&lt;author&gt;Crombez, Geert&lt;/author&gt;&lt;/authors&gt;&lt;/contributors&gt;&lt;titles&gt;&lt;title&gt;Task interference and distraction efficacy in patients with fibromyalgia: an experimental investigation&lt;/title&gt;&lt;secondary-title&gt;Pain&lt;/secondary-title&gt;&lt;/titles&gt;&lt;periodical&gt;&lt;full-title&gt;Pain&lt;/full-title&gt;&lt;/periodical&gt;&lt;pages&gt;1119-1126&lt;/pages&gt;&lt;volume&gt;159&lt;/volume&gt;&lt;number&gt;6&lt;/number&gt;&lt;dates&gt;&lt;year&gt;2018&lt;/year&gt;&lt;/dates&gt;&lt;isbn&gt;0304-3959&lt;/isbn&gt;&lt;urls&gt;&lt;/urls&gt;&lt;/record&gt;&lt;/Cite&gt;&lt;/EndNote&gt;</w:instrText>
      </w:r>
      <w:r w:rsidR="002309CF" w:rsidRPr="000735B1">
        <w:fldChar w:fldCharType="separate"/>
      </w:r>
      <w:r w:rsidR="00187AB6" w:rsidRPr="000735B1">
        <w:rPr>
          <w:noProof/>
        </w:rPr>
        <w:t>[75]</w:t>
      </w:r>
      <w:r w:rsidR="002309CF" w:rsidRPr="000735B1">
        <w:fldChar w:fldCharType="end"/>
      </w:r>
      <w:r w:rsidR="002309CF" w:rsidRPr="000735B1">
        <w:t xml:space="preserve">.  </w:t>
      </w:r>
      <w:r w:rsidR="002146FF" w:rsidRPr="000735B1">
        <w:t xml:space="preserve">Where possible, subgroup and sensitivity analyses were conducted to investigate the heterogeneity between chronic pain conditions and tasks.  </w:t>
      </w:r>
      <w:r w:rsidR="00165F00" w:rsidRPr="000735B1">
        <w:t xml:space="preserve">Relatedly, </w:t>
      </w:r>
      <w:r w:rsidR="002146FF" w:rsidRPr="000735B1">
        <w:t xml:space="preserve">it should be noted </w:t>
      </w:r>
      <w:r w:rsidR="00165F00" w:rsidRPr="000735B1">
        <w:t xml:space="preserve">this review included </w:t>
      </w:r>
      <w:r w:rsidR="002146FF" w:rsidRPr="000735B1">
        <w:t xml:space="preserve">tasks </w:t>
      </w:r>
      <w:r w:rsidR="00165F00" w:rsidRPr="000735B1">
        <w:t>that met the inclusion criteria even if they</w:t>
      </w:r>
      <w:r w:rsidR="002146FF" w:rsidRPr="000735B1">
        <w:t xml:space="preserve"> did not explicitly refer to AB.  </w:t>
      </w:r>
      <w:r w:rsidR="002146FF" w:rsidRPr="000735B1">
        <w:lastRenderedPageBreak/>
        <w:t xml:space="preserve">Due to changes in terminology and in our understanding of the construct of AB over time, studies that did not mention AB may have used identical methods to those described as measuring AB, and therefore their exclusion would have rendered the review incomplete.  </w:t>
      </w:r>
    </w:p>
    <w:p w14:paraId="019E1B7D" w14:textId="3A7980BB" w:rsidR="00274A10" w:rsidRPr="000735B1" w:rsidRDefault="00CB52B9" w:rsidP="002146FF">
      <w:pPr>
        <w:ind w:firstLine="720"/>
      </w:pPr>
      <w:r w:rsidRPr="000735B1">
        <w:t xml:space="preserve">Another source of heterogeneity </w:t>
      </w:r>
      <w:r w:rsidR="00A92B37" w:rsidRPr="000735B1">
        <w:t xml:space="preserve">in this review </w:t>
      </w:r>
      <w:r w:rsidRPr="000735B1">
        <w:t>lies in the inclusion of both adults</w:t>
      </w:r>
      <w:r w:rsidR="00A92B37" w:rsidRPr="000735B1">
        <w:t xml:space="preserve"> and children</w:t>
      </w:r>
      <w:r w:rsidRPr="000735B1">
        <w:t xml:space="preserve">.  Previous studies of cognitive biases to pain-related information have indicated that factors related to developmental stage, including inhibitory control, may influence AB </w:t>
      </w:r>
      <w:r w:rsidR="002C576A" w:rsidRPr="000735B1">
        <w:fldChar w:fldCharType="begin"/>
      </w:r>
      <w:r w:rsidR="002C576A" w:rsidRPr="000735B1">
        <w:instrText xml:space="preserve"> ADDIN EN.CITE &lt;EndNote&gt;&lt;Cite&gt;&lt;Author&gt;Brookes&lt;/Author&gt;&lt;Year&gt;2018&lt;/Year&gt;&lt;RecNum&gt;141&lt;/RecNum&gt;&lt;DisplayText&gt;[3]&lt;/DisplayText&gt;&lt;record&gt;&lt;rec-number&gt;141&lt;/rec-number&gt;&lt;foreign-keys&gt;&lt;key app="EN" db-id="2xaaap2efrdzf1eafv5pxxz39e2vzd90zsdz" timestamp="1564072838"&gt;141&lt;/key&gt;&lt;/foreign-keys&gt;&lt;ref-type name="Journal Article"&gt;17&lt;/ref-type&gt;&lt;contributors&gt;&lt;authors&gt;&lt;author&gt;Brookes, Melanie&lt;/author&gt;&lt;author&gt;Sharpe, Louise&lt;/author&gt;&lt;author&gt;Kozlowska, Kasia&lt;/author&gt;&lt;/authors&gt;&lt;/contributors&gt;&lt;titles&gt;&lt;title&gt;Attentional and Interpretational Biases Toward Pain-Related Stimuli in Children and Adolescents: ASystematic Review of the Evidence&lt;/title&gt;&lt;secondary-title&gt;The Journal of Pain&lt;/secondary-title&gt;&lt;/titles&gt;&lt;periodical&gt;&lt;full-title&gt;The Journal of Pain&lt;/full-title&gt;&lt;/periodical&gt;&lt;pages&gt;1091-1101&lt;/pages&gt;&lt;volume&gt;19&lt;/volume&gt;&lt;number&gt;10&lt;/number&gt;&lt;dates&gt;&lt;year&gt;2018&lt;/year&gt;&lt;/dates&gt;&lt;isbn&gt;1526-5900&lt;/isbn&gt;&lt;urls&gt;&lt;/urls&gt;&lt;/record&gt;&lt;/Cite&gt;&lt;/EndNote&gt;</w:instrText>
      </w:r>
      <w:r w:rsidR="002C576A" w:rsidRPr="000735B1">
        <w:fldChar w:fldCharType="separate"/>
      </w:r>
      <w:r w:rsidR="002C576A" w:rsidRPr="000735B1">
        <w:rPr>
          <w:noProof/>
        </w:rPr>
        <w:t>[3]</w:t>
      </w:r>
      <w:r w:rsidR="002C576A" w:rsidRPr="000735B1">
        <w:fldChar w:fldCharType="end"/>
      </w:r>
      <w:r w:rsidRPr="000735B1">
        <w:t>.  However, developmental variables were not considered in the current review due to the low number of eligible studies that recruited children</w:t>
      </w:r>
      <w:r w:rsidR="002C576A" w:rsidRPr="000735B1">
        <w:t xml:space="preserve"> </w:t>
      </w:r>
      <w:r w:rsidR="002C576A" w:rsidRPr="000735B1">
        <w:fldChar w:fldCharType="begin">
          <w:fldData xml:space="preserve">PEVuZE5vdGU+PENpdGU+PEF1dGhvcj5IZXJtYW5uPC9BdXRob3I+PFllYXI+MjAwODwvWWVhcj48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</w:fldData>
        </w:fldChar>
      </w:r>
      <w:r w:rsidR="00187AB6" w:rsidRPr="000735B1">
        <w:instrText xml:space="preserve"> ADDIN EN.CITE </w:instrText>
      </w:r>
      <w:r w:rsidR="00187AB6" w:rsidRPr="000735B1">
        <w:fldChar w:fldCharType="begin">
          <w:fldData xml:space="preserve">PEVuZE5vdGU+PENpdGU+PEF1dGhvcj5IZXJtYW5uPC9BdXRob3I+PFllYXI+MjAwODwvWWVhcj48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</w:fldData>
        </w:fldChar>
      </w:r>
      <w:r w:rsidR="00187AB6" w:rsidRPr="000735B1">
        <w:instrText xml:space="preserve"> ADDIN EN.CITE.DATA </w:instrText>
      </w:r>
      <w:r w:rsidR="00187AB6" w:rsidRPr="000735B1">
        <w:fldChar w:fldCharType="end"/>
      </w:r>
      <w:r w:rsidR="002C576A" w:rsidRPr="000735B1">
        <w:fldChar w:fldCharType="separate"/>
      </w:r>
      <w:r w:rsidR="00187AB6" w:rsidRPr="000735B1">
        <w:rPr>
          <w:noProof/>
        </w:rPr>
        <w:t>[25; 30; 80]</w:t>
      </w:r>
      <w:r w:rsidR="002C576A" w:rsidRPr="000735B1">
        <w:fldChar w:fldCharType="end"/>
      </w:r>
      <w:r w:rsidRPr="000735B1">
        <w:t>.  Studies of children were not included in any meta-analyses, due to lack of behavioural data, but were included in the narrative synthesis.</w:t>
      </w:r>
    </w:p>
    <w:p w14:paraId="299133FF" w14:textId="3E99C790" w:rsidR="002B3895" w:rsidRPr="000735B1" w:rsidRDefault="00165F00" w:rsidP="00CB52B9">
      <w:pPr>
        <w:ind w:firstLine="720"/>
      </w:pPr>
      <w:r w:rsidRPr="000735B1">
        <w:t xml:space="preserve">A further </w:t>
      </w:r>
      <w:r w:rsidR="00CB52B9" w:rsidRPr="000735B1">
        <w:t xml:space="preserve">limitation of this review is that </w:t>
      </w:r>
      <w:r w:rsidR="002B3895" w:rsidRPr="000735B1">
        <w:t>many assessments of AB to somatosensory modality stimuli did not provide the necessary behavioural data for meta-analysis</w:t>
      </w:r>
      <w:r w:rsidR="00CB52B9" w:rsidRPr="000735B1">
        <w:t xml:space="preserve"> and therefore the meta-analytic effect size may not be representative of the whole body of evidence</w:t>
      </w:r>
      <w:r w:rsidR="002B3895" w:rsidRPr="000735B1">
        <w:t xml:space="preserve">. Additionally, only three chronic pain conditions </w:t>
      </w:r>
      <w:r w:rsidR="00CB52B9" w:rsidRPr="000735B1">
        <w:t xml:space="preserve">(CRPS, back pain, and orofacial pain) </w:t>
      </w:r>
      <w:r w:rsidR="002B3895" w:rsidRPr="000735B1">
        <w:t>were represented in the evaluation of spatial AB</w:t>
      </w:r>
      <w:r w:rsidR="00CB52B9" w:rsidRPr="000735B1">
        <w:t xml:space="preserve">.  </w:t>
      </w:r>
      <w:r w:rsidR="00264056" w:rsidRPr="000735B1">
        <w:t>Therefore,</w:t>
      </w:r>
      <w:r w:rsidR="002B3895" w:rsidRPr="000735B1">
        <w:t xml:space="preserve"> the results </w:t>
      </w:r>
      <w:r w:rsidR="00264056" w:rsidRPr="000735B1">
        <w:t xml:space="preserve">of the spatial AB meta-analysis </w:t>
      </w:r>
      <w:r w:rsidR="002B3895" w:rsidRPr="000735B1">
        <w:t xml:space="preserve">may not generalise to other chronic pain conditions. </w:t>
      </w:r>
    </w:p>
    <w:p w14:paraId="42849036" w14:textId="19027DB3" w:rsidR="002B3895" w:rsidRPr="000735B1" w:rsidRDefault="002B3895" w:rsidP="002B3895">
      <w:r w:rsidRPr="000735B1">
        <w:tab/>
        <w:t xml:space="preserve">The findings of this review have generated multiple questions for this area of research.  First, </w:t>
      </w:r>
      <w:r w:rsidR="00980CD0" w:rsidRPr="000735B1">
        <w:t xml:space="preserve">the </w:t>
      </w:r>
      <w:r w:rsidR="007266B9" w:rsidRPr="000735B1">
        <w:t xml:space="preserve">risk of bias assessment highlighted the need to </w:t>
      </w:r>
      <w:r w:rsidRPr="000735B1">
        <w:t xml:space="preserve">investigate the psychometric properties </w:t>
      </w:r>
      <w:r w:rsidR="00A92B37" w:rsidRPr="000735B1">
        <w:t>of</w:t>
      </w:r>
      <w:r w:rsidRPr="000735B1">
        <w:t xml:space="preserve"> paradigms </w:t>
      </w:r>
      <w:r w:rsidR="00264056" w:rsidRPr="000735B1">
        <w:t xml:space="preserve">that </w:t>
      </w:r>
      <w:r w:rsidRPr="000735B1">
        <w:t xml:space="preserve">assess attention to somatosensory stimuli to ensure </w:t>
      </w:r>
      <w:r w:rsidR="00A92B37" w:rsidRPr="000735B1">
        <w:t xml:space="preserve">their </w:t>
      </w:r>
      <w:r w:rsidR="00CB52B9" w:rsidRPr="000735B1">
        <w:t>reliability and validity</w:t>
      </w:r>
      <w:r w:rsidRPr="000735B1">
        <w:t xml:space="preserve"> with chronic pain populations.  </w:t>
      </w:r>
    </w:p>
    <w:p w14:paraId="729D2D09" w14:textId="0DE6E509" w:rsidR="002B3895" w:rsidRPr="000735B1" w:rsidRDefault="002B3895" w:rsidP="002B3895">
      <w:r w:rsidRPr="000735B1">
        <w:tab/>
        <w:t xml:space="preserve">Second, this review has indicated that patients with some types of chronic pain show a significant spatial AB away from the location of pain but it is not yet known whether this bias generalises across chronic pain conditions.  Further, as only one study assessed orofacial pain and found an effect in the opposite direction </w:t>
      </w:r>
      <w:r w:rsidRPr="000735B1">
        <w:fldChar w:fldCharType="begin"/>
      </w:r>
      <w:r w:rsidR="00187AB6" w:rsidRPr="000735B1">
        <w:instrText xml:space="preserve"> ADDIN EN.CITE &lt;EndNote&gt;&lt;Cite&gt;&lt;Author&gt;Van Damme&lt;/Author&gt;&lt;Year&gt;2018&lt;/Year&gt;&lt;RecNum&gt;32&lt;/RecNum&gt;&lt;DisplayText&gt;[68]&lt;/DisplayText&gt;&lt;record&gt;&lt;rec-number&gt;32&lt;/rec-number&gt;&lt;foreign-keys&gt;&lt;key app="EN" db-id="2xaaap2efrdzf1eafv5pxxz39e2vzd90zsdz" timestamp="1550759494"&gt;32&lt;/key&gt;&lt;/foreign-keys&gt;&lt;ref-type name="Journal Article"&gt;17&lt;/ref-type&gt;&lt;contributors&gt;&lt;authors&gt;&lt;author&gt;Van Damme, S.&lt;/author&gt;&lt;author&gt;Bulcke, C. V.&lt;/author&gt;&lt;author&gt;Van Den Berghe, L.&lt;/author&gt;&lt;author&gt;Poppe, L.&lt;/author&gt;&lt;author&gt;Crombez, G.&lt;/author&gt;&lt;/authors&gt;&lt;/contributors&gt;&lt;titles&gt;&lt;title&gt;Do patients with chronic unilateral orofacial pain due to a temporomandibular disorder show increased attending to somatosensory input at the painful side of the jaw?&lt;/title&gt;&lt;secondary-title&gt;PeerJ&lt;/secondary-title&gt;&lt;/titles&gt;&lt;periodical&gt;&lt;full-title&gt;PeerJ&lt;/full-title&gt;&lt;/periodical&gt;&lt;volume&gt;2018&lt;/volume&gt;&lt;number&gt;1&lt;/number&gt;&lt;dates&gt;&lt;year&gt;2018&lt;/year&gt;&lt;/dates&gt;&lt;work-type&gt;Article&lt;/work-type&gt;&lt;urls&gt;&lt;related-urls&gt;&lt;url&gt;https://www.scopus.com/inward/record.uri?eid=2-s2.0-85040866321&amp;amp;doi=10.7717%2fpeerj.4310&amp;amp;partnerID=40&amp;amp;md5=36e9a823876c54ce19885cb88c00e19b&lt;/url&gt;&lt;/related-urls&gt;&lt;/urls&gt;&lt;custom7&gt;e4310&lt;/custom7&gt;&lt;electronic-resource-num&gt;10.7717/peerj.4310&lt;/electronic-resource-num&gt;&lt;remote-database-name&gt;Scopus&lt;/remote-database-name&gt;&lt;/record&gt;&lt;/Cite&gt;&lt;/EndNote&gt;</w:instrText>
      </w:r>
      <w:r w:rsidRPr="000735B1">
        <w:fldChar w:fldCharType="separate"/>
      </w:r>
      <w:r w:rsidR="00187AB6" w:rsidRPr="000735B1">
        <w:rPr>
          <w:noProof/>
        </w:rPr>
        <w:t>[68]</w:t>
      </w:r>
      <w:r w:rsidRPr="000735B1">
        <w:fldChar w:fldCharType="end"/>
      </w:r>
      <w:r w:rsidRPr="000735B1">
        <w:t xml:space="preserve">, it is unclear whether this finding reflects an outlier or whether patients with chronic orofacial </w:t>
      </w:r>
      <w:r w:rsidRPr="000735B1">
        <w:lastRenderedPageBreak/>
        <w:t>pain</w:t>
      </w:r>
      <w:r w:rsidR="00886BCC" w:rsidRPr="000735B1">
        <w:t xml:space="preserve"> (</w:t>
      </w:r>
      <w:r w:rsidRPr="000735B1">
        <w:t>and possibly other unilateral chronic pain conditions</w:t>
      </w:r>
      <w:r w:rsidR="00886BCC" w:rsidRPr="000735B1">
        <w:t>)</w:t>
      </w:r>
      <w:r w:rsidRPr="000735B1">
        <w:t xml:space="preserve"> consistently show AB toward the</w:t>
      </w:r>
      <w:r w:rsidR="00264056" w:rsidRPr="000735B1">
        <w:t>ir</w:t>
      </w:r>
      <w:r w:rsidRPr="000735B1">
        <w:t xml:space="preserve"> pain-affected side.  Future research could assess spatial AB to somatosensory and visual stimuli across a range of chronic pain conditions to clarify the direction and mechanism of spatial AB for each condition. </w:t>
      </w:r>
    </w:p>
    <w:p w14:paraId="12D5AA75" w14:textId="2FAF06C9" w:rsidR="002B3895" w:rsidRPr="000735B1" w:rsidRDefault="002B3895" w:rsidP="002B3895">
      <w:r w:rsidRPr="000735B1">
        <w:tab/>
        <w:t xml:space="preserve">Third, </w:t>
      </w:r>
      <w:r w:rsidR="008E535E" w:rsidRPr="000735B1">
        <w:t xml:space="preserve">future research could investigate the link between AB to somatosensory stimuli and AB to pain-related words and images.  </w:t>
      </w:r>
      <w:r w:rsidRPr="000735B1">
        <w:t>This association is th</w:t>
      </w:r>
      <w:r w:rsidR="008E535E" w:rsidRPr="000735B1">
        <w:t>eoretically supported by schema theories</w:t>
      </w:r>
      <w:r w:rsidRPr="000735B1">
        <w:t xml:space="preserve">, which posit that AB is shown to information in schemas related to pain because AB is already shown to pain itself </w:t>
      </w:r>
      <w:r w:rsidRPr="000735B1">
        <w:fldChar w:fldCharType="begin"/>
      </w:r>
      <w:r w:rsidR="00187AB6" w:rsidRPr="000735B1">
        <w:instrText xml:space="preserve"> ADDIN EN.CITE &lt;EndNote&gt;&lt;Cite&gt;&lt;Author&gt;Pincus&lt;/Author&gt;&lt;Year&gt;2001&lt;/Year&gt;&lt;RecNum&gt;4&lt;/RecNum&gt;&lt;DisplayText&gt;[47]&lt;/DisplayText&gt;&lt;record&gt;&lt;rec-number&gt;4&lt;/rec-number&gt;&lt;foreign-keys&gt;&lt;key app="EN" db-id="2xaaap2efrdzf1eafv5pxxz39e2vzd90zsdz" timestamp="1550759463"&gt;4&lt;/key&gt;&lt;/foreign-keys&gt;&lt;ref-type name="Journal Article"&gt;17&lt;/ref-type&gt;&lt;contributors&gt;&lt;authors&gt;&lt;author&gt;Pincus, T.&lt;/author&gt;&lt;author&gt;Morley, S.&lt;/author&gt;&lt;/authors&gt;&lt;/contributors&gt;&lt;titles&gt;&lt;title&gt;Cognitive-processing bias in chronic pain: a review and integration&lt;/title&gt;&lt;secondary-title&gt;Psychological Bulletin&lt;/secondary-title&gt;&lt;/titles&gt;&lt;periodical&gt;&lt;full-title&gt;Psychological Bulletin&lt;/full-title&gt;&lt;/periodical&gt;&lt;pages&gt;599-617&lt;/pages&gt;&lt;volume&gt;127&lt;/volume&gt;&lt;number&gt;5&lt;/number&gt;&lt;keywords&gt;&lt;keyword&gt;Anxiety&lt;/keyword&gt;&lt;keyword&gt;Attention&lt;/keyword&gt;&lt;keyword&gt;Chronic Disease&lt;/keyword&gt;&lt;keyword&gt;Comorbidity&lt;/keyword&gt;&lt;keyword&gt;Depression&lt;/keyword&gt;&lt;keyword&gt;Humans&lt;/keyword&gt;&lt;keyword&gt;Pain&lt;/keyword&gt;&lt;keyword&gt;Self Concept&lt;/keyword&gt;&lt;keyword&gt;Sick Role&lt;/keyword&gt;&lt;/keywords&gt;&lt;dates&gt;&lt;year&gt;2001&lt;/year&gt;&lt;pub-dates&gt;&lt;date&gt;Sep&lt;/date&gt;&lt;/pub-dates&gt;&lt;/dates&gt;&lt;isbn&gt;0033-2909&lt;/isbn&gt;&lt;accession-num&gt;11548969&lt;/accession-num&gt;&lt;urls&gt;&lt;related-urls&gt;&lt;url&gt;https://www.ncbi.nlm.nih.gov/pubmed/11548969&lt;/url&gt;&lt;/related-urls&gt;&lt;/urls&gt;&lt;language&gt;eng&lt;/language&gt;&lt;/record&gt;&lt;/Cite&gt;&lt;/EndNote&gt;</w:instrText>
      </w:r>
      <w:r w:rsidRPr="000735B1">
        <w:fldChar w:fldCharType="separate"/>
      </w:r>
      <w:r w:rsidR="00187AB6" w:rsidRPr="000735B1">
        <w:rPr>
          <w:noProof/>
        </w:rPr>
        <w:t>[47]</w:t>
      </w:r>
      <w:r w:rsidRPr="000735B1">
        <w:fldChar w:fldCharType="end"/>
      </w:r>
      <w:r w:rsidR="0057358A" w:rsidRPr="000735B1">
        <w:t>,</w:t>
      </w:r>
      <w:r w:rsidR="008E535E" w:rsidRPr="000735B1">
        <w:t xml:space="preserve"> and could have important clinical implications for bias modification interventions. </w:t>
      </w:r>
    </w:p>
    <w:p w14:paraId="29F90B78" w14:textId="2F080A0B" w:rsidR="002B3895" w:rsidRPr="000735B1" w:rsidRDefault="008E535E" w:rsidP="007D0855">
      <w:pPr>
        <w:ind w:firstLine="720"/>
      </w:pPr>
      <w:r w:rsidRPr="000735B1">
        <w:t>Finally</w:t>
      </w:r>
      <w:r w:rsidR="002B3895" w:rsidRPr="000735B1">
        <w:t xml:space="preserve">, </w:t>
      </w:r>
      <w:r w:rsidR="00675AD6" w:rsidRPr="000735B1">
        <w:t xml:space="preserve">recent models of cognitive biases in chronic pain </w:t>
      </w:r>
      <w:r w:rsidR="00675AD6" w:rsidRPr="000735B1">
        <w:fldChar w:fldCharType="begin">
          <w:fldData xml:space="preserve">PEVuZE5vdGU+PENpdGU+PEF1dGhvcj5WYW4gUnlja2VnaGVtPC9BdXRob3I+PFllYXI+MjAxOTwv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</w:fldData>
        </w:fldChar>
      </w:r>
      <w:r w:rsidR="00187AB6" w:rsidRPr="000735B1">
        <w:instrText xml:space="preserve"> ADDIN EN.CITE </w:instrText>
      </w:r>
      <w:r w:rsidR="00187AB6" w:rsidRPr="000735B1">
        <w:fldChar w:fldCharType="begin">
          <w:fldData xml:space="preserve">PEVuZE5vdGU+PENpdGU+PEF1dGhvcj5WYW4gUnlja2VnaGVtPC9BdXRob3I+PFllYXI+MjAxOTwv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</w:fldData>
        </w:fldChar>
      </w:r>
      <w:r w:rsidR="00187AB6" w:rsidRPr="000735B1">
        <w:instrText xml:space="preserve"> ADDIN EN.CITE.DATA </w:instrText>
      </w:r>
      <w:r w:rsidR="00187AB6" w:rsidRPr="000735B1">
        <w:fldChar w:fldCharType="end"/>
      </w:r>
      <w:r w:rsidR="00675AD6" w:rsidRPr="000735B1">
        <w:fldChar w:fldCharType="separate"/>
      </w:r>
      <w:r w:rsidR="00187AB6" w:rsidRPr="000735B1">
        <w:rPr>
          <w:noProof/>
        </w:rPr>
        <w:t>[66; 74]</w:t>
      </w:r>
      <w:r w:rsidR="00675AD6" w:rsidRPr="000735B1">
        <w:fldChar w:fldCharType="end"/>
      </w:r>
      <w:r w:rsidR="002B3895" w:rsidRPr="000735B1">
        <w:t xml:space="preserve"> provide theoretical rationale that AB interacts with other types of cognitive bias including interpretation bias and memory bias.  </w:t>
      </w:r>
      <w:r w:rsidR="00675AD6" w:rsidRPr="000735B1">
        <w:t xml:space="preserve">Preliminary investigations into </w:t>
      </w:r>
      <w:r w:rsidR="00A92B37" w:rsidRPr="000735B1">
        <w:t xml:space="preserve">the </w:t>
      </w:r>
      <w:r w:rsidR="00675AD6" w:rsidRPr="000735B1">
        <w:t xml:space="preserve">interactions between cognitive </w:t>
      </w:r>
      <w:r w:rsidR="00A05792" w:rsidRPr="000735B1">
        <w:t xml:space="preserve">biases have been conducted, from our lab, </w:t>
      </w:r>
      <w:r w:rsidR="00675AD6" w:rsidRPr="000735B1">
        <w:t xml:space="preserve">with </w:t>
      </w:r>
      <w:r w:rsidR="002B3895" w:rsidRPr="000735B1">
        <w:t xml:space="preserve">pain-related words and images </w:t>
      </w:r>
      <w:r w:rsidR="002B3895" w:rsidRPr="000735B1">
        <w:fldChar w:fldCharType="begin"/>
      </w:r>
      <w:r w:rsidR="00187AB6" w:rsidRPr="000735B1">
        <w:instrText xml:space="preserve"> ADDIN EN.CITE &lt;EndNote&gt;&lt;Cite&gt;&lt;Author&gt;Schoth&lt;/Author&gt;&lt;Year&gt;2018&lt;/Year&gt;&lt;RecNum&gt;20&lt;/RecNum&gt;&lt;DisplayText&gt;[52; 58]&lt;/DisplayText&gt;&lt;record&gt;&lt;rec-number&gt;20&lt;/rec-number&gt;&lt;foreign-keys&gt;&lt;key app="EN" db-id="2xaaap2efrdzf1eafv5pxxz39e2vzd90zsdz" timestamp="1550759481"&gt;20&lt;/key&gt;&lt;/foreign-keys&gt;&lt;ref-type name="Journal Article"&gt;17&lt;/ref-type&gt;&lt;contributors&gt;&lt;authors&gt;&lt;author&gt;Schoth, D. E.&lt;/author&gt;&lt;author&gt;Parry, Laura&lt;/author&gt;&lt;author&gt;Liossi, Christina&lt;/author&gt;&lt;/authors&gt;&lt;/contributors&gt;&lt;titles&gt;&lt;title&gt;Combined cognitive biases for pain and disability information in individuals with chronic headache: a preliminary investigation&lt;/title&gt;&lt;secondary-title&gt;Journal of Health Psychology&lt;/secondary-title&gt;&lt;/titles&gt;&lt;periodical&gt;&lt;full-title&gt;Journal of health psychology&lt;/full-title&gt;&lt;/periodical&gt;&lt;pages&gt;1610-1621&lt;/pages&gt;&lt;volume&gt;23&lt;/volume&gt;&lt;number&gt;12&lt;/number&gt;&lt;dates&gt;&lt;year&gt;2018&lt;/year&gt;&lt;/dates&gt;&lt;isbn&gt;1359-1053&lt;/isbn&gt;&lt;urls&gt;&lt;/urls&gt;&lt;/record&gt;&lt;/Cite&gt;&lt;Cite&gt;&lt;Author&gt;Schoth&lt;/Author&gt;&lt;Year&gt;2019&lt;/Year&gt;&lt;RecNum&gt;19&lt;/RecNum&gt;&lt;record&gt;&lt;rec-number&gt;19&lt;/rec-number&gt;&lt;foreign-keys&gt;&lt;key app="EN" db-id="2xaaap2efrdzf1eafv5pxxz39e2vzd90zsdz" timestamp="1550759480"&gt;19&lt;/key&gt;&lt;/foreign-keys&gt;&lt;ref-type name="Journal Article"&gt;17&lt;/ref-type&gt;&lt;contributors&gt;&lt;authors&gt;&lt;author&gt;Schoth, D. E.&lt;/author&gt;&lt;author&gt;Beaney, Rebecca&lt;/author&gt;&lt;author&gt;Broadbent, Philippa&lt;/author&gt;&lt;author&gt;Zhang, Jin&lt;/author&gt;&lt;author&gt;Liossi, C.&lt;/author&gt;&lt;/authors&gt;&lt;/contributors&gt;&lt;titles&gt;&lt;title&gt;Attentional, interpretation and memory biases for sensory-pain words in individuals with chronic headache&lt;/title&gt;&lt;secondary-title&gt;British Journal of Pain&lt;/secondary-title&gt;&lt;/titles&gt;&lt;periodical&gt;&lt;full-title&gt;British journal of pain&lt;/full-title&gt;&lt;/periodical&gt;&lt;pages&gt;22-31&lt;/pages&gt;&lt;volume&gt;13&lt;/volume&gt;&lt;number&gt;1&lt;/number&gt;&lt;dates&gt;&lt;year&gt;2019&lt;/year&gt;&lt;/dates&gt;&lt;isbn&gt;2049-4637&lt;/isbn&gt;&lt;urls&gt;&lt;/urls&gt;&lt;/record&gt;&lt;/Cite&gt;&lt;/EndNote&gt;</w:instrText>
      </w:r>
      <w:r w:rsidR="002B3895" w:rsidRPr="000735B1">
        <w:fldChar w:fldCharType="separate"/>
      </w:r>
      <w:r w:rsidR="00187AB6" w:rsidRPr="000735B1">
        <w:rPr>
          <w:noProof/>
        </w:rPr>
        <w:t>[52; 58]</w:t>
      </w:r>
      <w:r w:rsidR="002B3895" w:rsidRPr="000735B1">
        <w:fldChar w:fldCharType="end"/>
      </w:r>
      <w:r w:rsidR="002B3895" w:rsidRPr="000735B1">
        <w:t xml:space="preserve"> but no research has yet investigated these associations with somatosensory stimuli.  Research into the </w:t>
      </w:r>
      <w:r w:rsidR="00675AD6" w:rsidRPr="000735B1">
        <w:t xml:space="preserve">interactions </w:t>
      </w:r>
      <w:r w:rsidR="002B3895" w:rsidRPr="000735B1">
        <w:t>between cognitive biases</w:t>
      </w:r>
      <w:r w:rsidR="00675AD6" w:rsidRPr="000735B1">
        <w:t xml:space="preserve"> to visual and somatosensory stimuli</w:t>
      </w:r>
      <w:r w:rsidR="002B3895" w:rsidRPr="000735B1">
        <w:t xml:space="preserve"> could provide a broader understanding of the cognitive changes associated with chronic pain and their role in the </w:t>
      </w:r>
      <w:r w:rsidR="000E2E49" w:rsidRPr="000735B1">
        <w:t>onset</w:t>
      </w:r>
      <w:r w:rsidR="002B3895" w:rsidRPr="000735B1">
        <w:t xml:space="preserve"> and maintenance of pain. </w:t>
      </w:r>
    </w:p>
    <w:p w14:paraId="5239C093" w14:textId="77777777" w:rsidR="002B3895" w:rsidRPr="000735B1" w:rsidRDefault="002B3895" w:rsidP="002B3895">
      <w:pPr>
        <w:pStyle w:val="Heading1"/>
      </w:pPr>
      <w:r w:rsidRPr="000735B1">
        <w:t>Conclusion</w:t>
      </w:r>
    </w:p>
    <w:p w14:paraId="63CD93E7" w14:textId="40FED23D" w:rsidR="00AF2700" w:rsidRPr="000735B1" w:rsidRDefault="002B3895" w:rsidP="002B3895">
      <w:r w:rsidRPr="000735B1">
        <w:tab/>
      </w:r>
      <w:r w:rsidR="007D0855" w:rsidRPr="000735B1">
        <w:t xml:space="preserve">A systematic review of all included studies showed limited behavioural evidence for somatosensory hypervigilance in chronic pain conditions; however, findings from </w:t>
      </w:r>
      <w:r w:rsidR="008E535E" w:rsidRPr="000735B1">
        <w:t>neuroimaging</w:t>
      </w:r>
      <w:r w:rsidR="007D0855" w:rsidRPr="000735B1">
        <w:t xml:space="preserve"> studies provided evidence in support of </w:t>
      </w:r>
      <w:r w:rsidR="00457E24" w:rsidRPr="000735B1">
        <w:t>AB to somatosensory sensations in</w:t>
      </w:r>
      <w:r w:rsidR="007D0855" w:rsidRPr="000735B1">
        <w:t xml:space="preserve"> CRPS, migraine, and abdominal pain.  </w:t>
      </w:r>
      <w:r w:rsidR="000E2E49" w:rsidRPr="000735B1">
        <w:t>The</w:t>
      </w:r>
      <w:r w:rsidRPr="000735B1">
        <w:t xml:space="preserve"> meta-analysis found that chronic pain patients, excluding somatoform pain patients, show</w:t>
      </w:r>
      <w:r w:rsidR="00AF2700" w:rsidRPr="000735B1">
        <w:t>ed</w:t>
      </w:r>
      <w:r w:rsidRPr="000735B1">
        <w:t xml:space="preserve"> AB</w:t>
      </w:r>
      <w:r w:rsidR="008E535E" w:rsidRPr="000735B1">
        <w:t xml:space="preserve"> to somatosensory sensations.  In addition</w:t>
      </w:r>
      <w:r w:rsidRPr="000735B1">
        <w:t xml:space="preserve">, meta-analysis of </w:t>
      </w:r>
      <w:r w:rsidR="00457E24" w:rsidRPr="000735B1">
        <w:t xml:space="preserve">spatial AB studies </w:t>
      </w:r>
      <w:r w:rsidR="00AF2700" w:rsidRPr="000735B1">
        <w:t>found</w:t>
      </w:r>
      <w:r w:rsidRPr="000735B1">
        <w:t xml:space="preserve"> that patients with unilateral CRPS and low </w:t>
      </w:r>
      <w:r w:rsidRPr="000735B1">
        <w:lastRenderedPageBreak/>
        <w:t>back pain show</w:t>
      </w:r>
      <w:r w:rsidR="000E2E49" w:rsidRPr="000735B1">
        <w:t>ed</w:t>
      </w:r>
      <w:r w:rsidRPr="000735B1">
        <w:t xml:space="preserve"> AB away from somatosensory and visual stimuli on their pain affected side, although the extent to which this finding generalises across chr</w:t>
      </w:r>
      <w:r w:rsidR="00AF2700" w:rsidRPr="000735B1">
        <w:t>onic pain conditions was</w:t>
      </w:r>
      <w:r w:rsidR="008E535E" w:rsidRPr="000735B1">
        <w:t xml:space="preserve"> unclear.</w:t>
      </w:r>
    </w:p>
    <w:p w14:paraId="7E57AEF9" w14:textId="45D5071E" w:rsidR="00AF2700" w:rsidRPr="000735B1" w:rsidRDefault="00AF2700" w:rsidP="00805647">
      <w:pPr>
        <w:pStyle w:val="Heading1"/>
      </w:pPr>
      <w:r w:rsidRPr="000735B1">
        <w:t>Acknowledgements</w:t>
      </w:r>
    </w:p>
    <w:p w14:paraId="19FFAE01" w14:textId="467D4F83" w:rsidR="00457E24" w:rsidRPr="000735B1" w:rsidRDefault="004D25E0" w:rsidP="002B3895">
      <w:r w:rsidRPr="000735B1">
        <w:t xml:space="preserve">The authors </w:t>
      </w:r>
      <w:r w:rsidR="00086902" w:rsidRPr="000735B1">
        <w:t xml:space="preserve">would like to thank the Research Engagement Librarians at the University of Southampton for their assistance in the development of search terms for this systematic review.  </w:t>
      </w:r>
      <w:r w:rsidR="00AF7765" w:rsidRPr="000735B1">
        <w:t>PB was</w:t>
      </w:r>
      <w:r w:rsidRPr="000735B1">
        <w:t xml:space="preserve"> funded by </w:t>
      </w:r>
      <w:r w:rsidR="00086902" w:rsidRPr="000735B1">
        <w:t>an ERSC</w:t>
      </w:r>
      <w:r w:rsidRPr="000735B1">
        <w:t xml:space="preserve"> </w:t>
      </w:r>
      <w:r w:rsidR="00086902" w:rsidRPr="000735B1">
        <w:t>PhD</w:t>
      </w:r>
      <w:r w:rsidRPr="000735B1">
        <w:t xml:space="preserve"> students</w:t>
      </w:r>
      <w:r w:rsidR="00086902" w:rsidRPr="000735B1">
        <w:t xml:space="preserve">hip </w:t>
      </w:r>
      <w:r w:rsidR="00B73145" w:rsidRPr="000735B1">
        <w:t>(award number 1947455)</w:t>
      </w:r>
      <w:r w:rsidRPr="000735B1">
        <w:t>. The funders had no role in study design, data collection and analysis, decision to publish, or preparation of the manuscript.</w:t>
      </w:r>
      <w:r w:rsidR="00086902" w:rsidRPr="000735B1">
        <w:t xml:space="preserve"> The authors do not have any conflicts of interest to declare.</w:t>
      </w:r>
    </w:p>
    <w:p w14:paraId="00C3140A" w14:textId="77777777" w:rsidR="00457E24" w:rsidRPr="000735B1" w:rsidRDefault="008F05F2" w:rsidP="008F05F2">
      <w:pPr>
        <w:spacing w:after="160" w:line="259" w:lineRule="auto"/>
      </w:pPr>
      <w:r w:rsidRPr="000735B1">
        <w:br w:type="page"/>
      </w:r>
    </w:p>
    <w:p w14:paraId="56E47589" w14:textId="77777777" w:rsidR="002B3895" w:rsidRPr="000735B1" w:rsidRDefault="002B3895" w:rsidP="00990F46">
      <w:pPr>
        <w:pStyle w:val="Heading1"/>
        <w:spacing w:line="480" w:lineRule="auto"/>
        <w:rPr>
          <w:rFonts w:cs="Times New Roman"/>
          <w:b w:val="0"/>
          <w:szCs w:val="24"/>
        </w:rPr>
      </w:pPr>
      <w:r w:rsidRPr="000735B1">
        <w:rPr>
          <w:rFonts w:cs="Times New Roman"/>
          <w:b w:val="0"/>
          <w:szCs w:val="24"/>
        </w:rPr>
        <w:lastRenderedPageBreak/>
        <w:t xml:space="preserve">References </w:t>
      </w:r>
    </w:p>
    <w:p w14:paraId="58A505B9" w14:textId="77777777" w:rsidR="00AC0A63" w:rsidRPr="000735B1" w:rsidRDefault="002B3895" w:rsidP="00AC0A63">
      <w:pPr>
        <w:pStyle w:val="EndNoteBibliography"/>
        <w:ind w:left="720" w:hanging="720"/>
      </w:pPr>
      <w:r w:rsidRPr="000735B1">
        <w:rPr>
          <w:szCs w:val="24"/>
        </w:rPr>
        <w:fldChar w:fldCharType="begin"/>
      </w:r>
      <w:r w:rsidRPr="000735B1">
        <w:rPr>
          <w:szCs w:val="24"/>
          <w:lang w:val="en-GB"/>
        </w:rPr>
        <w:instrText xml:space="preserve"> ADDIN EN.REFLIST </w:instrText>
      </w:r>
      <w:r w:rsidRPr="000735B1">
        <w:rPr>
          <w:szCs w:val="24"/>
        </w:rPr>
        <w:fldChar w:fldCharType="separate"/>
      </w:r>
      <w:r w:rsidR="00AC0A63" w:rsidRPr="000735B1">
        <w:t>[1] Borenstein M, Hedges LV, Higgins JP, Rothstein HR. A basic introduction to fixed‐effect and random‐effects models for meta‐analysis. Research Synthesis Methods 2010;1(2):97-111.</w:t>
      </w:r>
    </w:p>
    <w:p w14:paraId="68981925" w14:textId="77777777" w:rsidR="00AC0A63" w:rsidRPr="000735B1" w:rsidRDefault="00AC0A63" w:rsidP="00AC0A63">
      <w:pPr>
        <w:pStyle w:val="EndNoteBibliography"/>
        <w:ind w:left="720" w:hanging="720"/>
      </w:pPr>
      <w:r w:rsidRPr="000735B1">
        <w:t>[2] Broadbent P, Liossi C, Zhang J, Schoth DE. A machine learning aided systematic review and meta-analysis of attentional bias to somatosensory stimuli in chronic pain patients: PROSPERO: International prospective register of systematic reviews., 2019.</w:t>
      </w:r>
    </w:p>
    <w:p w14:paraId="2D1E8099" w14:textId="77777777" w:rsidR="00AC0A63" w:rsidRPr="000735B1" w:rsidRDefault="00AC0A63" w:rsidP="00AC0A63">
      <w:pPr>
        <w:pStyle w:val="EndNoteBibliography"/>
        <w:ind w:left="720" w:hanging="720"/>
      </w:pPr>
      <w:r w:rsidRPr="000735B1">
        <w:t>[3] Brookes M, Sharpe L, Kozlowska K. Attentional and Interpretational Biases Toward Pain-Related Stimuli in Children and Adolescents: ASystematic Review of the Evidence. The Journal of Pain 2018;19(10):1091-1101.</w:t>
      </w:r>
    </w:p>
    <w:p w14:paraId="6FCF4578" w14:textId="77777777" w:rsidR="00AC0A63" w:rsidRPr="000735B1" w:rsidRDefault="00AC0A63" w:rsidP="00AC0A63">
      <w:pPr>
        <w:pStyle w:val="EndNoteBibliography"/>
        <w:ind w:left="720" w:hanging="720"/>
      </w:pPr>
      <w:r w:rsidRPr="000735B1">
        <w:t>[4] Bultitude JH, Rafal RD. Derangement of body representation in complex regional pain syndrome: report of a case treated with mirror and prisms. Experimental brain research 2010;204(3):409-418.</w:t>
      </w:r>
    </w:p>
    <w:p w14:paraId="5806AF2B" w14:textId="77777777" w:rsidR="00AC0A63" w:rsidRPr="000735B1" w:rsidRDefault="00AC0A63" w:rsidP="00AC0A63">
      <w:pPr>
        <w:pStyle w:val="EndNoteBibliography"/>
        <w:ind w:left="720" w:hanging="720"/>
      </w:pPr>
      <w:r w:rsidRPr="000735B1">
        <w:t>[5] Bultitude JH, Walker I, Spence C. Space-based bias of covert visual attention in complex regional pain syndrome. Brain: A Journal of Neurology 2017;140(9):2306-2321.</w:t>
      </w:r>
    </w:p>
    <w:p w14:paraId="3480223A" w14:textId="77777777" w:rsidR="00AC0A63" w:rsidRPr="000735B1" w:rsidRDefault="00AC0A63" w:rsidP="00AC0A63">
      <w:pPr>
        <w:pStyle w:val="EndNoteBibliography"/>
        <w:ind w:left="720" w:hanging="720"/>
      </w:pPr>
      <w:r w:rsidRPr="000735B1">
        <w:t>[6] Carleton RN, Richter AA, Asmundson GJ. Attention modification in persons with fibromyalgia: a double blind, randomized clinical trial. Cognitive Behaviour Therapy 2011;40(4):279-290.</w:t>
      </w:r>
    </w:p>
    <w:p w14:paraId="38247917" w14:textId="77777777" w:rsidR="00AC0A63" w:rsidRPr="000735B1" w:rsidRDefault="00AC0A63" w:rsidP="00AC0A63">
      <w:pPr>
        <w:pStyle w:val="EndNoteBibliography"/>
        <w:ind w:left="720" w:hanging="720"/>
      </w:pPr>
      <w:r w:rsidRPr="000735B1">
        <w:t>[7] Catley MJ, O'Connell NE, Berryman C, Ayhan FF, Moseley GL. Is tactile acuity altered in people with chronic pain? A systematic review and meta-analysis. The Journal of Pain 2014;15(10):985-1000.</w:t>
      </w:r>
    </w:p>
    <w:p w14:paraId="7323F77B" w14:textId="77777777" w:rsidR="00AC0A63" w:rsidRPr="000735B1" w:rsidRDefault="00AC0A63" w:rsidP="00AC0A63">
      <w:pPr>
        <w:pStyle w:val="EndNoteBibliography"/>
        <w:ind w:left="720" w:hanging="720"/>
      </w:pPr>
      <w:r w:rsidRPr="000735B1">
        <w:t>[8] Chun MM, Golomb JD, Turk-Browne NB. A taxonomy of external and internal attention. Annual review of psychology 2011;62:73-101.</w:t>
      </w:r>
    </w:p>
    <w:p w14:paraId="59BFE6AA" w14:textId="77777777" w:rsidR="00AC0A63" w:rsidRPr="000735B1" w:rsidRDefault="00AC0A63" w:rsidP="00AC0A63">
      <w:pPr>
        <w:pStyle w:val="EndNoteBibliography"/>
        <w:ind w:left="720" w:hanging="720"/>
      </w:pPr>
      <w:r w:rsidRPr="000735B1">
        <w:t>[9] Crombez G, Heathcote LC, Fox E. The puzzle of attentional bias to pain: beyond attention. Pain 2015;156(9):1581-1582.</w:t>
      </w:r>
    </w:p>
    <w:p w14:paraId="685F8ACB" w14:textId="77777777" w:rsidR="00AC0A63" w:rsidRPr="000735B1" w:rsidRDefault="00AC0A63" w:rsidP="00AC0A63">
      <w:pPr>
        <w:pStyle w:val="EndNoteBibliography"/>
        <w:ind w:left="720" w:hanging="720"/>
      </w:pPr>
      <w:r w:rsidRPr="000735B1">
        <w:t>[10] Crombez G, Van Damme S, Eccleston C. Hypervigilance to pain: an experimental and clinical analysis. Pain 2005;116(1):4-7.</w:t>
      </w:r>
    </w:p>
    <w:p w14:paraId="24429E6D" w14:textId="77777777" w:rsidR="00AC0A63" w:rsidRPr="000735B1" w:rsidRDefault="00AC0A63" w:rsidP="00AC0A63">
      <w:pPr>
        <w:pStyle w:val="EndNoteBibliography"/>
        <w:ind w:left="720" w:hanging="720"/>
      </w:pPr>
      <w:r w:rsidRPr="000735B1">
        <w:t>[11] Crombez G, Van Ryckeghem DM, Eccleston C, Van Damme S. Attentional bias to pain-related information: a meta-analysis. Pain 2013;154(4):497-510.</w:t>
      </w:r>
    </w:p>
    <w:p w14:paraId="1C651694" w14:textId="77777777" w:rsidR="00AC0A63" w:rsidRPr="000735B1" w:rsidRDefault="00AC0A63" w:rsidP="00AC0A63">
      <w:pPr>
        <w:pStyle w:val="EndNoteBibliography"/>
        <w:ind w:left="720" w:hanging="720"/>
      </w:pPr>
      <w:r w:rsidRPr="000735B1">
        <w:t>[12] De Tommaso M, Baumgartner U, Sardaro M, Difruscolo O, Serpino C, Treede RD. Effects of distraction versus spatial discrimination on laser‐evoked potentials in migraine. Headache: The Journal of Head and Face Pain 2008;48(3):408-416.</w:t>
      </w:r>
    </w:p>
    <w:p w14:paraId="330FFD7F" w14:textId="77777777" w:rsidR="00AC0A63" w:rsidRPr="000735B1" w:rsidRDefault="00AC0A63" w:rsidP="00AC0A63">
      <w:pPr>
        <w:pStyle w:val="EndNoteBibliography"/>
        <w:ind w:left="720" w:hanging="720"/>
      </w:pPr>
      <w:r w:rsidRPr="000735B1">
        <w:t>[13] De Tommaso M, Valeriani M, Guido M, Libro G, Specchio LM, Tonali P, Puca F. Abnormal brain processing of cutaneous pain in patients with chronic migraine. Pain 2003;101(1-2):25-32.</w:t>
      </w:r>
    </w:p>
    <w:p w14:paraId="572805A6" w14:textId="77777777" w:rsidR="00AC0A63" w:rsidRPr="000735B1" w:rsidRDefault="00AC0A63" w:rsidP="00AC0A63">
      <w:pPr>
        <w:pStyle w:val="EndNoteBibliography"/>
        <w:ind w:left="720" w:hanging="720"/>
      </w:pPr>
      <w:r w:rsidRPr="000735B1">
        <w:t>[14] Eccleston C. Chronic pain as embodied defence: implications for current and future psychological treatments. Pain 2018;159:S17-S23.</w:t>
      </w:r>
    </w:p>
    <w:p w14:paraId="4F2FEF4F" w14:textId="77777777" w:rsidR="00AC0A63" w:rsidRPr="000735B1" w:rsidRDefault="00AC0A63" w:rsidP="00AC0A63">
      <w:pPr>
        <w:pStyle w:val="EndNoteBibliography"/>
        <w:ind w:left="720" w:hanging="720"/>
      </w:pPr>
      <w:r w:rsidRPr="000735B1">
        <w:t>[15] Egger M, Smith GD, Schneider M, Minder C. Bias in meta-analysis detected by a simple, graphical test. BMJ 1997;315(7109):629-634.</w:t>
      </w:r>
    </w:p>
    <w:p w14:paraId="6DF42022" w14:textId="77777777" w:rsidR="00AC0A63" w:rsidRPr="000735B1" w:rsidRDefault="00AC0A63" w:rsidP="00AC0A63">
      <w:pPr>
        <w:pStyle w:val="EndNoteBibliography"/>
        <w:ind w:left="720" w:hanging="720"/>
      </w:pPr>
      <w:r w:rsidRPr="000735B1">
        <w:t>[16] Filbrich L, Alamia A, Burns S, Legrain V. Orienting attention in visual space by nociceptive stimuli: investigation with a temporal order judgment task based on the adaptive PSI method. Experimental Brain Research 2017;235(7):2069-2079.</w:t>
      </w:r>
    </w:p>
    <w:p w14:paraId="7AD5D25F" w14:textId="77777777" w:rsidR="00AC0A63" w:rsidRPr="000735B1" w:rsidRDefault="00AC0A63" w:rsidP="00AC0A63">
      <w:pPr>
        <w:pStyle w:val="EndNoteBibliography"/>
        <w:ind w:left="720" w:hanging="720"/>
      </w:pPr>
      <w:r w:rsidRPr="000735B1">
        <w:t>[17] Filbrich L, Alamia A, Verfaille C, Berquin A, Barbier O, Libouton X, Fraselle V, Mouraux D, Legrain V. Biased visuospatial perception in complex regional pain syndrome. Scientific Reports 2017;7(1):9712-9712.</w:t>
      </w:r>
    </w:p>
    <w:p w14:paraId="08DB7E76" w14:textId="77777777" w:rsidR="00AC0A63" w:rsidRPr="000735B1" w:rsidRDefault="00AC0A63" w:rsidP="00AC0A63">
      <w:pPr>
        <w:pStyle w:val="EndNoteBibliography"/>
        <w:ind w:left="720" w:hanging="720"/>
      </w:pPr>
      <w:r w:rsidRPr="000735B1">
        <w:lastRenderedPageBreak/>
        <w:t>[18] Filbrich L, Torta DM, Vanderclausen C, Azañón E, Legrain V. Using temporal order judgments to investigate attention bias toward pain and threat-related information. Methodological and theoretical issues. Consciousness and Cognition 2016;41:135-138.</w:t>
      </w:r>
    </w:p>
    <w:p w14:paraId="663C4B82" w14:textId="77777777" w:rsidR="00AC0A63" w:rsidRPr="000735B1" w:rsidRDefault="00AC0A63" w:rsidP="00AC0A63">
      <w:pPr>
        <w:pStyle w:val="EndNoteBibliography"/>
        <w:ind w:left="720" w:hanging="720"/>
      </w:pPr>
      <w:r w:rsidRPr="000735B1">
        <w:t>[19] Filippopulos FM, Grafenstein J, Straube A, Eggert T. Complex regional pain syndrome (CRPS) or continuous unilateral distal experimental pain stimulation in healthy subjects does not bias visual attention towards one hemifield. Experimental brain research 2015;233(11):3291-3299.</w:t>
      </w:r>
    </w:p>
    <w:p w14:paraId="007E1DB7" w14:textId="77777777" w:rsidR="00AC0A63" w:rsidRPr="000735B1" w:rsidRDefault="00AC0A63" w:rsidP="00AC0A63">
      <w:pPr>
        <w:pStyle w:val="EndNoteBibliography"/>
        <w:ind w:left="720" w:hanging="720"/>
      </w:pPr>
      <w:r w:rsidRPr="000735B1">
        <w:t>[20] Förderreuther S, Sailer U, Straube A. Impaired self-perception of the hand in complex regional pain syndrome (CRPS). Pain 2004;110(3):756-761.</w:t>
      </w:r>
    </w:p>
    <w:p w14:paraId="4593FEE2" w14:textId="77777777" w:rsidR="00AC0A63" w:rsidRPr="000735B1" w:rsidRDefault="00AC0A63" w:rsidP="00AC0A63">
      <w:pPr>
        <w:pStyle w:val="EndNoteBibliography"/>
        <w:ind w:left="720" w:hanging="720"/>
      </w:pPr>
      <w:r w:rsidRPr="000735B1">
        <w:t>[21] Frettlöh J, Hüppe M, Maier C. Severity and specificity of neglect-like symptoms in patients with complex regional pain syndrome (CRPS) compared to chronic limb pain of other origins. Pain 2006;124(1-2):184-189.</w:t>
      </w:r>
    </w:p>
    <w:p w14:paraId="7919BB48" w14:textId="77777777" w:rsidR="00AC0A63" w:rsidRPr="000735B1" w:rsidRDefault="00AC0A63" w:rsidP="00AC0A63">
      <w:pPr>
        <w:pStyle w:val="EndNoteBibliography"/>
        <w:ind w:left="720" w:hanging="720"/>
      </w:pPr>
      <w:r w:rsidRPr="000735B1">
        <w:t>[22] Gatchel RJ, Peng YB, Peters ML, Fuchs PN, Turk DC. The biopsychosocial approach to chronic pain: scientific advances and future directions. Psychological bulletin 2007;133(4):581.</w:t>
      </w:r>
    </w:p>
    <w:p w14:paraId="214AD1D4" w14:textId="77777777" w:rsidR="00AC0A63" w:rsidRPr="000735B1" w:rsidRDefault="00AC0A63" w:rsidP="00AC0A63">
      <w:pPr>
        <w:pStyle w:val="EndNoteBibliography"/>
        <w:ind w:left="720" w:hanging="720"/>
      </w:pPr>
      <w:r w:rsidRPr="000735B1">
        <w:t>[23] Guyatt GH, Oxman AD, Kunz R, Brozek J, Alonso-Coello P, Rind D, Devereaux P, Montori VM, Freyschuss B, Vist G. GRADE guidelines 6. Rating the quality of evidence—imprecision. Journal of clinical epidemiology 2011;64(12):1283-1293.</w:t>
      </w:r>
    </w:p>
    <w:p w14:paraId="686FE483" w14:textId="77777777" w:rsidR="00AC0A63" w:rsidRPr="000735B1" w:rsidRDefault="00AC0A63" w:rsidP="00AC0A63">
      <w:pPr>
        <w:pStyle w:val="EndNoteBibliography"/>
        <w:ind w:left="720" w:hanging="720"/>
      </w:pPr>
      <w:r w:rsidRPr="000735B1">
        <w:t>[24] Guyatt GH, Oxman AD, Vist GE, Kunz R, Falck-Ytter Y, Alonso-Coello P, Schünemann HJ. GRADE: an emerging consensus on rating quality of evidence and strength of recommendations. BMJ (Clinical research ed) 2008;336(7650):924-926.</w:t>
      </w:r>
    </w:p>
    <w:p w14:paraId="003A368D" w14:textId="77777777" w:rsidR="00AC0A63" w:rsidRPr="000735B1" w:rsidRDefault="00AC0A63" w:rsidP="00AC0A63">
      <w:pPr>
        <w:pStyle w:val="EndNoteBibliography"/>
        <w:ind w:left="720" w:hanging="720"/>
      </w:pPr>
      <w:r w:rsidRPr="000735B1">
        <w:t>[25] Hermann C, Zohsel K, Hohmeister J, Flor H. Cortical correlates of an attentional bias to painful and innocuous somatic stimuli in children with recurrent abdominal pain. Pain 2008;136(3):397-406.</w:t>
      </w:r>
    </w:p>
    <w:p w14:paraId="244A16AC" w14:textId="77777777" w:rsidR="00AC0A63" w:rsidRPr="000735B1" w:rsidRDefault="00AC0A63" w:rsidP="00AC0A63">
      <w:pPr>
        <w:pStyle w:val="EndNoteBibliography"/>
        <w:ind w:left="720" w:hanging="720"/>
      </w:pPr>
      <w:r w:rsidRPr="000735B1">
        <w:t>[26] Higgins JPT, Altman DG, Gøtzsche PC, Jüni P, Moher D, Oxman AD, Savović J, Schulz KF, Weeks L, Sterne JAC. The Cochrane Collaboration’s tool for assessing risk of bias in randomised trials. BMJ 2011;343:d5928.</w:t>
      </w:r>
    </w:p>
    <w:p w14:paraId="0FB8E442" w14:textId="77777777" w:rsidR="00AC0A63" w:rsidRPr="000735B1" w:rsidRDefault="00AC0A63" w:rsidP="00AC0A63">
      <w:pPr>
        <w:pStyle w:val="EndNoteBibliography"/>
        <w:ind w:left="720" w:hanging="720"/>
      </w:pPr>
      <w:r w:rsidRPr="000735B1">
        <w:t>[27] Higgins JPT, Green S. Cochrane handbook for systematic reviews of interventions, 2008.</w:t>
      </w:r>
    </w:p>
    <w:p w14:paraId="36E2C7FF" w14:textId="77777777" w:rsidR="00AC0A63" w:rsidRPr="000735B1" w:rsidRDefault="00AC0A63" w:rsidP="00AC0A63">
      <w:pPr>
        <w:pStyle w:val="EndNoteBibliography"/>
        <w:ind w:left="720" w:hanging="720"/>
      </w:pPr>
      <w:r w:rsidRPr="000735B1">
        <w:t>[28] Hollins M, Harper D, Gallagher S, Owings EW, Lim PF, Miller V, Siddiqi MQ, Maixner W. Perceived intensity and unpleasantness of cutaneous and auditory stimuli: an evaluation of the generalized hypervigilance hypothesis. Pain 2009;141(3):215-221.</w:t>
      </w:r>
    </w:p>
    <w:p w14:paraId="0D5BBC23" w14:textId="77777777" w:rsidR="00AC0A63" w:rsidRPr="000735B1" w:rsidRDefault="00AC0A63" w:rsidP="00AC0A63">
      <w:pPr>
        <w:pStyle w:val="EndNoteBibliography"/>
        <w:ind w:left="720" w:hanging="720"/>
      </w:pPr>
      <w:r w:rsidRPr="000735B1">
        <w:t>[29] Huedo-Medina TB, Sánchez-Meca J, Marín-Martínez F, Botella J. Assessing heterogeneity in meta-analysis: Q statistic or I² index? Psychological Methods 2006;11(2):193.</w:t>
      </w:r>
    </w:p>
    <w:p w14:paraId="63FF90B0" w14:textId="77777777" w:rsidR="00AC0A63" w:rsidRPr="000735B1" w:rsidRDefault="00AC0A63" w:rsidP="00AC0A63">
      <w:pPr>
        <w:pStyle w:val="EndNoteBibliography"/>
        <w:ind w:left="720" w:hanging="720"/>
      </w:pPr>
      <w:r w:rsidRPr="000735B1">
        <w:t>[30] Iacovelli E, Tarantino S, De Ranieri C, Vollono C, Galli F, De Luca M, Capuano A, Porro A, Balestri M, Guidetti V. Psychophysiological mechanisms underlying spatial attention in children with primary headache. Brain and Development 2012;34(8):640-647.</w:t>
      </w:r>
    </w:p>
    <w:p w14:paraId="44AD5BCB" w14:textId="77777777" w:rsidR="00AC0A63" w:rsidRPr="000735B1" w:rsidRDefault="00AC0A63" w:rsidP="00AC0A63">
      <w:pPr>
        <w:pStyle w:val="EndNoteBibliography"/>
        <w:ind w:left="720" w:hanging="720"/>
      </w:pPr>
      <w:r w:rsidRPr="000735B1">
        <w:t>[31] Key APF, Dove GO, Maguire MJ. Linking brainwaves to the brain: an ERP primer. Developmental neuropsychology 2005;27(2):183-215.</w:t>
      </w:r>
    </w:p>
    <w:p w14:paraId="471528F7" w14:textId="77777777" w:rsidR="00AC0A63" w:rsidRPr="000735B1" w:rsidRDefault="00AC0A63" w:rsidP="00AC0A63">
      <w:pPr>
        <w:pStyle w:val="EndNoteBibliography"/>
        <w:ind w:left="720" w:hanging="720"/>
      </w:pPr>
      <w:r w:rsidRPr="000735B1">
        <w:t>[32] Kolb L, Lang C, Seifert F, Maihöfner C. Cognitive correlates of “neglect-like syndrome” in patients with complex regional pain syndrome. PAIN® 2012;153(5):1063-1073.</w:t>
      </w:r>
    </w:p>
    <w:p w14:paraId="2BD02594" w14:textId="77777777" w:rsidR="00AC0A63" w:rsidRPr="000735B1" w:rsidRDefault="00AC0A63" w:rsidP="00AC0A63">
      <w:pPr>
        <w:pStyle w:val="EndNoteBibliography"/>
        <w:ind w:left="720" w:hanging="720"/>
      </w:pPr>
      <w:r w:rsidRPr="000735B1">
        <w:t>[33] Kuttikat A, Noreika V, Chennu S, Shenker N, Bekinschtein T, Brown CA. Altered neurocognitive processing of tactile stimuli in patients with complex regional pain syndrome. The Journal of Pain 2018;19(4):395-409.</w:t>
      </w:r>
    </w:p>
    <w:p w14:paraId="1FC9FDF2" w14:textId="77777777" w:rsidR="00AC0A63" w:rsidRPr="000735B1" w:rsidRDefault="00AC0A63" w:rsidP="00AC0A63">
      <w:pPr>
        <w:pStyle w:val="EndNoteBibliography"/>
        <w:ind w:left="720" w:hanging="720"/>
      </w:pPr>
      <w:r w:rsidRPr="000735B1">
        <w:lastRenderedPageBreak/>
        <w:t>[34] Kuttikat A, Shaikh M, Oomatia A, Parker R, Shenker N. Novel Signs and Their Clinical Utility in Diagnosing Complex Regional Pain Syndrome (CRPS). The Clinical journal of pain 2017;33(6):496-502.</w:t>
      </w:r>
    </w:p>
    <w:p w14:paraId="6E0643AA" w14:textId="77777777" w:rsidR="00AC0A63" w:rsidRPr="000735B1" w:rsidRDefault="00AC0A63" w:rsidP="00AC0A63">
      <w:pPr>
        <w:pStyle w:val="EndNoteBibliography"/>
        <w:ind w:left="720" w:hanging="720"/>
      </w:pPr>
      <w:r w:rsidRPr="000735B1">
        <w:t>[35] Liossi C. Attentional biases in chronic pain: Do they exist and does it really matter? Pain 2012;153(1):9-10.</w:t>
      </w:r>
    </w:p>
    <w:p w14:paraId="44732C2D" w14:textId="77777777" w:rsidR="00AC0A63" w:rsidRPr="000735B1" w:rsidRDefault="00AC0A63" w:rsidP="00AC0A63">
      <w:pPr>
        <w:pStyle w:val="EndNoteBibliography"/>
        <w:ind w:left="720" w:hanging="720"/>
      </w:pPr>
      <w:r w:rsidRPr="000735B1">
        <w:t>[36] Liossi C, Georgallis T, Zhang J, Hamilton F, White P, Schoth DE. Internet-delivered attentional bias modification training (iABMT) for the management of chronic musculoskeletal pain: a protocol for a randomised controlled trial. BMJ open 2020;10(2).</w:t>
      </w:r>
    </w:p>
    <w:p w14:paraId="74F20877" w14:textId="77777777" w:rsidR="00AC0A63" w:rsidRPr="000735B1" w:rsidRDefault="00AC0A63" w:rsidP="00AC0A63">
      <w:pPr>
        <w:pStyle w:val="EndNoteBibliography"/>
        <w:ind w:left="720" w:hanging="720"/>
      </w:pPr>
      <w:r w:rsidRPr="000735B1">
        <w:t>[37] Liossi C, Howard RF. Pediatric chronic pain: biopsychosocial assessment and formulation. Pediatrics 2016;138(5):e20160331.</w:t>
      </w:r>
    </w:p>
    <w:p w14:paraId="48771E3D" w14:textId="77777777" w:rsidR="00AC0A63" w:rsidRPr="000735B1" w:rsidRDefault="00AC0A63" w:rsidP="00AC0A63">
      <w:pPr>
        <w:pStyle w:val="EndNoteBibliography"/>
        <w:ind w:left="720" w:hanging="720"/>
      </w:pPr>
      <w:r w:rsidRPr="000735B1">
        <w:t>[38] Liossi C, Schoth DE, Godwin HJ, Liversedge SP. Using eye movements to investigate selective attention in chronic daily headache. Pain 2014;155(3):503-510.</w:t>
      </w:r>
    </w:p>
    <w:p w14:paraId="3B21FFDC" w14:textId="77777777" w:rsidR="00AC0A63" w:rsidRPr="000735B1" w:rsidRDefault="00AC0A63" w:rsidP="00AC0A63">
      <w:pPr>
        <w:pStyle w:val="EndNoteBibliography"/>
        <w:ind w:left="720" w:hanging="720"/>
      </w:pPr>
      <w:r w:rsidRPr="000735B1">
        <w:t>[39] Liossi C, White P, Schoth DE. Time-course of attentional bias for threat-related cues in patients with chronic daily headache–tension type: evidence for the role of anger. European Journal of Pain 2011;15(1):92-98.</w:t>
      </w:r>
    </w:p>
    <w:p w14:paraId="0ED7B961" w14:textId="77777777" w:rsidR="00AC0A63" w:rsidRPr="000735B1" w:rsidRDefault="00AC0A63" w:rsidP="00AC0A63">
      <w:pPr>
        <w:pStyle w:val="EndNoteBibliography"/>
        <w:ind w:left="720" w:hanging="720"/>
      </w:pPr>
      <w:r w:rsidRPr="000735B1">
        <w:t>[40] Mathur VA, Khan SA, Keaser ML, Hubbard CS, Goyal M, Seminowicz DA. Altered cognition-related brain activity and interactions with acute pain in migraine. NeuroImage: Clinical 2015;7:347-358.</w:t>
      </w:r>
    </w:p>
    <w:p w14:paraId="7CF86BE6" w14:textId="77777777" w:rsidR="00AC0A63" w:rsidRPr="000735B1" w:rsidRDefault="00AC0A63" w:rsidP="00AC0A63">
      <w:pPr>
        <w:pStyle w:val="EndNoteBibliography"/>
        <w:ind w:left="720" w:hanging="720"/>
      </w:pPr>
      <w:r w:rsidRPr="000735B1">
        <w:t>[41] Moore D, Meints S, Lazaridou A, Johnson D, Franceschelli O, Cornelius M, Schreiber K, Edwards R. The Effect of Induced and Chronic Pain on Attention. The Journal of Pain 2019.</w:t>
      </w:r>
    </w:p>
    <w:p w14:paraId="289B7AA0" w14:textId="77777777" w:rsidR="00AC0A63" w:rsidRPr="000735B1" w:rsidRDefault="00AC0A63" w:rsidP="00AC0A63">
      <w:pPr>
        <w:pStyle w:val="EndNoteBibliography"/>
        <w:ind w:left="720" w:hanging="720"/>
      </w:pPr>
      <w:r w:rsidRPr="000735B1">
        <w:t>[42] Moseley GL, Gallace A, Iannetti GD. Spatially defined modulation of skin temperature and hand ownership of both hands in patients with unilateral complex regional pain syndrome. Brain 2012;135(12):3676-3686.</w:t>
      </w:r>
    </w:p>
    <w:p w14:paraId="23672D94" w14:textId="77777777" w:rsidR="00AC0A63" w:rsidRPr="000735B1" w:rsidRDefault="00AC0A63" w:rsidP="00AC0A63">
      <w:pPr>
        <w:pStyle w:val="EndNoteBibliography"/>
        <w:ind w:left="720" w:hanging="720"/>
      </w:pPr>
      <w:r w:rsidRPr="000735B1">
        <w:t>[43] Moseley GL, Gallace A, Spence C. Space-based, but not arm-based, shift in tactile processing in complex regional pain syndrome and its relationship to cooling of the affected limb. Brain 2009;132:3142-3151.</w:t>
      </w:r>
    </w:p>
    <w:p w14:paraId="32CA2703" w14:textId="77777777" w:rsidR="00AC0A63" w:rsidRPr="000735B1" w:rsidRDefault="00AC0A63" w:rsidP="00AC0A63">
      <w:pPr>
        <w:pStyle w:val="EndNoteBibliography"/>
        <w:ind w:left="720" w:hanging="720"/>
      </w:pPr>
      <w:r w:rsidRPr="000735B1">
        <w:t>[44] Moseley GL, Gallagher L, Gallace A. Neglect-like tactile dysfunction in chronic back pain. Neurology 2012;79(4):327-332.</w:t>
      </w:r>
    </w:p>
    <w:p w14:paraId="611DB61E" w14:textId="77777777" w:rsidR="00AC0A63" w:rsidRPr="000735B1" w:rsidRDefault="00AC0A63" w:rsidP="00AC0A63">
      <w:pPr>
        <w:pStyle w:val="EndNoteBibliography"/>
        <w:ind w:left="720" w:hanging="720"/>
      </w:pPr>
      <w:r w:rsidRPr="000735B1">
        <w:t>[45] Peters ML, Vlaeyen JWS, Kunnen AMW. Is pain-related fear a predictor of somatosensory hypervigilance in chronic low back pain patients? Behaviour Research and Therapy 2002;40(1):85-103.</w:t>
      </w:r>
    </w:p>
    <w:p w14:paraId="32B7C231" w14:textId="77777777" w:rsidR="00AC0A63" w:rsidRPr="000735B1" w:rsidRDefault="00AC0A63" w:rsidP="00AC0A63">
      <w:pPr>
        <w:pStyle w:val="EndNoteBibliography"/>
        <w:ind w:left="720" w:hanging="720"/>
      </w:pPr>
      <w:r w:rsidRPr="000735B1">
        <w:t>[46] Peters ML, Vlaeyen JWS, van Drunen C. Do fibromyalgia patients display hypervigilance for innocuous somatosensory stimuli? Application of a body scanning reaction time paradigm. Pain 2000;86(3):283-292.</w:t>
      </w:r>
    </w:p>
    <w:p w14:paraId="2C3CB001" w14:textId="77777777" w:rsidR="00AC0A63" w:rsidRPr="000735B1" w:rsidRDefault="00AC0A63" w:rsidP="00AC0A63">
      <w:pPr>
        <w:pStyle w:val="EndNoteBibliography"/>
        <w:ind w:left="720" w:hanging="720"/>
      </w:pPr>
      <w:r w:rsidRPr="000735B1">
        <w:t>[47] Pincus T, Morley S. Cognitive-processing bias in chronic pain: a review and integration. Psychological Bulletin 2001;127(5):599-617.</w:t>
      </w:r>
    </w:p>
    <w:p w14:paraId="3A0DCAF1" w14:textId="77777777" w:rsidR="00AC0A63" w:rsidRPr="000735B1" w:rsidRDefault="00AC0A63" w:rsidP="00AC0A63">
      <w:pPr>
        <w:pStyle w:val="EndNoteBibliography"/>
        <w:ind w:left="720" w:hanging="720"/>
      </w:pPr>
      <w:r w:rsidRPr="000735B1">
        <w:t>[48] Reid E, Wallwork SB, Harvie D, Chalmers KJ, Gallace A, Spence C, Moseley GL. A new kind of spatial inattention associated with chronic limb pain? Annals of Neurology 2016;79(4):701-704.</w:t>
      </w:r>
    </w:p>
    <w:p w14:paraId="63611196" w14:textId="77777777" w:rsidR="00AC0A63" w:rsidRPr="000735B1" w:rsidRDefault="00AC0A63" w:rsidP="00AC0A63">
      <w:pPr>
        <w:pStyle w:val="EndNoteBibliography"/>
        <w:ind w:left="720" w:hanging="720"/>
      </w:pPr>
      <w:r w:rsidRPr="000735B1">
        <w:t>[49] Roelofs J, Peters ML, McCracken L, Vlaeyen JW. The pain vigilance and awareness questionnaire (PVAQ): further psychometric evaluation in fibromyalgia and other chronic pain syndromes. Pain 2003;101(3):299-306.</w:t>
      </w:r>
    </w:p>
    <w:p w14:paraId="0B48D297" w14:textId="77777777" w:rsidR="00AC0A63" w:rsidRPr="000735B1" w:rsidRDefault="00AC0A63" w:rsidP="00AC0A63">
      <w:pPr>
        <w:pStyle w:val="EndNoteBibliography"/>
        <w:ind w:left="720" w:hanging="720"/>
      </w:pPr>
      <w:r w:rsidRPr="000735B1">
        <w:lastRenderedPageBreak/>
        <w:t>[50] Roelofs J, Peters ML, Zeegers MP, Vlaeyen JW. The modified Stroop paradigm as a measure of selective attention towards pain‐related stimuli among chronic pain patients: a meta‐analysis. European Journal of Pain 2002;6(4):273-281.</w:t>
      </w:r>
    </w:p>
    <w:p w14:paraId="7291966A" w14:textId="77777777" w:rsidR="00AC0A63" w:rsidRPr="000735B1" w:rsidRDefault="00AC0A63" w:rsidP="00AC0A63">
      <w:pPr>
        <w:pStyle w:val="EndNoteBibliography"/>
        <w:ind w:left="720" w:hanging="720"/>
      </w:pPr>
      <w:r w:rsidRPr="000735B1">
        <w:t>[51] Schmidt NB, Lerew DR, Trakowski JH. Body vigilance in panic disorder: Evaluating attention to bodily perturbations. Journal of consulting and clinical psychology 1997;65(2):214.</w:t>
      </w:r>
    </w:p>
    <w:p w14:paraId="16678D14" w14:textId="77777777" w:rsidR="00AC0A63" w:rsidRPr="000735B1" w:rsidRDefault="00AC0A63" w:rsidP="00AC0A63">
      <w:pPr>
        <w:pStyle w:val="EndNoteBibliography"/>
        <w:ind w:left="720" w:hanging="720"/>
      </w:pPr>
      <w:r w:rsidRPr="000735B1">
        <w:t>[52] Schoth DE, Beaney R, Broadbent P, Zhang J, Liossi C. Attentional, interpretation and memory biases for sensory-pain words in individuals with chronic headache. British Journal of Pain 2019;13(1):22-31.</w:t>
      </w:r>
    </w:p>
    <w:p w14:paraId="5712D4F8" w14:textId="77777777" w:rsidR="00AC0A63" w:rsidRPr="000735B1" w:rsidRDefault="00AC0A63" w:rsidP="00AC0A63">
      <w:pPr>
        <w:pStyle w:val="EndNoteBibliography"/>
        <w:ind w:left="720" w:hanging="720"/>
      </w:pPr>
      <w:r w:rsidRPr="000735B1">
        <w:t>[53] Schoth DE, Georgallis T, Liossi C. Attentional bias modification in people with chronic pain: a proof of concept study. Cognitive behaviour therapy 2013;42(3):233-243.</w:t>
      </w:r>
    </w:p>
    <w:p w14:paraId="6F260B50" w14:textId="77777777" w:rsidR="00AC0A63" w:rsidRPr="000735B1" w:rsidRDefault="00AC0A63" w:rsidP="00AC0A63">
      <w:pPr>
        <w:pStyle w:val="EndNoteBibliography"/>
        <w:ind w:left="720" w:hanging="720"/>
      </w:pPr>
      <w:r w:rsidRPr="000735B1">
        <w:t>[54] Schoth DE, Godwin HJ, Liversedge SP, Liossi C. Eye movements during visual search for emotional faces in individuals with chronic headache. Eur J Pain 2015;19(5):722-732.</w:t>
      </w:r>
    </w:p>
    <w:p w14:paraId="35697479" w14:textId="77777777" w:rsidR="00AC0A63" w:rsidRPr="000735B1" w:rsidRDefault="00AC0A63" w:rsidP="00AC0A63">
      <w:pPr>
        <w:pStyle w:val="EndNoteBibliography"/>
        <w:ind w:left="720" w:hanging="720"/>
      </w:pPr>
      <w:r w:rsidRPr="000735B1">
        <w:t>[55] Schoth DE, Liossi C. Specificity and time-course of attentional bias in chronic headache: a visual-probe investigation. The Clinical journal of pain 2013;29(7):583-590.</w:t>
      </w:r>
    </w:p>
    <w:p w14:paraId="2F0297EF" w14:textId="77777777" w:rsidR="00AC0A63" w:rsidRPr="000735B1" w:rsidRDefault="00AC0A63" w:rsidP="00AC0A63">
      <w:pPr>
        <w:pStyle w:val="EndNoteBibliography"/>
        <w:ind w:left="720" w:hanging="720"/>
      </w:pPr>
      <w:r w:rsidRPr="000735B1">
        <w:t>[56] Schoth DE, Ma Y, Liossi C. Exploring attentional bias for real-world, pain-related information in chronic musculoskeletal pain using a novel change detection paradigm. The Clinical Journal of Pain 2015;31(8):680-688.</w:t>
      </w:r>
    </w:p>
    <w:p w14:paraId="696E03BE" w14:textId="77777777" w:rsidR="00AC0A63" w:rsidRPr="000735B1" w:rsidRDefault="00AC0A63" w:rsidP="00AC0A63">
      <w:pPr>
        <w:pStyle w:val="EndNoteBibliography"/>
        <w:ind w:left="720" w:hanging="720"/>
      </w:pPr>
      <w:r w:rsidRPr="000735B1">
        <w:t>[57] Schoth DE, Nunes VD, Liossi C. Attentional bias towards pain-related information in chronic pain; a meta-analysis of visual-probe investigations. Clinical Psychology Review 2012;32(1):13-25.</w:t>
      </w:r>
    </w:p>
    <w:p w14:paraId="762EE365" w14:textId="77777777" w:rsidR="00AC0A63" w:rsidRPr="000735B1" w:rsidRDefault="00AC0A63" w:rsidP="00AC0A63">
      <w:pPr>
        <w:pStyle w:val="EndNoteBibliography"/>
        <w:ind w:left="720" w:hanging="720"/>
      </w:pPr>
      <w:r w:rsidRPr="000735B1">
        <w:t>[58] Schoth DE, Parry L, Liossi C. Combined cognitive biases for pain and disability information in individuals with chronic headache: a preliminary investigation. Journal of Health Psychology 2018;23(12):1610-1621.</w:t>
      </w:r>
    </w:p>
    <w:p w14:paraId="649BD1CD" w14:textId="77777777" w:rsidR="00AC0A63" w:rsidRPr="000735B1" w:rsidRDefault="00AC0A63" w:rsidP="00AC0A63">
      <w:pPr>
        <w:pStyle w:val="EndNoteBibliography"/>
        <w:ind w:left="720" w:hanging="720"/>
      </w:pPr>
      <w:r w:rsidRPr="000735B1">
        <w:t>[59] Schwarzer G. meta: An R package for meta-analysis. R news 2007;7(3):40-45.</w:t>
      </w:r>
    </w:p>
    <w:p w14:paraId="417D8DF3" w14:textId="77777777" w:rsidR="00AC0A63" w:rsidRPr="000735B1" w:rsidRDefault="00AC0A63" w:rsidP="00AC0A63">
      <w:pPr>
        <w:pStyle w:val="EndNoteBibliography"/>
        <w:ind w:left="720" w:hanging="720"/>
      </w:pPr>
      <w:r w:rsidRPr="000735B1">
        <w:t>[60] Sharpe L, Ianiello M, Dear BF, Perry KN, Refshauge K, Nicholas MK. Is there a potential role for attention bias modification in pain patients? Results of 2 randomised, controlled trials. Pain 2012;153(3):722-731.</w:t>
      </w:r>
    </w:p>
    <w:p w14:paraId="3D0ACC86" w14:textId="77777777" w:rsidR="00AC0A63" w:rsidRPr="000735B1" w:rsidRDefault="00AC0A63" w:rsidP="00AC0A63">
      <w:pPr>
        <w:pStyle w:val="EndNoteBibliography"/>
        <w:ind w:left="720" w:hanging="720"/>
      </w:pPr>
      <w:r w:rsidRPr="000735B1">
        <w:t>[61] Sinforiani E, Zinelli P, Faglia L, Granella F, Mauri M, Manzoni G, Turla M, Mazzucchi A. Lateralization of visual attention in patients with classic migraine and unilateral prodromes. Functional neurology 1989;4(3):247-252.</w:t>
      </w:r>
    </w:p>
    <w:p w14:paraId="773634B6" w14:textId="77777777" w:rsidR="00AC0A63" w:rsidRPr="000735B1" w:rsidRDefault="00AC0A63" w:rsidP="00AC0A63">
      <w:pPr>
        <w:pStyle w:val="EndNoteBibliography"/>
        <w:ind w:left="720" w:hanging="720"/>
      </w:pPr>
      <w:r w:rsidRPr="000735B1">
        <w:t>[62] Snijders TJ, Ramsey NF, Koerselman F, van Gijn J. Attentional modulation fails to attenuate the subjective pain experience in chronic, unexplained pain. European Journal of Pain 2010;14(3):282. e281-282. e210.</w:t>
      </w:r>
    </w:p>
    <w:p w14:paraId="4B55AA42" w14:textId="77777777" w:rsidR="00AC0A63" w:rsidRPr="000735B1" w:rsidRDefault="00AC0A63" w:rsidP="00AC0A63">
      <w:pPr>
        <w:pStyle w:val="EndNoteBibliography"/>
        <w:ind w:left="720" w:hanging="720"/>
      </w:pPr>
      <w:r w:rsidRPr="000735B1">
        <w:t>[63] Stankewitz A, Sorg C, von Kalckreuth A, Schulz E, Valet M, Neufang S, Zimmer C, Henningsen P, Gündel H, Wohlschläger AM. Fronto‐Insular Connectivity during Pain Distraction Is Impaired in Patients with Somatoform Pain. Journal of Neuroimaging 2018;28(6):621-628.</w:t>
      </w:r>
    </w:p>
    <w:p w14:paraId="512CBD16" w14:textId="77777777" w:rsidR="00AC0A63" w:rsidRPr="000735B1" w:rsidRDefault="00AC0A63" w:rsidP="00AC0A63">
      <w:pPr>
        <w:pStyle w:val="EndNoteBibliography"/>
        <w:ind w:left="720" w:hanging="720"/>
      </w:pPr>
      <w:r w:rsidRPr="000735B1">
        <w:t>[64] Sterne JA, Sutton AJ, Ioannidis JP, Terrin N, Jones DR, Lau J, Carpenter J, Rücker G, Harbord RM, Schmid CH. Recommendations for examining and interpreting funnel plot asymmetry in meta-analyses of randomised controlled trials. Bmj 2011;343:d4002.</w:t>
      </w:r>
    </w:p>
    <w:p w14:paraId="6C15F69C" w14:textId="77777777" w:rsidR="00AC0A63" w:rsidRPr="000735B1" w:rsidRDefault="00AC0A63" w:rsidP="00AC0A63">
      <w:pPr>
        <w:pStyle w:val="EndNoteBibliography"/>
        <w:ind w:left="720" w:hanging="720"/>
      </w:pPr>
      <w:r w:rsidRPr="000735B1">
        <w:t>[65] Tiemann L, Schulz E, Winkelmann A, Ronel J, Henningsen P, Ploner M. Behavioral and neuronal investigations of hypervigilance in patients with fibromyalgia syndrome. PloS one 2012;7(4):e35068.</w:t>
      </w:r>
    </w:p>
    <w:p w14:paraId="77F7F1C8" w14:textId="77777777" w:rsidR="00AC0A63" w:rsidRPr="000735B1" w:rsidRDefault="00AC0A63" w:rsidP="00AC0A63">
      <w:pPr>
        <w:pStyle w:val="EndNoteBibliography"/>
        <w:ind w:left="720" w:hanging="720"/>
      </w:pPr>
      <w:r w:rsidRPr="000735B1">
        <w:lastRenderedPageBreak/>
        <w:t>[66] Todd J, Sharpe L, Johnson A, Nicholson Perry K, Colagiuri B, Dear BF. Towards a new model of attentional biases in the development, maintenance, and management of pain. Pain 2015;156(9):1589-1600.</w:t>
      </w:r>
    </w:p>
    <w:p w14:paraId="351B0228" w14:textId="77777777" w:rsidR="00AC0A63" w:rsidRPr="000735B1" w:rsidRDefault="00AC0A63" w:rsidP="00AC0A63">
      <w:pPr>
        <w:pStyle w:val="EndNoteBibliography"/>
        <w:ind w:left="720" w:hanging="720"/>
      </w:pPr>
      <w:r w:rsidRPr="000735B1">
        <w:t>[67] Todd J, van Ryckeghem DM, Sharpe L, Crombez G. Attentional bias to pain-related information: a meta-analysis of dot-probe studies. Health Psychology Review 2018:1-18.</w:t>
      </w:r>
    </w:p>
    <w:p w14:paraId="59752DF1" w14:textId="77777777" w:rsidR="00AC0A63" w:rsidRPr="000735B1" w:rsidRDefault="00AC0A63" w:rsidP="00AC0A63">
      <w:pPr>
        <w:pStyle w:val="EndNoteBibliography"/>
        <w:ind w:left="720" w:hanging="720"/>
      </w:pPr>
      <w:r w:rsidRPr="000735B1">
        <w:t>[68] Van Damme S, Bulcke CV, Van Den Berghe L, Poppe L, Crombez G. Do patients with chronic unilateral orofacial pain due to a temporomandibular disorder show increased attending to somatosensory input at the painful side of the jaw? PeerJ 2018;2018(1).</w:t>
      </w:r>
    </w:p>
    <w:p w14:paraId="6D97C9ED" w14:textId="77777777" w:rsidR="00AC0A63" w:rsidRPr="000735B1" w:rsidRDefault="00AC0A63" w:rsidP="00AC0A63">
      <w:pPr>
        <w:pStyle w:val="EndNoteBibliography"/>
        <w:ind w:left="720" w:hanging="720"/>
      </w:pPr>
      <w:r w:rsidRPr="000735B1">
        <w:t>[69] Van Damme S, Crombez G, Lorenz J. Pain draws visual attention to its location: experimental evidence for a threat-related bias. The Journal of Pain 2007;8(12):976-982.</w:t>
      </w:r>
    </w:p>
    <w:p w14:paraId="2B60199F" w14:textId="77777777" w:rsidR="00AC0A63" w:rsidRPr="000735B1" w:rsidRDefault="00AC0A63" w:rsidP="00AC0A63">
      <w:pPr>
        <w:pStyle w:val="EndNoteBibliography"/>
        <w:ind w:left="720" w:hanging="720"/>
      </w:pPr>
      <w:r w:rsidRPr="000735B1">
        <w:t>[70] Van Damme S, Crombez G, Wiech K, Legrain V, Peters ML, Eccleston C. Why become more general when we can be more specific? Comment on Hollins et al.“Perceived intensity and unpleasantness of cutaneous and auditory stimuli: An evaluation of the generalized hypervigilance hypothesis”[Pain 2009; 141: 215–221], and on Rollman “Perspectives on hypervigilance”[Pain 2009; 141: 183–184]. Pain 2009;144(3):342-343.</w:t>
      </w:r>
    </w:p>
    <w:p w14:paraId="29D1FD05" w14:textId="77777777" w:rsidR="00AC0A63" w:rsidRPr="000735B1" w:rsidRDefault="00AC0A63" w:rsidP="00AC0A63">
      <w:pPr>
        <w:pStyle w:val="EndNoteBibliography"/>
        <w:ind w:left="720" w:hanging="720"/>
      </w:pPr>
      <w:r w:rsidRPr="000735B1">
        <w:t>[71] Van Damme S, Van Hulle L, Danneels L, Spence C, Crombez G. The effect of chronic low back pain on tactile suppression during back movements. Human Movement Science 2014;37:87-100.</w:t>
      </w:r>
    </w:p>
    <w:p w14:paraId="1BD6960C" w14:textId="77777777" w:rsidR="00AC0A63" w:rsidRPr="000735B1" w:rsidRDefault="00AC0A63" w:rsidP="00AC0A63">
      <w:pPr>
        <w:pStyle w:val="EndNoteBibliography"/>
        <w:ind w:left="720" w:hanging="720"/>
      </w:pPr>
      <w:r w:rsidRPr="000735B1">
        <w:t>[72] Van Damme S, Van Hulle L, Spence C, Devulder J, Brusselmans G, Crombez G. Hypervigilance for innocuous tactile stimuli in patients with fibromyalgia: An experimental approach. European Journal of Pain 2015;19(5):706-714.</w:t>
      </w:r>
    </w:p>
    <w:p w14:paraId="4C30C220" w14:textId="77777777" w:rsidR="00AC0A63" w:rsidRPr="000735B1" w:rsidRDefault="00AC0A63" w:rsidP="00AC0A63">
      <w:pPr>
        <w:pStyle w:val="EndNoteBibliography"/>
        <w:ind w:left="720" w:hanging="720"/>
      </w:pPr>
      <w:r w:rsidRPr="000735B1">
        <w:t>[73] Van Ryckeghem DM, Crombez G. Attentional bias and chronic pain: where to go from here? Pain 2014;155(1):6-7.</w:t>
      </w:r>
    </w:p>
    <w:p w14:paraId="499DBE12" w14:textId="77777777" w:rsidR="00AC0A63" w:rsidRPr="000735B1" w:rsidRDefault="00AC0A63" w:rsidP="00AC0A63">
      <w:pPr>
        <w:pStyle w:val="EndNoteBibliography"/>
        <w:ind w:left="720" w:hanging="720"/>
      </w:pPr>
      <w:r w:rsidRPr="000735B1">
        <w:t>[74] Van Ryckeghem DM, Noel M, Sharpe L, Pincus T, Van Damme S. Cognitive biases in pain: an integrated functional–contextual framework. Pain 2019;160(7):1489-1493.</w:t>
      </w:r>
    </w:p>
    <w:p w14:paraId="541DEBD0" w14:textId="77777777" w:rsidR="00AC0A63" w:rsidRPr="000735B1" w:rsidRDefault="00AC0A63" w:rsidP="00AC0A63">
      <w:pPr>
        <w:pStyle w:val="EndNoteBibliography"/>
        <w:ind w:left="720" w:hanging="720"/>
      </w:pPr>
      <w:r w:rsidRPr="000735B1">
        <w:t>[75] Van Ryckeghem DM, Rost S, Kissi A, Vögele C, Crombez G. Task interference and distraction efficacy in patients with fibromyalgia: an experimental investigation. Pain 2018;159(6):1119-1126.</w:t>
      </w:r>
    </w:p>
    <w:p w14:paraId="025A3A9F" w14:textId="77777777" w:rsidR="00AC0A63" w:rsidRPr="000735B1" w:rsidRDefault="00AC0A63" w:rsidP="00AC0A63">
      <w:pPr>
        <w:pStyle w:val="EndNoteBibliography"/>
        <w:ind w:left="720" w:hanging="720"/>
      </w:pPr>
      <w:r w:rsidRPr="000735B1">
        <w:t>[76] Vanden Bulcke C, Van Damme S, Durnez W, Crombez G. The anticipation of pain at a specific location of the body prioritizes tactile stimuli at that location. PAIN® 2013;154(8):1464-1468.</w:t>
      </w:r>
    </w:p>
    <w:p w14:paraId="138C8E08" w14:textId="77777777" w:rsidR="00AC0A63" w:rsidRPr="000735B1" w:rsidRDefault="00AC0A63" w:rsidP="00AC0A63">
      <w:pPr>
        <w:pStyle w:val="EndNoteBibliography"/>
        <w:ind w:left="720" w:hanging="720"/>
      </w:pPr>
      <w:r w:rsidRPr="000735B1">
        <w:t>[77] Vandenbroucke S, Crombez G, Harrar V, Brusselmans G, Devulder J, Spence C, Goubert L. Fibromyalgia patients and controls are equally accurate in detecting tactile stimuli while observing another in pain: An experimental study. Attention, Perception, &amp; Psychophysics 2014;76(8):2548-2559.</w:t>
      </w:r>
    </w:p>
    <w:p w14:paraId="0EBA1612" w14:textId="77777777" w:rsidR="00AC0A63" w:rsidRPr="000735B1" w:rsidRDefault="00AC0A63" w:rsidP="00AC0A63">
      <w:pPr>
        <w:pStyle w:val="EndNoteBibliography"/>
        <w:ind w:left="720" w:hanging="720"/>
      </w:pPr>
      <w:r w:rsidRPr="000735B1">
        <w:t>[78] Vlaeyen JW, Linton SJ. Fear-avoidance model of chronic musculoskeletal pain: 12 years on. Pain 2012;153(6):1144-1147.</w:t>
      </w:r>
    </w:p>
    <w:p w14:paraId="0E4D139E" w14:textId="77777777" w:rsidR="00AC0A63" w:rsidRPr="000735B1" w:rsidRDefault="00AC0A63" w:rsidP="00AC0A63">
      <w:pPr>
        <w:pStyle w:val="EndNoteBibliography"/>
        <w:ind w:left="720" w:hanging="720"/>
      </w:pPr>
      <w:r w:rsidRPr="000735B1">
        <w:t>[79] Von Elm E, Altman DG, Egger M, Pocock SJ, Gøtzsche PC, Vandenbroucke JP, Initiative S. The Strengthening the Reporting of Observational Studies in Epidemiology (STROBE) statement: guidelines for reporting observational studies. PLoS Medicine 2007;4(10):e296.</w:t>
      </w:r>
    </w:p>
    <w:p w14:paraId="1037B0AD" w14:textId="77777777" w:rsidR="00AC0A63" w:rsidRPr="000735B1" w:rsidRDefault="00AC0A63" w:rsidP="00AC0A63">
      <w:pPr>
        <w:pStyle w:val="EndNoteBibliography"/>
        <w:ind w:left="720" w:hanging="720"/>
      </w:pPr>
      <w:r w:rsidRPr="000735B1">
        <w:t>[80] Zohsel K, Hohmeister J, Flor H, Hermann C. Altered pain processing in children with migraine: An evoked potential study. European Journal of Pain 2008;12(8):1090-1101.</w:t>
      </w:r>
    </w:p>
    <w:p w14:paraId="5F26019C" w14:textId="2D1EC350" w:rsidR="00805647" w:rsidRPr="000735B1" w:rsidRDefault="002B3895" w:rsidP="00990F46">
      <w:pPr>
        <w:rPr>
          <w:rFonts w:cs="Times New Roman"/>
          <w:szCs w:val="24"/>
        </w:rPr>
        <w:sectPr w:rsidR="00805647" w:rsidRPr="000735B1" w:rsidSect="00562F24">
          <w:headerReference w:type="default" r:id="rId8"/>
          <w:pgSz w:w="13425" w:h="14355"/>
          <w:pgMar w:top="1440" w:right="1440" w:bottom="1440" w:left="1440" w:header="0" w:footer="0" w:gutter="0"/>
          <w:cols w:space="708"/>
          <w:docGrid w:linePitch="360"/>
        </w:sectPr>
      </w:pPr>
      <w:r w:rsidRPr="000735B1">
        <w:rPr>
          <w:rFonts w:cs="Times New Roman"/>
          <w:szCs w:val="24"/>
        </w:rPr>
        <w:fldChar w:fldCharType="end"/>
      </w:r>
    </w:p>
    <w:p w14:paraId="17F149F5" w14:textId="2FFEA45D" w:rsidR="00805647" w:rsidRPr="000735B1" w:rsidRDefault="00805647" w:rsidP="006B48C7">
      <w:pPr>
        <w:rPr>
          <w:rFonts w:cs="Times New Roman"/>
          <w:szCs w:val="24"/>
        </w:rPr>
      </w:pPr>
      <w:r w:rsidRPr="000735B1">
        <w:rPr>
          <w:rFonts w:cs="Times New Roman"/>
          <w:i/>
          <w:szCs w:val="24"/>
        </w:rPr>
        <w:lastRenderedPageBreak/>
        <w:t>Figure 1.</w:t>
      </w:r>
      <w:r w:rsidRPr="000735B1">
        <w:rPr>
          <w:rFonts w:cs="Times New Roman"/>
          <w:szCs w:val="24"/>
        </w:rPr>
        <w:t xml:space="preserve"> A visual representation of the types of attentional bias investigated by this systematic review of attentional bias to somatosensory stimuli. 1. a) Attentional bias to somatosensory modality stimuli over stimuli in other modalities; 1. b) Attentional bias to somatosensory stimuli on a pain-affected body region as compared to an unaffected body region; 2. Attentional bias to visual stimuli in the peripersonal space of a pain-affected body region as compared to the peripersonal space of a pain-unaffected body region. 1. b) and 2. will be compared between pain-affected and unaffected body regions. All types of attentional bias will be compared between chronic pain patients and healthy controls.</w:t>
      </w:r>
    </w:p>
    <w:p w14:paraId="56F45F0C" w14:textId="77777777" w:rsidR="00437430" w:rsidRPr="000735B1" w:rsidRDefault="00437430" w:rsidP="006B48C7">
      <w:pPr>
        <w:rPr>
          <w:rFonts w:cs="Times New Roman"/>
          <w:szCs w:val="24"/>
        </w:rPr>
      </w:pPr>
    </w:p>
    <w:p w14:paraId="20EC1BE6" w14:textId="17886C3C" w:rsidR="00805647" w:rsidRPr="000735B1" w:rsidRDefault="00805647" w:rsidP="006B48C7">
      <w:pPr>
        <w:rPr>
          <w:rFonts w:cs="Times New Roman"/>
          <w:szCs w:val="24"/>
        </w:rPr>
      </w:pPr>
      <w:r w:rsidRPr="000735B1">
        <w:rPr>
          <w:rFonts w:cs="Times New Roman"/>
          <w:i/>
          <w:szCs w:val="24"/>
        </w:rPr>
        <w:t>Figure 2.</w:t>
      </w:r>
      <w:r w:rsidRPr="000735B1">
        <w:rPr>
          <w:rFonts w:cs="Times New Roman"/>
          <w:szCs w:val="24"/>
        </w:rPr>
        <w:t xml:space="preserve"> PRISMA diagram of the method followed by this systematic review of attentional bias to somatosensory stimuli in chronic pain patients.</w:t>
      </w:r>
    </w:p>
    <w:p w14:paraId="6C890BEF" w14:textId="77777777" w:rsidR="00A4392E" w:rsidRPr="000735B1" w:rsidRDefault="00A4392E" w:rsidP="00A4392E">
      <w:pPr>
        <w:rPr>
          <w:rFonts w:cs="Times New Roman"/>
          <w:i/>
          <w:szCs w:val="24"/>
        </w:rPr>
      </w:pPr>
    </w:p>
    <w:p w14:paraId="0D79E684" w14:textId="21184E9B" w:rsidR="00437430" w:rsidRPr="000735B1" w:rsidRDefault="00A4392E" w:rsidP="006B48C7">
      <w:pPr>
        <w:rPr>
          <w:rFonts w:cs="Times New Roman"/>
          <w:szCs w:val="24"/>
        </w:rPr>
      </w:pPr>
      <w:r w:rsidRPr="000735B1">
        <w:rPr>
          <w:rFonts w:cs="Times New Roman"/>
          <w:i/>
          <w:szCs w:val="24"/>
        </w:rPr>
        <w:t>Figure 3.</w:t>
      </w:r>
      <w:r w:rsidRPr="000735B1">
        <w:rPr>
          <w:rFonts w:cs="Times New Roman"/>
          <w:szCs w:val="24"/>
        </w:rPr>
        <w:t xml:space="preserve"> Risk of bias assessment across included studies (k = 29).  The x axis shows the percentage of studies that were rated low, high and unclear risk of bias for each item on the risk of bias tool.  The y axis shows the items on the risk of bias tool.  </w:t>
      </w:r>
    </w:p>
    <w:p w14:paraId="3C8C5338" w14:textId="77777777" w:rsidR="00A4392E" w:rsidRPr="000735B1" w:rsidRDefault="00A4392E" w:rsidP="006B48C7">
      <w:pPr>
        <w:rPr>
          <w:rFonts w:cs="Times New Roman"/>
          <w:szCs w:val="24"/>
        </w:rPr>
      </w:pPr>
    </w:p>
    <w:p w14:paraId="378D5E98" w14:textId="560F604D" w:rsidR="00805647" w:rsidRPr="000735B1" w:rsidRDefault="00A4392E" w:rsidP="006B48C7">
      <w:pPr>
        <w:rPr>
          <w:rFonts w:cs="Times New Roman"/>
          <w:szCs w:val="24"/>
        </w:rPr>
      </w:pPr>
      <w:r w:rsidRPr="000735B1">
        <w:rPr>
          <w:rFonts w:cs="Times New Roman"/>
          <w:i/>
          <w:szCs w:val="24"/>
        </w:rPr>
        <w:t>Figure 4</w:t>
      </w:r>
      <w:r w:rsidR="00805647" w:rsidRPr="000735B1">
        <w:rPr>
          <w:rFonts w:cs="Times New Roman"/>
          <w:i/>
          <w:szCs w:val="24"/>
        </w:rPr>
        <w:t>.</w:t>
      </w:r>
      <w:r w:rsidR="00805647" w:rsidRPr="000735B1">
        <w:rPr>
          <w:rFonts w:cs="Times New Roman"/>
          <w:szCs w:val="24"/>
        </w:rPr>
        <w:t xml:space="preserve"> Forest plot of somatosensory modality attentional bias compared between chronic pain patients and healthy controls. A positive standardised mean difference (SMD) indicates greater AB for chronic pain patients than healthy controls.  The central points of the horizontal lines are the SMD effect sizes from each study.  The horizontal lines are the 95% confidence intervals of the effect sizes.  The grey squares around the effect sizes indicate the weightings of each study in the meta-analysis; a larger square indicates a greater weighting. The grey diamond indicates the overall weighted effect size.</w:t>
      </w:r>
    </w:p>
    <w:p w14:paraId="1DBD8BA4" w14:textId="77777777" w:rsidR="00437430" w:rsidRPr="000735B1" w:rsidRDefault="00437430" w:rsidP="006B48C7">
      <w:pPr>
        <w:rPr>
          <w:rFonts w:cs="Times New Roman"/>
          <w:szCs w:val="24"/>
        </w:rPr>
      </w:pPr>
    </w:p>
    <w:p w14:paraId="39F940AD" w14:textId="78829EF0" w:rsidR="00805647" w:rsidRPr="000735B1" w:rsidRDefault="00A4392E" w:rsidP="006B48C7">
      <w:pPr>
        <w:rPr>
          <w:rFonts w:cs="Times New Roman"/>
          <w:szCs w:val="24"/>
        </w:rPr>
      </w:pPr>
      <w:r w:rsidRPr="000735B1">
        <w:rPr>
          <w:rFonts w:cs="Times New Roman"/>
          <w:i/>
          <w:szCs w:val="24"/>
        </w:rPr>
        <w:t>Figure 5</w:t>
      </w:r>
      <w:r w:rsidR="00805647" w:rsidRPr="000735B1">
        <w:rPr>
          <w:rFonts w:cs="Times New Roman"/>
          <w:i/>
          <w:szCs w:val="24"/>
        </w:rPr>
        <w:t>.</w:t>
      </w:r>
      <w:r w:rsidR="00805647" w:rsidRPr="000735B1">
        <w:rPr>
          <w:rFonts w:cs="Times New Roman"/>
          <w:szCs w:val="24"/>
        </w:rPr>
        <w:t xml:space="preserve"> Forest plot of spatial attentional bias to somatosensory stimuli compared between the ipsilateral (pain-affected) and contralateral (pain-unaffected) sides of the body for chronic pain patients with unilateral chronic pain.</w:t>
      </w:r>
    </w:p>
    <w:p w14:paraId="46184EDB" w14:textId="77777777" w:rsidR="00A4392E" w:rsidRPr="000735B1" w:rsidRDefault="00A4392E" w:rsidP="006B48C7">
      <w:pPr>
        <w:rPr>
          <w:rFonts w:cs="Times New Roman"/>
          <w:szCs w:val="24"/>
        </w:rPr>
      </w:pPr>
    </w:p>
    <w:p w14:paraId="69C7BA5B" w14:textId="61D5DCEE" w:rsidR="00805647" w:rsidRPr="000735B1" w:rsidRDefault="00A4392E" w:rsidP="006B48C7">
      <w:pPr>
        <w:rPr>
          <w:rFonts w:cs="Times New Roman"/>
          <w:szCs w:val="24"/>
        </w:rPr>
      </w:pPr>
      <w:r w:rsidRPr="000735B1">
        <w:rPr>
          <w:rFonts w:cs="Times New Roman"/>
          <w:i/>
          <w:szCs w:val="24"/>
        </w:rPr>
        <w:t>Figure 6</w:t>
      </w:r>
      <w:r w:rsidR="00805647" w:rsidRPr="000735B1">
        <w:rPr>
          <w:rFonts w:cs="Times New Roman"/>
          <w:i/>
          <w:szCs w:val="24"/>
        </w:rPr>
        <w:t>.</w:t>
      </w:r>
      <w:r w:rsidR="00805647" w:rsidRPr="000735B1">
        <w:rPr>
          <w:rFonts w:cs="Times New Roman"/>
          <w:szCs w:val="24"/>
        </w:rPr>
        <w:t xml:space="preserve"> Forest plot of spatial attentional bias to visual stimuli in peripersonal space compared between the ipsilateral (pain-affected) and contralateral (pain-unaffected) sides of the body for chronic pain patients with unilateral chronic pain.</w:t>
      </w:r>
    </w:p>
    <w:p w14:paraId="36601B48" w14:textId="3C156AF2" w:rsidR="00437430" w:rsidRPr="000735B1" w:rsidRDefault="00437430" w:rsidP="006B48C7">
      <w:pPr>
        <w:rPr>
          <w:rFonts w:cs="Times New Roman"/>
          <w:szCs w:val="24"/>
        </w:rPr>
      </w:pPr>
    </w:p>
    <w:p w14:paraId="432D4A95" w14:textId="77777777" w:rsidR="00437430" w:rsidRPr="000735B1" w:rsidRDefault="00437430" w:rsidP="00437430">
      <w:pPr>
        <w:pStyle w:val="NormalWeb"/>
        <w:spacing w:before="0" w:beforeAutospacing="0" w:after="0" w:afterAutospacing="0" w:line="480" w:lineRule="auto"/>
      </w:pPr>
      <w:r w:rsidRPr="000735B1">
        <w:rPr>
          <w:rFonts w:eastAsia="Times New Roman"/>
          <w:i/>
          <w:iCs/>
          <w:color w:val="000000"/>
          <w:kern w:val="24"/>
        </w:rPr>
        <w:t xml:space="preserve">Figure 7. </w:t>
      </w:r>
      <w:r w:rsidRPr="000735B1">
        <w:rPr>
          <w:rFonts w:eastAsia="Times New Roman"/>
          <w:color w:val="000000"/>
          <w:kern w:val="24"/>
        </w:rPr>
        <w:t xml:space="preserve">Funnel plots and contour-enhanced funnel plots of studies included in the meta-analyses of between-group modality </w:t>
      </w:r>
      <w:r w:rsidRPr="000735B1">
        <w:rPr>
          <w:rFonts w:eastAsia="Times New Roman" w:cstheme="minorBidi"/>
          <w:color w:val="000000"/>
          <w:kern w:val="24"/>
        </w:rPr>
        <w:t>attentional bias</w:t>
      </w:r>
      <w:r w:rsidRPr="000735B1">
        <w:rPr>
          <w:rFonts w:eastAsia="Times New Roman"/>
          <w:color w:val="000000"/>
          <w:kern w:val="24"/>
        </w:rPr>
        <w:t xml:space="preserve"> (</w:t>
      </w:r>
      <w:r w:rsidRPr="000735B1">
        <w:rPr>
          <w:rFonts w:eastAsia="Times New Roman"/>
          <w:i/>
          <w:iCs/>
          <w:color w:val="000000"/>
          <w:kern w:val="24"/>
        </w:rPr>
        <w:t xml:space="preserve">k </w:t>
      </w:r>
      <w:r w:rsidRPr="000735B1">
        <w:rPr>
          <w:rFonts w:eastAsia="Times New Roman"/>
          <w:color w:val="000000"/>
          <w:kern w:val="24"/>
        </w:rPr>
        <w:t xml:space="preserve">= 10), between-group spatial </w:t>
      </w:r>
      <w:r w:rsidRPr="000735B1">
        <w:rPr>
          <w:rFonts w:eastAsia="Times New Roman" w:cstheme="minorBidi"/>
          <w:color w:val="000000"/>
          <w:kern w:val="24"/>
        </w:rPr>
        <w:t>attentional bias</w:t>
      </w:r>
      <w:r w:rsidRPr="000735B1">
        <w:rPr>
          <w:rFonts w:eastAsia="Times New Roman"/>
          <w:color w:val="000000"/>
          <w:kern w:val="24"/>
        </w:rPr>
        <w:t xml:space="preserve"> (</w:t>
      </w:r>
      <w:r w:rsidRPr="000735B1">
        <w:rPr>
          <w:rFonts w:eastAsia="Times New Roman"/>
          <w:i/>
          <w:iCs/>
          <w:color w:val="000000"/>
          <w:kern w:val="24"/>
        </w:rPr>
        <w:t xml:space="preserve">k </w:t>
      </w:r>
      <w:r w:rsidRPr="000735B1">
        <w:rPr>
          <w:rFonts w:eastAsia="Times New Roman"/>
          <w:color w:val="000000"/>
          <w:kern w:val="24"/>
        </w:rPr>
        <w:t xml:space="preserve">= 3) and within-group spatial </w:t>
      </w:r>
      <w:r w:rsidRPr="000735B1">
        <w:rPr>
          <w:rFonts w:eastAsia="Times New Roman" w:cstheme="minorBidi"/>
          <w:color w:val="000000"/>
          <w:kern w:val="24"/>
        </w:rPr>
        <w:t>attentional bias</w:t>
      </w:r>
      <w:r w:rsidRPr="000735B1">
        <w:rPr>
          <w:rFonts w:eastAsia="Times New Roman"/>
          <w:color w:val="000000"/>
          <w:kern w:val="24"/>
        </w:rPr>
        <w:t xml:space="preserve"> (</w:t>
      </w:r>
      <w:r w:rsidRPr="000735B1">
        <w:rPr>
          <w:rFonts w:eastAsia="Times New Roman"/>
          <w:i/>
          <w:iCs/>
          <w:color w:val="000000"/>
          <w:kern w:val="24"/>
        </w:rPr>
        <w:t xml:space="preserve">k </w:t>
      </w:r>
      <w:r w:rsidRPr="000735B1">
        <w:rPr>
          <w:rFonts w:eastAsia="Times New Roman"/>
          <w:color w:val="000000"/>
          <w:kern w:val="24"/>
        </w:rPr>
        <w:t xml:space="preserve">= 9).  Each point represents a study, the x axis shows the effect size from the meta-analysis, and the y axis shows the study precision expressed in standard error units.  In the basic funnel plots the vertical line indicates the pooled effect size from the meta-analysis and the inverted funnel shows the 95% confidence interval of the effect.  The contour-enhanced funnel plots are centred on the null effect of zero.  In the contour-enhanced plots, the white zones include effects </w:t>
      </w:r>
      <w:r w:rsidRPr="000735B1">
        <w:rPr>
          <w:rFonts w:eastAsia="Times New Roman"/>
          <w:i/>
          <w:iCs/>
          <w:color w:val="000000"/>
          <w:kern w:val="24"/>
        </w:rPr>
        <w:t>p</w:t>
      </w:r>
      <w:r w:rsidRPr="000735B1">
        <w:rPr>
          <w:rFonts w:eastAsia="Times New Roman"/>
          <w:color w:val="000000"/>
          <w:kern w:val="24"/>
        </w:rPr>
        <w:t xml:space="preserve"> &gt; .1, the dark blue zones include effects between </w:t>
      </w:r>
      <w:r w:rsidRPr="000735B1">
        <w:rPr>
          <w:rFonts w:eastAsia="Times New Roman"/>
          <w:i/>
          <w:iCs/>
          <w:color w:val="000000"/>
          <w:kern w:val="24"/>
        </w:rPr>
        <w:t>p</w:t>
      </w:r>
      <w:r w:rsidRPr="000735B1">
        <w:rPr>
          <w:rFonts w:eastAsia="Times New Roman"/>
          <w:color w:val="000000"/>
          <w:kern w:val="24"/>
        </w:rPr>
        <w:t xml:space="preserve"> = .1 and </w:t>
      </w:r>
      <w:r w:rsidRPr="000735B1">
        <w:rPr>
          <w:rFonts w:eastAsia="Times New Roman"/>
          <w:i/>
          <w:iCs/>
          <w:color w:val="000000"/>
          <w:kern w:val="24"/>
        </w:rPr>
        <w:t>p</w:t>
      </w:r>
      <w:r w:rsidRPr="000735B1">
        <w:rPr>
          <w:rFonts w:eastAsia="Times New Roman"/>
          <w:color w:val="000000"/>
          <w:kern w:val="24"/>
        </w:rPr>
        <w:t xml:space="preserve"> = .05, the light blue zones include effects between </w:t>
      </w:r>
      <w:r w:rsidRPr="000735B1">
        <w:rPr>
          <w:rFonts w:eastAsia="Times New Roman"/>
          <w:i/>
          <w:iCs/>
          <w:color w:val="000000"/>
          <w:kern w:val="24"/>
        </w:rPr>
        <w:t>p</w:t>
      </w:r>
      <w:r w:rsidRPr="000735B1">
        <w:rPr>
          <w:rFonts w:eastAsia="Times New Roman"/>
          <w:color w:val="000000"/>
          <w:kern w:val="24"/>
        </w:rPr>
        <w:t xml:space="preserve"> = .05 and </w:t>
      </w:r>
      <w:r w:rsidRPr="000735B1">
        <w:rPr>
          <w:rFonts w:eastAsia="Times New Roman"/>
          <w:i/>
          <w:iCs/>
          <w:color w:val="000000"/>
          <w:kern w:val="24"/>
        </w:rPr>
        <w:t xml:space="preserve">p </w:t>
      </w:r>
      <w:r w:rsidRPr="000735B1">
        <w:rPr>
          <w:rFonts w:eastAsia="Times New Roman"/>
          <w:color w:val="000000"/>
          <w:kern w:val="24"/>
        </w:rPr>
        <w:t>= .01, the grey zones include effects</w:t>
      </w:r>
      <w:r w:rsidRPr="000735B1">
        <w:rPr>
          <w:rFonts w:eastAsia="Times New Roman"/>
          <w:i/>
          <w:iCs/>
          <w:color w:val="000000"/>
          <w:kern w:val="24"/>
        </w:rPr>
        <w:t xml:space="preserve"> p </w:t>
      </w:r>
      <w:r w:rsidRPr="000735B1">
        <w:rPr>
          <w:rFonts w:eastAsia="Times New Roman"/>
          <w:color w:val="000000"/>
          <w:kern w:val="24"/>
        </w:rPr>
        <w:t>&lt; .01.</w:t>
      </w:r>
    </w:p>
    <w:tbl>
      <w:tblPr>
        <w:tblStyle w:val="TableGrid4"/>
        <w:tblW w:w="16245" w:type="dxa"/>
        <w:tblInd w:w="-13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bottom w:w="170" w:type="dxa"/>
        </w:tblCellMar>
        <w:tblLook w:val="04A0" w:firstRow="1" w:lastRow="0" w:firstColumn="1" w:lastColumn="0" w:noHBand="0" w:noVBand="1"/>
      </w:tblPr>
      <w:tblGrid>
        <w:gridCol w:w="2354"/>
        <w:gridCol w:w="1417"/>
        <w:gridCol w:w="2126"/>
        <w:gridCol w:w="1276"/>
        <w:gridCol w:w="1843"/>
        <w:gridCol w:w="1984"/>
        <w:gridCol w:w="5245"/>
      </w:tblGrid>
      <w:tr w:rsidR="00AC0A63" w:rsidRPr="000735B1" w14:paraId="5EFC67B7" w14:textId="77777777" w:rsidTr="00AC0A63">
        <w:tc>
          <w:tcPr>
            <w:tcW w:w="11000" w:type="dxa"/>
            <w:gridSpan w:val="6"/>
          </w:tcPr>
          <w:p w14:paraId="6A858267" w14:textId="77777777" w:rsidR="00AC0A63" w:rsidRPr="000735B1" w:rsidRDefault="00AC0A63" w:rsidP="00AC0A63">
            <w:pPr>
              <w:spacing w:line="240" w:lineRule="auto"/>
              <w:rPr>
                <w:rFonts w:cs="Times New Roman"/>
                <w:i/>
                <w:sz w:val="20"/>
                <w:szCs w:val="20"/>
              </w:rPr>
            </w:pPr>
            <w:r w:rsidRPr="000735B1">
              <w:rPr>
                <w:rFonts w:cs="Times New Roman"/>
                <w:i/>
                <w:sz w:val="20"/>
                <w:szCs w:val="20"/>
              </w:rPr>
              <w:t>Table 1</w:t>
            </w:r>
          </w:p>
        </w:tc>
        <w:tc>
          <w:tcPr>
            <w:tcW w:w="5245" w:type="dxa"/>
          </w:tcPr>
          <w:p w14:paraId="1EE8AB32" w14:textId="77777777" w:rsidR="00AC0A63" w:rsidRPr="000735B1" w:rsidRDefault="00AC0A63" w:rsidP="00AC0A63">
            <w:pPr>
              <w:spacing w:line="240" w:lineRule="auto"/>
              <w:rPr>
                <w:rFonts w:cs="Times New Roman"/>
                <w:i/>
                <w:sz w:val="20"/>
                <w:szCs w:val="20"/>
              </w:rPr>
            </w:pPr>
          </w:p>
        </w:tc>
      </w:tr>
      <w:tr w:rsidR="00AC0A63" w:rsidRPr="000735B1" w14:paraId="6F176D41" w14:textId="77777777" w:rsidTr="00AC0A63">
        <w:tc>
          <w:tcPr>
            <w:tcW w:w="11000" w:type="dxa"/>
            <w:gridSpan w:val="6"/>
            <w:tcBorders>
              <w:bottom w:val="single" w:sz="4" w:space="0" w:color="auto"/>
            </w:tcBorders>
          </w:tcPr>
          <w:p w14:paraId="1423CD6C"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Characteristics of studies included in this systematic review of attentional bias to somatosensory stimuli in chronic pain patients </w:t>
            </w:r>
          </w:p>
        </w:tc>
        <w:tc>
          <w:tcPr>
            <w:tcW w:w="5245" w:type="dxa"/>
            <w:tcBorders>
              <w:bottom w:val="single" w:sz="4" w:space="0" w:color="auto"/>
            </w:tcBorders>
          </w:tcPr>
          <w:p w14:paraId="3C8C57F7" w14:textId="77777777" w:rsidR="00AC0A63" w:rsidRPr="000735B1" w:rsidRDefault="00AC0A63" w:rsidP="00AC0A63">
            <w:pPr>
              <w:spacing w:line="240" w:lineRule="auto"/>
              <w:rPr>
                <w:rFonts w:cs="Times New Roman"/>
                <w:sz w:val="20"/>
                <w:szCs w:val="20"/>
              </w:rPr>
            </w:pPr>
          </w:p>
        </w:tc>
      </w:tr>
      <w:tr w:rsidR="00AC0A63" w:rsidRPr="000735B1" w14:paraId="16FA3FD6" w14:textId="77777777" w:rsidTr="00AC0A63">
        <w:tc>
          <w:tcPr>
            <w:tcW w:w="2354" w:type="dxa"/>
            <w:tcBorders>
              <w:top w:val="single" w:sz="4" w:space="0" w:color="auto"/>
              <w:bottom w:val="single" w:sz="4" w:space="0" w:color="auto"/>
            </w:tcBorders>
          </w:tcPr>
          <w:p w14:paraId="70C73E3D" w14:textId="77777777" w:rsidR="00AC0A63" w:rsidRPr="000735B1" w:rsidRDefault="00AC0A63" w:rsidP="00AC0A63">
            <w:pPr>
              <w:spacing w:line="240" w:lineRule="auto"/>
              <w:rPr>
                <w:rFonts w:cs="Times New Roman"/>
                <w:b/>
                <w:sz w:val="20"/>
                <w:szCs w:val="20"/>
              </w:rPr>
            </w:pPr>
            <w:bookmarkStart w:id="0" w:name="OLE_LINK6"/>
            <w:r w:rsidRPr="000735B1">
              <w:rPr>
                <w:rFonts w:cs="Times New Roman"/>
                <w:b/>
                <w:sz w:val="20"/>
                <w:szCs w:val="20"/>
              </w:rPr>
              <w:lastRenderedPageBreak/>
              <w:t>Study</w:t>
            </w:r>
          </w:p>
        </w:tc>
        <w:tc>
          <w:tcPr>
            <w:tcW w:w="1417" w:type="dxa"/>
            <w:tcBorders>
              <w:top w:val="single" w:sz="4" w:space="0" w:color="auto"/>
              <w:bottom w:val="single" w:sz="4" w:space="0" w:color="auto"/>
            </w:tcBorders>
          </w:tcPr>
          <w:p w14:paraId="26AB8C18"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Study design</w:t>
            </w:r>
          </w:p>
        </w:tc>
        <w:tc>
          <w:tcPr>
            <w:tcW w:w="2126" w:type="dxa"/>
            <w:tcBorders>
              <w:top w:val="single" w:sz="4" w:space="0" w:color="auto"/>
              <w:bottom w:val="single" w:sz="4" w:space="0" w:color="auto"/>
            </w:tcBorders>
          </w:tcPr>
          <w:p w14:paraId="1E2A37C8"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Domain of attentional bias (AB) measured</w:t>
            </w:r>
          </w:p>
        </w:tc>
        <w:tc>
          <w:tcPr>
            <w:tcW w:w="1276" w:type="dxa"/>
            <w:tcBorders>
              <w:top w:val="single" w:sz="4" w:space="0" w:color="auto"/>
              <w:bottom w:val="single" w:sz="4" w:space="0" w:color="auto"/>
            </w:tcBorders>
          </w:tcPr>
          <w:p w14:paraId="54AABCEF"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Sample size  (chronic pain group)</w:t>
            </w:r>
          </w:p>
        </w:tc>
        <w:tc>
          <w:tcPr>
            <w:tcW w:w="1843" w:type="dxa"/>
            <w:tcBorders>
              <w:top w:val="single" w:sz="4" w:space="0" w:color="auto"/>
              <w:bottom w:val="single" w:sz="4" w:space="0" w:color="auto"/>
            </w:tcBorders>
          </w:tcPr>
          <w:p w14:paraId="351F0F64"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Chronic pain condition</w:t>
            </w:r>
          </w:p>
        </w:tc>
        <w:tc>
          <w:tcPr>
            <w:tcW w:w="1984" w:type="dxa"/>
            <w:tcBorders>
              <w:top w:val="single" w:sz="4" w:space="0" w:color="auto"/>
              <w:bottom w:val="single" w:sz="4" w:space="0" w:color="auto"/>
            </w:tcBorders>
          </w:tcPr>
          <w:p w14:paraId="039E3EC2"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Paradigm(s)</w:t>
            </w:r>
          </w:p>
        </w:tc>
        <w:tc>
          <w:tcPr>
            <w:tcW w:w="5245" w:type="dxa"/>
            <w:tcBorders>
              <w:top w:val="single" w:sz="4" w:space="0" w:color="auto"/>
              <w:bottom w:val="single" w:sz="4" w:space="0" w:color="auto"/>
            </w:tcBorders>
          </w:tcPr>
          <w:p w14:paraId="68DA3A44"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Results</w:t>
            </w:r>
          </w:p>
        </w:tc>
      </w:tr>
      <w:tr w:rsidR="00AC0A63" w:rsidRPr="000735B1" w14:paraId="044AA1FE" w14:textId="77777777" w:rsidTr="00AC0A63">
        <w:tc>
          <w:tcPr>
            <w:tcW w:w="2354" w:type="dxa"/>
            <w:tcBorders>
              <w:top w:val="single" w:sz="4" w:space="0" w:color="auto"/>
            </w:tcBorders>
          </w:tcPr>
          <w:p w14:paraId="196FB542" w14:textId="52D6EC26"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Sinforiani&lt;/Author&gt;&lt;Year&gt;1989&lt;/Year&gt;&lt;RecNum&gt;119&lt;/RecNum&gt;&lt;DisplayText&gt;Sinforiani et al. [61]&lt;/DisplayText&gt;&lt;record&gt;&lt;rec-number&gt;119&lt;/rec-number&gt;&lt;foreign-keys&gt;&lt;key app="EN" db-id="2xaaap2efrdzf1eafv5pxxz39e2vzd90zsdz" timestamp="1560783902"&gt;119&lt;/key&gt;&lt;/foreign-keys&gt;&lt;ref-type name="Journal Article"&gt;17&lt;/ref-type&gt;&lt;contributors&gt;&lt;authors&gt;&lt;author&gt;Sinforiani, E&lt;/author&gt;&lt;author&gt;Zinelli, P&lt;/author&gt;&lt;author&gt;Faglia, L&lt;/author&gt;&lt;author&gt;Granella, F&lt;/author&gt;&lt;author&gt;Mauri, M&lt;/author&gt;&lt;author&gt;Manzoni, GC&lt;/author&gt;&lt;author&gt;Turla, M&lt;/author&gt;&lt;author&gt;Mazzucchi, A&lt;/author&gt;&lt;/authors&gt;&lt;/contributors&gt;&lt;titles&gt;&lt;title&gt;Lateralization of visual attention in patients with classic migraine and unilateral prodromes&lt;/title&gt;&lt;secondary-title&gt;Functional neurology&lt;/secondary-title&gt;&lt;/titles&gt;&lt;periodical&gt;&lt;full-title&gt;Functional neurology&lt;/full-title&gt;&lt;/periodical&gt;&lt;pages&gt;247-252&lt;/pages&gt;&lt;volume&gt;4&lt;/volume&gt;&lt;number&gt;3&lt;/number&gt;&lt;dates&gt;&lt;year&gt;1989&lt;/year&gt;&lt;/dates&gt;&lt;isbn&gt;0393-5264&lt;/isbn&gt;&lt;urls&gt;&lt;/urls&gt;&lt;/record&gt;&lt;/Cite&gt;&lt;/EndNote&gt;</w:instrText>
            </w:r>
            <w:r w:rsidRPr="000735B1">
              <w:rPr>
                <w:rFonts w:cs="Times New Roman"/>
                <w:sz w:val="20"/>
                <w:szCs w:val="20"/>
              </w:rPr>
              <w:fldChar w:fldCharType="separate"/>
            </w:r>
            <w:r w:rsidRPr="000735B1">
              <w:rPr>
                <w:rFonts w:cs="Times New Roman"/>
                <w:noProof/>
                <w:sz w:val="20"/>
                <w:szCs w:val="20"/>
              </w:rPr>
              <w:t>Sinforiani et al. [61]</w:t>
            </w:r>
            <w:r w:rsidRPr="000735B1">
              <w:rPr>
                <w:rFonts w:cs="Times New Roman"/>
                <w:sz w:val="20"/>
                <w:szCs w:val="20"/>
              </w:rPr>
              <w:fldChar w:fldCharType="end"/>
            </w:r>
            <w:r w:rsidRPr="000735B1">
              <w:rPr>
                <w:rFonts w:cs="Times New Roman"/>
                <w:sz w:val="20"/>
                <w:szCs w:val="20"/>
              </w:rPr>
              <w:t xml:space="preserve"> </w:t>
            </w:r>
          </w:p>
        </w:tc>
        <w:tc>
          <w:tcPr>
            <w:tcW w:w="1417" w:type="dxa"/>
            <w:tcBorders>
              <w:top w:val="single" w:sz="4" w:space="0" w:color="auto"/>
            </w:tcBorders>
          </w:tcPr>
          <w:p w14:paraId="6D896783"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Borders>
              <w:top w:val="single" w:sz="4" w:space="0" w:color="auto"/>
            </w:tcBorders>
          </w:tcPr>
          <w:p w14:paraId="4B54F1D1" w14:textId="77777777" w:rsidR="00AC0A63" w:rsidRPr="000735B1" w:rsidRDefault="00AC0A63" w:rsidP="00AC0A63">
            <w:pPr>
              <w:spacing w:line="240" w:lineRule="auto"/>
              <w:rPr>
                <w:rFonts w:cs="Times New Roman"/>
                <w:sz w:val="20"/>
                <w:szCs w:val="20"/>
              </w:rPr>
            </w:pPr>
            <w:r w:rsidRPr="000735B1">
              <w:rPr>
                <w:rFonts w:cs="Times New Roman"/>
                <w:sz w:val="20"/>
                <w:szCs w:val="20"/>
              </w:rPr>
              <w:t>Visuospatial AB</w:t>
            </w:r>
          </w:p>
        </w:tc>
        <w:tc>
          <w:tcPr>
            <w:tcW w:w="1276" w:type="dxa"/>
            <w:tcBorders>
              <w:top w:val="single" w:sz="4" w:space="0" w:color="auto"/>
            </w:tcBorders>
          </w:tcPr>
          <w:p w14:paraId="14CDC80E" w14:textId="77777777" w:rsidR="00AC0A63" w:rsidRPr="000735B1" w:rsidRDefault="00AC0A63" w:rsidP="00AC0A63">
            <w:pPr>
              <w:spacing w:line="240" w:lineRule="auto"/>
              <w:rPr>
                <w:rFonts w:cs="Times New Roman"/>
                <w:sz w:val="20"/>
                <w:szCs w:val="20"/>
              </w:rPr>
            </w:pPr>
            <w:r w:rsidRPr="000735B1">
              <w:rPr>
                <w:rFonts w:cs="Times New Roman"/>
                <w:sz w:val="20"/>
                <w:szCs w:val="20"/>
              </w:rPr>
              <w:t>46 (26)</w:t>
            </w:r>
          </w:p>
        </w:tc>
        <w:tc>
          <w:tcPr>
            <w:tcW w:w="1843" w:type="dxa"/>
            <w:tcBorders>
              <w:top w:val="single" w:sz="4" w:space="0" w:color="auto"/>
            </w:tcBorders>
          </w:tcPr>
          <w:p w14:paraId="35806E7E" w14:textId="77777777" w:rsidR="00AC0A63" w:rsidRPr="000735B1" w:rsidRDefault="00AC0A63" w:rsidP="00AC0A63">
            <w:pPr>
              <w:spacing w:line="240" w:lineRule="auto"/>
              <w:rPr>
                <w:rFonts w:cs="Times New Roman"/>
                <w:sz w:val="20"/>
                <w:szCs w:val="20"/>
              </w:rPr>
            </w:pPr>
            <w:r w:rsidRPr="000735B1">
              <w:rPr>
                <w:rFonts w:cs="Times New Roman"/>
                <w:sz w:val="20"/>
                <w:szCs w:val="20"/>
              </w:rPr>
              <w:t>Migraine</w:t>
            </w:r>
          </w:p>
        </w:tc>
        <w:tc>
          <w:tcPr>
            <w:tcW w:w="1984" w:type="dxa"/>
            <w:tcBorders>
              <w:top w:val="single" w:sz="4" w:space="0" w:color="auto"/>
            </w:tcBorders>
          </w:tcPr>
          <w:p w14:paraId="1B1BB476" w14:textId="77777777" w:rsidR="00AC0A63" w:rsidRPr="000735B1" w:rsidRDefault="00AC0A63" w:rsidP="00AC0A63">
            <w:pPr>
              <w:spacing w:line="240" w:lineRule="auto"/>
              <w:rPr>
                <w:rFonts w:cs="Times New Roman"/>
                <w:sz w:val="20"/>
                <w:szCs w:val="20"/>
              </w:rPr>
            </w:pPr>
            <w:r w:rsidRPr="000735B1">
              <w:rPr>
                <w:rFonts w:cs="Times New Roman"/>
                <w:sz w:val="20"/>
                <w:szCs w:val="20"/>
              </w:rPr>
              <w:t>Spatial cueing task</w:t>
            </w:r>
          </w:p>
        </w:tc>
        <w:tc>
          <w:tcPr>
            <w:tcW w:w="5245" w:type="dxa"/>
            <w:tcBorders>
              <w:top w:val="single" w:sz="4" w:space="0" w:color="auto"/>
            </w:tcBorders>
          </w:tcPr>
          <w:p w14:paraId="10E6E0CC"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There was no significant difference between migraine patients and healthy controls in reaction times to targets on the pain-affected side as compared to the side unaffected by pain.  </w:t>
            </w:r>
          </w:p>
        </w:tc>
      </w:tr>
      <w:bookmarkStart w:id="1" w:name="OLE_LINK2"/>
      <w:tr w:rsidR="00AC0A63" w:rsidRPr="000735B1" w14:paraId="22FB353F" w14:textId="77777777" w:rsidTr="00AC0A63">
        <w:tc>
          <w:tcPr>
            <w:tcW w:w="2354" w:type="dxa"/>
          </w:tcPr>
          <w:p w14:paraId="3E35435F" w14:textId="14828680"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Peters&lt;/Author&gt;&lt;Year&gt;2000&lt;/Year&gt;&lt;RecNum&gt;21&lt;/RecNum&gt;&lt;DisplayText&gt;Peters et al. [46]&lt;/DisplayText&gt;&lt;record&gt;&lt;rec-number&gt;21&lt;/rec-number&gt;&lt;foreign-keys&gt;&lt;key app="EN" db-id="2xaaap2efrdzf1eafv5pxxz39e2vzd90zsdz" timestamp="1550759482"&gt;21&lt;/key&gt;&lt;/foreign-keys&gt;&lt;ref-type name="Journal Article"&gt;17&lt;/ref-type&gt;&lt;contributors&gt;&lt;authors&gt;&lt;author&gt;Peters, M. L.&lt;/author&gt;&lt;author&gt;Vlaeyen, J. W. S.&lt;/author&gt;&lt;author&gt;van Drunen, C.&lt;/author&gt;&lt;/authors&gt;&lt;/contributors&gt;&lt;titles&gt;&lt;title&gt;Do fibromyalgia patients display hypervigilance for innocuous somatosensory stimuli? Application of a body scanning reaction time paradigm&lt;/title&gt;&lt;secondary-title&gt;Pain&lt;/secondary-title&gt;&lt;/titles&gt;&lt;periodical&gt;&lt;full-title&gt;Pain&lt;/full-title&gt;&lt;/periodical&gt;&lt;pages&gt;283-292&lt;/pages&gt;&lt;volume&gt;86&lt;/volume&gt;&lt;number&gt;3&lt;/number&gt;&lt;dates&gt;&lt;year&gt;2000&lt;/year&gt;&lt;pub-dates&gt;&lt;date&gt;Jun&lt;/date&gt;&lt;/pub-dates&gt;&lt;/dates&gt;&lt;isbn&gt;0304-3959&lt;/isbn&gt;&lt;accession-num&gt;WOS:000087360900009&lt;/accession-num&gt;&lt;urls&gt;&lt;related-urls&gt;&lt;url&gt;&amp;lt;Go to ISI&amp;gt;://WOS:000087360900009&lt;/url&gt;&lt;/related-urls&gt;&lt;/urls&gt;&lt;electronic-resource-num&gt;10.1016/s0304-3959(00)00259-1&lt;/electronic-resource-num&gt;&lt;/record&gt;&lt;/Cite&gt;&lt;/EndNote&gt;</w:instrText>
            </w:r>
            <w:r w:rsidRPr="000735B1">
              <w:rPr>
                <w:rFonts w:cs="Times New Roman"/>
                <w:sz w:val="20"/>
                <w:szCs w:val="20"/>
              </w:rPr>
              <w:fldChar w:fldCharType="separate"/>
            </w:r>
            <w:r w:rsidRPr="000735B1">
              <w:rPr>
                <w:rFonts w:cs="Times New Roman"/>
                <w:noProof/>
                <w:sz w:val="20"/>
                <w:szCs w:val="20"/>
              </w:rPr>
              <w:t>Peters et al. [46]</w:t>
            </w:r>
            <w:r w:rsidRPr="000735B1">
              <w:rPr>
                <w:rFonts w:cs="Times New Roman"/>
                <w:sz w:val="20"/>
                <w:szCs w:val="20"/>
              </w:rPr>
              <w:fldChar w:fldCharType="end"/>
            </w:r>
          </w:p>
        </w:tc>
        <w:tc>
          <w:tcPr>
            <w:tcW w:w="1417" w:type="dxa"/>
          </w:tcPr>
          <w:p w14:paraId="1C6672E6"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Case-control </w:t>
            </w:r>
          </w:p>
        </w:tc>
        <w:tc>
          <w:tcPr>
            <w:tcW w:w="2126" w:type="dxa"/>
          </w:tcPr>
          <w:p w14:paraId="21529DCD"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tc>
        <w:tc>
          <w:tcPr>
            <w:tcW w:w="1276" w:type="dxa"/>
          </w:tcPr>
          <w:p w14:paraId="797C7672" w14:textId="77777777" w:rsidR="00AC0A63" w:rsidRPr="000735B1" w:rsidRDefault="00AC0A63" w:rsidP="00AC0A63">
            <w:pPr>
              <w:spacing w:line="240" w:lineRule="auto"/>
              <w:rPr>
                <w:rFonts w:cs="Times New Roman"/>
                <w:sz w:val="20"/>
                <w:szCs w:val="20"/>
              </w:rPr>
            </w:pPr>
            <w:r w:rsidRPr="000735B1">
              <w:rPr>
                <w:rFonts w:cs="Times New Roman"/>
                <w:sz w:val="20"/>
                <w:szCs w:val="20"/>
              </w:rPr>
              <w:t>60 (30)</w:t>
            </w:r>
          </w:p>
        </w:tc>
        <w:tc>
          <w:tcPr>
            <w:tcW w:w="1843" w:type="dxa"/>
          </w:tcPr>
          <w:p w14:paraId="36D8DD5D" w14:textId="77777777" w:rsidR="00AC0A63" w:rsidRPr="000735B1" w:rsidRDefault="00AC0A63" w:rsidP="00AC0A63">
            <w:pPr>
              <w:spacing w:line="240" w:lineRule="auto"/>
              <w:rPr>
                <w:rFonts w:cs="Times New Roman"/>
                <w:sz w:val="20"/>
                <w:szCs w:val="20"/>
              </w:rPr>
            </w:pPr>
            <w:r w:rsidRPr="000735B1">
              <w:rPr>
                <w:rFonts w:cs="Times New Roman"/>
                <w:sz w:val="20"/>
                <w:szCs w:val="20"/>
              </w:rPr>
              <w:t>Fibromyalgia</w:t>
            </w:r>
          </w:p>
        </w:tc>
        <w:tc>
          <w:tcPr>
            <w:tcW w:w="1984" w:type="dxa"/>
          </w:tcPr>
          <w:p w14:paraId="38B10CA1"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Body scanning reaction time, dual task </w:t>
            </w:r>
          </w:p>
        </w:tc>
        <w:tc>
          <w:tcPr>
            <w:tcW w:w="5245" w:type="dxa"/>
          </w:tcPr>
          <w:p w14:paraId="7B3E6024" w14:textId="77777777" w:rsidR="00AC0A63" w:rsidRPr="000735B1" w:rsidRDefault="00AC0A63" w:rsidP="00AC0A63">
            <w:pPr>
              <w:spacing w:line="240" w:lineRule="auto"/>
              <w:rPr>
                <w:rFonts w:cs="Times New Roman"/>
                <w:sz w:val="20"/>
                <w:szCs w:val="20"/>
              </w:rPr>
            </w:pPr>
            <w:r w:rsidRPr="000735B1">
              <w:rPr>
                <w:rFonts w:cs="Times New Roman"/>
                <w:sz w:val="20"/>
                <w:szCs w:val="20"/>
              </w:rPr>
              <w:t>There was no significant difference between fibromyalgia patients and healthy controls in reaction times on either task.</w:t>
            </w:r>
          </w:p>
        </w:tc>
      </w:tr>
      <w:tr w:rsidR="00AC0A63" w:rsidRPr="000735B1" w14:paraId="328E4B4D" w14:textId="77777777" w:rsidTr="00AC0A63">
        <w:tc>
          <w:tcPr>
            <w:tcW w:w="2354" w:type="dxa"/>
          </w:tcPr>
          <w:p w14:paraId="1A368895" w14:textId="577BEAC4"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fldData xml:space="preserve">PEVuZE5vdGU+PENpdGUgQXV0aG9yWWVhcj0iMSI+PEF1dGhvcj5QZXRlcnM8L0F1dGhvcj48WWVh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gQXV0aG9yWWVhcj0iMSI+PEF1dGhvcj5QZXRlcnM8L0F1dGhvcj48WWVh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Peters et al. [45]</w:t>
            </w:r>
            <w:r w:rsidRPr="000735B1">
              <w:rPr>
                <w:rFonts w:cs="Times New Roman"/>
                <w:sz w:val="20"/>
                <w:szCs w:val="20"/>
              </w:rPr>
              <w:fldChar w:fldCharType="end"/>
            </w:r>
          </w:p>
        </w:tc>
        <w:tc>
          <w:tcPr>
            <w:tcW w:w="1417" w:type="dxa"/>
          </w:tcPr>
          <w:p w14:paraId="392275AD"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Case-control  </w:t>
            </w:r>
          </w:p>
        </w:tc>
        <w:tc>
          <w:tcPr>
            <w:tcW w:w="2126" w:type="dxa"/>
          </w:tcPr>
          <w:p w14:paraId="7A093480"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tc>
        <w:tc>
          <w:tcPr>
            <w:tcW w:w="1276" w:type="dxa"/>
          </w:tcPr>
          <w:p w14:paraId="4E301DB7" w14:textId="77777777" w:rsidR="00AC0A63" w:rsidRPr="000735B1" w:rsidRDefault="00AC0A63" w:rsidP="00AC0A63">
            <w:pPr>
              <w:spacing w:line="240" w:lineRule="auto"/>
              <w:rPr>
                <w:rFonts w:cs="Times New Roman"/>
                <w:sz w:val="20"/>
                <w:szCs w:val="20"/>
              </w:rPr>
            </w:pPr>
            <w:r w:rsidRPr="000735B1">
              <w:rPr>
                <w:rFonts w:cs="Times New Roman"/>
                <w:sz w:val="20"/>
                <w:szCs w:val="20"/>
              </w:rPr>
              <w:t>54 (36)</w:t>
            </w:r>
          </w:p>
        </w:tc>
        <w:tc>
          <w:tcPr>
            <w:tcW w:w="1843" w:type="dxa"/>
          </w:tcPr>
          <w:p w14:paraId="26F0E234" w14:textId="77777777" w:rsidR="00AC0A63" w:rsidRPr="000735B1" w:rsidRDefault="00AC0A63" w:rsidP="00AC0A63">
            <w:pPr>
              <w:spacing w:line="240" w:lineRule="auto"/>
              <w:rPr>
                <w:rFonts w:cs="Times New Roman"/>
                <w:sz w:val="20"/>
                <w:szCs w:val="20"/>
              </w:rPr>
            </w:pPr>
            <w:r w:rsidRPr="000735B1">
              <w:rPr>
                <w:rFonts w:cs="Times New Roman"/>
                <w:sz w:val="20"/>
                <w:szCs w:val="20"/>
              </w:rPr>
              <w:t>Low back pain</w:t>
            </w:r>
          </w:p>
        </w:tc>
        <w:tc>
          <w:tcPr>
            <w:tcW w:w="1984" w:type="dxa"/>
          </w:tcPr>
          <w:p w14:paraId="0222ADE0" w14:textId="77777777" w:rsidR="00AC0A63" w:rsidRPr="000735B1" w:rsidRDefault="00AC0A63" w:rsidP="00AC0A63">
            <w:pPr>
              <w:spacing w:line="240" w:lineRule="auto"/>
              <w:rPr>
                <w:rFonts w:cs="Times New Roman"/>
                <w:sz w:val="20"/>
                <w:szCs w:val="20"/>
              </w:rPr>
            </w:pPr>
            <w:r w:rsidRPr="000735B1">
              <w:rPr>
                <w:rFonts w:cs="Times New Roman"/>
                <w:sz w:val="20"/>
                <w:szCs w:val="20"/>
              </w:rPr>
              <w:t>Primary task, dual task</w:t>
            </w:r>
          </w:p>
        </w:tc>
        <w:tc>
          <w:tcPr>
            <w:tcW w:w="5245" w:type="dxa"/>
          </w:tcPr>
          <w:p w14:paraId="07751AB5"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No significant difference between low back pain patients and healthy controls in reaction times on either task.  Low back pain patients with high fear of pain responded slower in all conditions of the primary task. </w:t>
            </w:r>
          </w:p>
        </w:tc>
      </w:tr>
      <w:tr w:rsidR="00AC0A63" w:rsidRPr="000735B1" w14:paraId="4683BF33" w14:textId="77777777" w:rsidTr="00AC0A63">
        <w:tc>
          <w:tcPr>
            <w:tcW w:w="2354" w:type="dxa"/>
          </w:tcPr>
          <w:p w14:paraId="17EBA6A0" w14:textId="25845435"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De Tommaso&lt;/Author&gt;&lt;Year&gt;2003&lt;/Year&gt;&lt;RecNum&gt;91&lt;/RecNum&gt;&lt;DisplayText&gt;De Tommaso et al. [13]&lt;/DisplayText&gt;&lt;record&gt;&lt;rec-number&gt;91&lt;/rec-number&gt;&lt;foreign-keys&gt;&lt;key app="EN" db-id="2xaaap2efrdzf1eafv5pxxz39e2vzd90zsdz" timestamp="1557931430"&gt;91&lt;/key&gt;&lt;/foreign-keys&gt;&lt;ref-type name="Journal Article"&gt;17&lt;/ref-type&gt;&lt;contributors&gt;&lt;authors&gt;&lt;author&gt;De Tommaso, Marina&lt;/author&gt;&lt;author&gt;Valeriani, Massimiliano&lt;/author&gt;&lt;author&gt;Guido, Marco&lt;/author&gt;&lt;author&gt;Libro, Giuseppe&lt;/author&gt;&lt;author&gt;Specchio, Luigi Maria&lt;/author&gt;&lt;author&gt;Tonali, Pietro&lt;/author&gt;&lt;author&gt;Puca, Francomichele&lt;/author&gt;&lt;/authors&gt;&lt;/contributors&gt;&lt;titles&gt;&lt;title&gt;Abnormal brain processing of cutaneous pain in patients with chronic migraine&lt;/title&gt;&lt;secondary-title&gt;Pain&lt;/secondary-title&gt;&lt;/titles&gt;&lt;periodical&gt;&lt;full-title&gt;Pain&lt;/full-title&gt;&lt;/periodical&gt;&lt;pages&gt;25-32&lt;/pages&gt;&lt;volume&gt;101&lt;/volume&gt;&lt;number&gt;1-2&lt;/number&gt;&lt;dates&gt;&lt;year&gt;2003&lt;/year&gt;&lt;/dates&gt;&lt;isbn&gt;0304-3959&lt;/isbn&gt;&lt;urls&gt;&lt;/urls&gt;&lt;/record&gt;&lt;/Cite&gt;&lt;/EndNote&gt;</w:instrText>
            </w:r>
            <w:r w:rsidRPr="000735B1">
              <w:rPr>
                <w:rFonts w:cs="Times New Roman"/>
                <w:sz w:val="20"/>
                <w:szCs w:val="20"/>
              </w:rPr>
              <w:fldChar w:fldCharType="separate"/>
            </w:r>
            <w:r w:rsidRPr="000735B1">
              <w:rPr>
                <w:rFonts w:cs="Times New Roman"/>
                <w:noProof/>
                <w:sz w:val="20"/>
                <w:szCs w:val="20"/>
              </w:rPr>
              <w:t>De Tommaso et al. [13]</w:t>
            </w:r>
            <w:r w:rsidRPr="000735B1">
              <w:rPr>
                <w:rFonts w:cs="Times New Roman"/>
                <w:sz w:val="20"/>
                <w:szCs w:val="20"/>
              </w:rPr>
              <w:fldChar w:fldCharType="end"/>
            </w:r>
          </w:p>
        </w:tc>
        <w:tc>
          <w:tcPr>
            <w:tcW w:w="1417" w:type="dxa"/>
          </w:tcPr>
          <w:p w14:paraId="466414AA"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0879995D"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tc>
        <w:tc>
          <w:tcPr>
            <w:tcW w:w="1276" w:type="dxa"/>
          </w:tcPr>
          <w:p w14:paraId="3BFD2741" w14:textId="77777777" w:rsidR="00AC0A63" w:rsidRPr="000735B1" w:rsidRDefault="00AC0A63" w:rsidP="00AC0A63">
            <w:pPr>
              <w:spacing w:line="240" w:lineRule="auto"/>
              <w:rPr>
                <w:rFonts w:cs="Times New Roman"/>
                <w:sz w:val="20"/>
                <w:szCs w:val="20"/>
              </w:rPr>
            </w:pPr>
            <w:r w:rsidRPr="000735B1">
              <w:rPr>
                <w:rFonts w:cs="Times New Roman"/>
                <w:sz w:val="20"/>
                <w:szCs w:val="20"/>
              </w:rPr>
              <w:t>55 (25)</w:t>
            </w:r>
          </w:p>
          <w:p w14:paraId="79D7B15E"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 </w:t>
            </w:r>
          </w:p>
        </w:tc>
        <w:tc>
          <w:tcPr>
            <w:tcW w:w="1843" w:type="dxa"/>
          </w:tcPr>
          <w:p w14:paraId="62BC4B4C" w14:textId="77777777" w:rsidR="00AC0A63" w:rsidRPr="000735B1" w:rsidRDefault="00AC0A63" w:rsidP="00AC0A63">
            <w:pPr>
              <w:spacing w:line="240" w:lineRule="auto"/>
              <w:rPr>
                <w:rFonts w:cs="Times New Roman"/>
                <w:sz w:val="20"/>
                <w:szCs w:val="20"/>
              </w:rPr>
            </w:pPr>
            <w:r w:rsidRPr="000735B1">
              <w:rPr>
                <w:rFonts w:cs="Times New Roman"/>
                <w:sz w:val="20"/>
                <w:szCs w:val="20"/>
              </w:rPr>
              <w:t>Migraine</w:t>
            </w:r>
          </w:p>
        </w:tc>
        <w:tc>
          <w:tcPr>
            <w:tcW w:w="1984" w:type="dxa"/>
          </w:tcPr>
          <w:p w14:paraId="6CA18F07" w14:textId="77777777" w:rsidR="00AC0A63" w:rsidRPr="000735B1" w:rsidRDefault="00AC0A63" w:rsidP="00AC0A63">
            <w:pPr>
              <w:spacing w:line="240" w:lineRule="auto"/>
              <w:rPr>
                <w:rFonts w:cs="Times New Roman"/>
                <w:sz w:val="20"/>
                <w:szCs w:val="20"/>
              </w:rPr>
            </w:pPr>
            <w:r w:rsidRPr="000735B1">
              <w:rPr>
                <w:rFonts w:cs="Times New Roman"/>
                <w:sz w:val="20"/>
                <w:szCs w:val="20"/>
              </w:rPr>
              <w:t>Primary task</w:t>
            </w:r>
          </w:p>
        </w:tc>
        <w:tc>
          <w:tcPr>
            <w:tcW w:w="5245" w:type="dxa"/>
          </w:tcPr>
          <w:p w14:paraId="0CF8F961"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ERPs (N2a-P2) to laser stimuli were reduced significantly less by a primary task for migraine patients than healthy controls. </w:t>
            </w:r>
          </w:p>
        </w:tc>
      </w:tr>
      <w:tr w:rsidR="00AC0A63" w:rsidRPr="000735B1" w14:paraId="7B0CD453" w14:textId="77777777" w:rsidTr="00AC0A63">
        <w:tc>
          <w:tcPr>
            <w:tcW w:w="2354" w:type="dxa"/>
          </w:tcPr>
          <w:p w14:paraId="474AF3E0" w14:textId="394B92F1"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Förderreuther&lt;/Author&gt;&lt;Year&gt;2004&lt;/Year&gt;&lt;RecNum&gt;115&lt;/RecNum&gt;&lt;DisplayText&gt;Förderreuther et al. [20]&lt;/DisplayText&gt;&lt;record&gt;&lt;rec-number&gt;115&lt;/rec-number&gt;&lt;foreign-keys&gt;&lt;key app="EN" db-id="2xaaap2efrdzf1eafv5pxxz39e2vzd90zsdz" timestamp="1560770578"&gt;115&lt;/key&gt;&lt;/foreign-keys&gt;&lt;ref-type name="Journal Article"&gt;17&lt;/ref-type&gt;&lt;contributors&gt;&lt;authors&gt;&lt;author&gt;Förderreuther, S&lt;/author&gt;&lt;author&gt;Sailer, U&lt;/author&gt;&lt;author&gt;Straube, A&lt;/author&gt;&lt;/authors&gt;&lt;/contributors&gt;&lt;titles&gt;&lt;title&gt;Impaired self-perception of the hand in complex regional pain syndrome (CRPS)&lt;/title&gt;&lt;secondary-title&gt;Pain&lt;/secondary-title&gt;&lt;/titles&gt;&lt;periodical&gt;&lt;full-title&gt;Pain&lt;/full-title&gt;&lt;/periodical&gt;&lt;pages&gt;756-761&lt;/pages&gt;&lt;volume&gt;110&lt;/volume&gt;&lt;number&gt;3&lt;/number&gt;&lt;dates&gt;&lt;year&gt;2004&lt;/year&gt;&lt;/dates&gt;&lt;isbn&gt;0304-3959&lt;/isbn&gt;&lt;urls&gt;&lt;/urls&gt;&lt;/record&gt;&lt;/Cite&gt;&lt;/EndNote&gt;</w:instrText>
            </w:r>
            <w:r w:rsidRPr="000735B1">
              <w:rPr>
                <w:rFonts w:cs="Times New Roman"/>
                <w:sz w:val="20"/>
                <w:szCs w:val="20"/>
              </w:rPr>
              <w:fldChar w:fldCharType="separate"/>
            </w:r>
            <w:r w:rsidRPr="000735B1">
              <w:rPr>
                <w:rFonts w:cs="Times New Roman"/>
                <w:noProof/>
                <w:sz w:val="20"/>
                <w:szCs w:val="20"/>
              </w:rPr>
              <w:t>Förderreuther et al. [20]</w:t>
            </w:r>
            <w:r w:rsidRPr="000735B1">
              <w:rPr>
                <w:rFonts w:cs="Times New Roman"/>
                <w:sz w:val="20"/>
                <w:szCs w:val="20"/>
              </w:rPr>
              <w:fldChar w:fldCharType="end"/>
            </w:r>
          </w:p>
        </w:tc>
        <w:tc>
          <w:tcPr>
            <w:tcW w:w="1417" w:type="dxa"/>
          </w:tcPr>
          <w:p w14:paraId="217AA4E1" w14:textId="77777777" w:rsidR="00AC0A63" w:rsidRPr="000735B1" w:rsidRDefault="00AC0A63" w:rsidP="00AC0A63">
            <w:pPr>
              <w:spacing w:line="240" w:lineRule="auto"/>
              <w:rPr>
                <w:rFonts w:cs="Times New Roman"/>
                <w:sz w:val="20"/>
                <w:szCs w:val="20"/>
              </w:rPr>
            </w:pPr>
            <w:r w:rsidRPr="000735B1">
              <w:rPr>
                <w:rFonts w:cs="Times New Roman"/>
                <w:sz w:val="20"/>
                <w:szCs w:val="20"/>
              </w:rPr>
              <w:t>Single group</w:t>
            </w:r>
          </w:p>
        </w:tc>
        <w:tc>
          <w:tcPr>
            <w:tcW w:w="2126" w:type="dxa"/>
          </w:tcPr>
          <w:p w14:paraId="791410AB"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spatial AB</w:t>
            </w:r>
          </w:p>
        </w:tc>
        <w:tc>
          <w:tcPr>
            <w:tcW w:w="1276" w:type="dxa"/>
          </w:tcPr>
          <w:p w14:paraId="11D07486" w14:textId="77777777" w:rsidR="00AC0A63" w:rsidRPr="000735B1" w:rsidRDefault="00AC0A63" w:rsidP="00AC0A63">
            <w:pPr>
              <w:spacing w:line="240" w:lineRule="auto"/>
              <w:rPr>
                <w:rFonts w:cs="Times New Roman"/>
                <w:sz w:val="20"/>
                <w:szCs w:val="20"/>
              </w:rPr>
            </w:pPr>
            <w:r w:rsidRPr="000735B1">
              <w:rPr>
                <w:rFonts w:cs="Times New Roman"/>
                <w:sz w:val="20"/>
                <w:szCs w:val="20"/>
              </w:rPr>
              <w:t>73 (73)</w:t>
            </w:r>
          </w:p>
        </w:tc>
        <w:tc>
          <w:tcPr>
            <w:tcW w:w="1843" w:type="dxa"/>
          </w:tcPr>
          <w:p w14:paraId="0512EAA9" w14:textId="77777777" w:rsidR="00AC0A63" w:rsidRPr="000735B1" w:rsidRDefault="00AC0A63" w:rsidP="00AC0A63">
            <w:pPr>
              <w:spacing w:line="240" w:lineRule="auto"/>
              <w:rPr>
                <w:rFonts w:cs="Times New Roman"/>
                <w:sz w:val="20"/>
                <w:szCs w:val="20"/>
              </w:rPr>
            </w:pPr>
            <w:r w:rsidRPr="000735B1">
              <w:rPr>
                <w:rFonts w:cs="Times New Roman"/>
                <w:sz w:val="20"/>
                <w:szCs w:val="20"/>
              </w:rPr>
              <w:t>CRPS</w:t>
            </w:r>
          </w:p>
        </w:tc>
        <w:tc>
          <w:tcPr>
            <w:tcW w:w="1984" w:type="dxa"/>
          </w:tcPr>
          <w:p w14:paraId="41C10ECA" w14:textId="77777777" w:rsidR="00AC0A63" w:rsidRPr="000735B1" w:rsidRDefault="00AC0A63" w:rsidP="00AC0A63">
            <w:pPr>
              <w:spacing w:line="240" w:lineRule="auto"/>
              <w:rPr>
                <w:rFonts w:cs="Times New Roman"/>
                <w:sz w:val="20"/>
                <w:szCs w:val="20"/>
              </w:rPr>
            </w:pPr>
            <w:r w:rsidRPr="000735B1">
              <w:rPr>
                <w:rFonts w:cs="Times New Roman"/>
                <w:sz w:val="20"/>
                <w:szCs w:val="20"/>
              </w:rPr>
              <w:t>Digit discrimination task</w:t>
            </w:r>
          </w:p>
        </w:tc>
        <w:tc>
          <w:tcPr>
            <w:tcW w:w="5245" w:type="dxa"/>
          </w:tcPr>
          <w:p w14:paraId="26613A78" w14:textId="77777777" w:rsidR="00AC0A63" w:rsidRPr="000735B1" w:rsidRDefault="00AC0A63" w:rsidP="00AC0A63">
            <w:pPr>
              <w:spacing w:line="240" w:lineRule="auto"/>
              <w:rPr>
                <w:rFonts w:cs="Times New Roman"/>
                <w:sz w:val="20"/>
                <w:szCs w:val="20"/>
              </w:rPr>
            </w:pPr>
            <w:r w:rsidRPr="000735B1">
              <w:rPr>
                <w:rFonts w:cs="Times New Roman"/>
                <w:sz w:val="20"/>
                <w:szCs w:val="20"/>
              </w:rPr>
              <w:t>CRPS patients were significantly more likely have difficulty identifying a finger on the affected side than the unaffected side.</w:t>
            </w:r>
          </w:p>
        </w:tc>
      </w:tr>
      <w:tr w:rsidR="00AC0A63" w:rsidRPr="000735B1" w14:paraId="224B94D0" w14:textId="77777777" w:rsidTr="00AC0A63">
        <w:tc>
          <w:tcPr>
            <w:tcW w:w="2354" w:type="dxa"/>
          </w:tcPr>
          <w:p w14:paraId="363A5FFA" w14:textId="4FB09FDA"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De Tommaso&lt;/Author&gt;&lt;Year&gt;2008&lt;/Year&gt;&lt;RecNum&gt;105&lt;/RecNum&gt;&lt;DisplayText&gt;De Tommaso et al. [12]&lt;/DisplayText&gt;&lt;record&gt;&lt;rec-number&gt;105&lt;/rec-number&gt;&lt;foreign-keys&gt;&lt;key app="EN" db-id="2xaaap2efrdzf1eafv5pxxz39e2vzd90zsdz" timestamp="1558607952"&gt;105&lt;/key&gt;&lt;/foreign-keys&gt;&lt;ref-type name="Journal Article"&gt;17&lt;/ref-type&gt;&lt;contributors&gt;&lt;authors&gt;&lt;author&gt;De Tommaso, Marina&lt;/author&gt;&lt;author&gt;Baumgartner, Ulf&lt;/author&gt;&lt;author&gt;Sardaro, Michele&lt;/author&gt;&lt;author&gt;Difruscolo, Olimpia&lt;/author&gt;&lt;author&gt;Serpino, Claudia&lt;/author&gt;&lt;author&gt;Treede, Rolf‐Detlef&lt;/author&gt;&lt;/authors&gt;&lt;/contributors&gt;&lt;titles&gt;&lt;title&gt;Effects of distraction versus spatial discrimination on laser‐evoked potentials in migraine&lt;/title&gt;&lt;secondary-title&gt;Headache: The Journal of Head and Face Pain&lt;/secondary-title&gt;&lt;/titles&gt;&lt;periodical&gt;&lt;full-title&gt;Headache: The Journal of Head and Face Pain&lt;/full-title&gt;&lt;/periodical&gt;&lt;pages&gt;408-416&lt;/pages&gt;&lt;volume&gt;48&lt;/volume&gt;&lt;number&gt;3&lt;/number&gt;&lt;dates&gt;&lt;year&gt;2008&lt;/year&gt;&lt;/dates&gt;&lt;isbn&gt;0017-8748&lt;/isbn&gt;&lt;urls&gt;&lt;/urls&gt;&lt;/record&gt;&lt;/Cite&gt;&lt;/EndNote&gt;</w:instrText>
            </w:r>
            <w:r w:rsidRPr="000735B1">
              <w:rPr>
                <w:rFonts w:cs="Times New Roman"/>
                <w:sz w:val="20"/>
                <w:szCs w:val="20"/>
              </w:rPr>
              <w:fldChar w:fldCharType="separate"/>
            </w:r>
            <w:r w:rsidRPr="000735B1">
              <w:rPr>
                <w:rFonts w:cs="Times New Roman"/>
                <w:noProof/>
                <w:sz w:val="20"/>
                <w:szCs w:val="20"/>
              </w:rPr>
              <w:t>De Tommaso et al. [12]</w:t>
            </w:r>
            <w:r w:rsidRPr="000735B1">
              <w:rPr>
                <w:rFonts w:cs="Times New Roman"/>
                <w:sz w:val="20"/>
                <w:szCs w:val="20"/>
              </w:rPr>
              <w:fldChar w:fldCharType="end"/>
            </w:r>
          </w:p>
        </w:tc>
        <w:tc>
          <w:tcPr>
            <w:tcW w:w="1417" w:type="dxa"/>
          </w:tcPr>
          <w:p w14:paraId="7880BBFB"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7DB874EE"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tc>
        <w:tc>
          <w:tcPr>
            <w:tcW w:w="1276" w:type="dxa"/>
          </w:tcPr>
          <w:p w14:paraId="286ACC44" w14:textId="77777777" w:rsidR="00AC0A63" w:rsidRPr="000735B1" w:rsidRDefault="00AC0A63" w:rsidP="00AC0A63">
            <w:pPr>
              <w:spacing w:line="240" w:lineRule="auto"/>
              <w:rPr>
                <w:rFonts w:cs="Times New Roman"/>
                <w:sz w:val="20"/>
                <w:szCs w:val="20"/>
              </w:rPr>
            </w:pPr>
            <w:r w:rsidRPr="000735B1">
              <w:rPr>
                <w:rFonts w:cs="Times New Roman"/>
                <w:sz w:val="20"/>
                <w:szCs w:val="20"/>
              </w:rPr>
              <w:t>16 (8)</w:t>
            </w:r>
          </w:p>
        </w:tc>
        <w:tc>
          <w:tcPr>
            <w:tcW w:w="1843" w:type="dxa"/>
          </w:tcPr>
          <w:p w14:paraId="242B25A5" w14:textId="77777777" w:rsidR="00AC0A63" w:rsidRPr="000735B1" w:rsidRDefault="00AC0A63" w:rsidP="00AC0A63">
            <w:pPr>
              <w:spacing w:line="240" w:lineRule="auto"/>
              <w:rPr>
                <w:rFonts w:cs="Times New Roman"/>
                <w:sz w:val="20"/>
                <w:szCs w:val="20"/>
              </w:rPr>
            </w:pPr>
            <w:r w:rsidRPr="000735B1">
              <w:rPr>
                <w:rFonts w:cs="Times New Roman"/>
                <w:sz w:val="20"/>
                <w:szCs w:val="20"/>
              </w:rPr>
              <w:t>Migraine</w:t>
            </w:r>
          </w:p>
        </w:tc>
        <w:tc>
          <w:tcPr>
            <w:tcW w:w="1984" w:type="dxa"/>
          </w:tcPr>
          <w:p w14:paraId="264FF5B9" w14:textId="77777777" w:rsidR="00AC0A63" w:rsidRPr="000735B1" w:rsidRDefault="00AC0A63" w:rsidP="00AC0A63">
            <w:pPr>
              <w:spacing w:line="240" w:lineRule="auto"/>
              <w:rPr>
                <w:rFonts w:cs="Times New Roman"/>
                <w:sz w:val="20"/>
                <w:szCs w:val="20"/>
              </w:rPr>
            </w:pPr>
            <w:r w:rsidRPr="000735B1">
              <w:rPr>
                <w:rFonts w:cs="Times New Roman"/>
                <w:sz w:val="20"/>
                <w:szCs w:val="20"/>
              </w:rPr>
              <w:t>Primary task, common task</w:t>
            </w:r>
          </w:p>
        </w:tc>
        <w:tc>
          <w:tcPr>
            <w:tcW w:w="5245" w:type="dxa"/>
          </w:tcPr>
          <w:p w14:paraId="64927852" w14:textId="77777777" w:rsidR="00AC0A63" w:rsidRPr="000735B1" w:rsidRDefault="00AC0A63" w:rsidP="00AC0A63">
            <w:pPr>
              <w:spacing w:line="240" w:lineRule="auto"/>
              <w:rPr>
                <w:rFonts w:cs="Times New Roman"/>
                <w:sz w:val="20"/>
                <w:szCs w:val="20"/>
              </w:rPr>
            </w:pPr>
            <w:r w:rsidRPr="000735B1">
              <w:rPr>
                <w:rFonts w:cs="Times New Roman"/>
                <w:sz w:val="20"/>
                <w:szCs w:val="20"/>
              </w:rPr>
              <w:t>There was no significant difference between pain ratings with an attentional task and pain ratings without the task for migraine patients or healthy controls.  ERPs (N2 and P2 but not N1) to laser stimuli were reduced significantly less by a primary task for migraine patients than healthy controls.</w:t>
            </w:r>
          </w:p>
          <w:p w14:paraId="621ED1E1" w14:textId="77777777" w:rsidR="00AC0A63" w:rsidRPr="000735B1" w:rsidRDefault="00AC0A63" w:rsidP="00AC0A63">
            <w:pPr>
              <w:spacing w:line="240" w:lineRule="auto"/>
              <w:rPr>
                <w:rFonts w:cs="Times New Roman"/>
                <w:sz w:val="20"/>
                <w:szCs w:val="20"/>
              </w:rPr>
            </w:pPr>
          </w:p>
          <w:p w14:paraId="53669AC0" w14:textId="77777777" w:rsidR="00AC0A63" w:rsidRPr="000735B1" w:rsidRDefault="00AC0A63" w:rsidP="00AC0A63">
            <w:pPr>
              <w:spacing w:line="240" w:lineRule="auto"/>
              <w:rPr>
                <w:rFonts w:cs="Times New Roman"/>
                <w:sz w:val="20"/>
                <w:szCs w:val="20"/>
              </w:rPr>
            </w:pPr>
          </w:p>
        </w:tc>
      </w:tr>
      <w:tr w:rsidR="00AC0A63" w:rsidRPr="000735B1" w14:paraId="211C4A09" w14:textId="77777777" w:rsidTr="00AC0A63">
        <w:tc>
          <w:tcPr>
            <w:tcW w:w="2354" w:type="dxa"/>
          </w:tcPr>
          <w:p w14:paraId="4898B9F7" w14:textId="4A5C83AB"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Hermann&lt;/Author&gt;&lt;Year&gt;2008&lt;/Year&gt;&lt;RecNum&gt;29&lt;/RecNum&gt;&lt;DisplayText&gt;Hermann et al. [25]&lt;/DisplayText&gt;&lt;record&gt;&lt;rec-number&gt;29&lt;/rec-number&gt;&lt;foreign-keys&gt;&lt;key app="EN" db-id="2xaaap2efrdzf1eafv5pxxz39e2vzd90zsdz" timestamp="1550759491"&gt;29&lt;/key&gt;&lt;/foreign-keys&gt;&lt;ref-type name="Journal Article"&gt;17&lt;/ref-type&gt;&lt;contributors&gt;&lt;authors&gt;&lt;author&gt;Hermann, Christiane&lt;/author&gt;&lt;author&gt;Zohsel, Katrin&lt;/author&gt;&lt;author&gt;Hohmeister, Johanna&lt;/author&gt;&lt;author&gt;Flor, Herta&lt;/author&gt;&lt;/authors&gt;&lt;/contributors&gt;&lt;titles&gt;&lt;title&gt;Cortical correlates of an attentional bias to painful and innocuous somatic stimuli in children with recurrent abdominal pain&lt;/title&gt;&lt;secondary-title&gt;Pain&lt;/secondary-title&gt;&lt;/titles&gt;&lt;periodical&gt;&lt;full-title&gt;Pain&lt;/full-title&gt;&lt;/periodical&gt;&lt;pages&gt;397-406&lt;/pages&gt;&lt;volume&gt;136&lt;/volume&gt;&lt;number&gt;3&lt;/number&gt;&lt;dates&gt;&lt;year&gt;2008&lt;/year&gt;&lt;pub-dates&gt;&lt;date&gt;Jun 15&lt;/date&gt;&lt;/pub-dates&gt;&lt;/dates&gt;&lt;isbn&gt;0304-3959&lt;/isbn&gt;&lt;accession-num&gt;WOS:000257105200022&lt;/accession-num&gt;&lt;urls&gt;&lt;related-urls&gt;&lt;url&gt;&amp;lt;Go to ISI&amp;gt;://WOS:000257105200022&lt;/url&gt;&lt;/related-urls&gt;&lt;/urls&gt;&lt;electronic-resource-num&gt;10.1016/j.pain.2008.01.007&lt;/electronic-resource-num&gt;&lt;/record&gt;&lt;/Cite&gt;&lt;/EndNote&gt;</w:instrText>
            </w:r>
            <w:r w:rsidRPr="000735B1">
              <w:rPr>
                <w:rFonts w:cs="Times New Roman"/>
                <w:sz w:val="20"/>
                <w:szCs w:val="20"/>
              </w:rPr>
              <w:fldChar w:fldCharType="separate"/>
            </w:r>
            <w:r w:rsidRPr="000735B1">
              <w:rPr>
                <w:rFonts w:cs="Times New Roman"/>
                <w:noProof/>
                <w:sz w:val="20"/>
                <w:szCs w:val="20"/>
              </w:rPr>
              <w:t>Hermann et al. [25]</w:t>
            </w:r>
            <w:r w:rsidRPr="000735B1">
              <w:rPr>
                <w:rFonts w:cs="Times New Roman"/>
                <w:sz w:val="20"/>
                <w:szCs w:val="20"/>
              </w:rPr>
              <w:fldChar w:fldCharType="end"/>
            </w:r>
          </w:p>
        </w:tc>
        <w:tc>
          <w:tcPr>
            <w:tcW w:w="1417" w:type="dxa"/>
          </w:tcPr>
          <w:p w14:paraId="262320BC"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2CAB8445"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tc>
        <w:tc>
          <w:tcPr>
            <w:tcW w:w="1276" w:type="dxa"/>
          </w:tcPr>
          <w:p w14:paraId="4AFE18D7" w14:textId="77777777" w:rsidR="00AC0A63" w:rsidRPr="000735B1" w:rsidRDefault="00AC0A63" w:rsidP="00AC0A63">
            <w:pPr>
              <w:spacing w:line="240" w:lineRule="auto"/>
              <w:rPr>
                <w:rFonts w:cs="Times New Roman"/>
                <w:sz w:val="20"/>
                <w:szCs w:val="20"/>
              </w:rPr>
            </w:pPr>
            <w:r w:rsidRPr="000735B1">
              <w:rPr>
                <w:rFonts w:cs="Times New Roman"/>
                <w:sz w:val="20"/>
                <w:szCs w:val="20"/>
              </w:rPr>
              <w:t>29 (14)</w:t>
            </w:r>
          </w:p>
          <w:p w14:paraId="110BDEC7" w14:textId="77777777" w:rsidR="00AC0A63" w:rsidRPr="000735B1" w:rsidRDefault="00AC0A63" w:rsidP="00AC0A63">
            <w:pPr>
              <w:spacing w:line="240" w:lineRule="auto"/>
              <w:rPr>
                <w:rFonts w:cs="Times New Roman"/>
                <w:sz w:val="20"/>
                <w:szCs w:val="20"/>
              </w:rPr>
            </w:pPr>
          </w:p>
        </w:tc>
        <w:tc>
          <w:tcPr>
            <w:tcW w:w="1843" w:type="dxa"/>
          </w:tcPr>
          <w:p w14:paraId="0F6E36A3" w14:textId="77777777" w:rsidR="00AC0A63" w:rsidRPr="000735B1" w:rsidRDefault="00AC0A63" w:rsidP="00AC0A63">
            <w:pPr>
              <w:spacing w:line="240" w:lineRule="auto"/>
              <w:rPr>
                <w:rFonts w:cs="Times New Roman"/>
                <w:sz w:val="20"/>
                <w:szCs w:val="20"/>
              </w:rPr>
            </w:pPr>
            <w:r w:rsidRPr="000735B1">
              <w:rPr>
                <w:rFonts w:cs="Times New Roman"/>
                <w:sz w:val="20"/>
                <w:szCs w:val="20"/>
              </w:rPr>
              <w:t>Abdominal pain</w:t>
            </w:r>
          </w:p>
        </w:tc>
        <w:tc>
          <w:tcPr>
            <w:tcW w:w="1984" w:type="dxa"/>
          </w:tcPr>
          <w:p w14:paraId="1232C37D"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Oddball </w:t>
            </w:r>
          </w:p>
        </w:tc>
        <w:tc>
          <w:tcPr>
            <w:tcW w:w="5245" w:type="dxa"/>
          </w:tcPr>
          <w:p w14:paraId="408255B2"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Children with RAP showed significantly greater P3 (but not P2 or N1) amplitudes to painful and non-painful stimuli than healthy controls. </w:t>
            </w:r>
          </w:p>
          <w:p w14:paraId="631E6BD9" w14:textId="77777777" w:rsidR="00AC0A63" w:rsidRPr="000735B1" w:rsidRDefault="00AC0A63" w:rsidP="00AC0A63">
            <w:pPr>
              <w:spacing w:line="240" w:lineRule="auto"/>
              <w:rPr>
                <w:rFonts w:cs="Times New Roman"/>
                <w:sz w:val="20"/>
                <w:szCs w:val="20"/>
              </w:rPr>
            </w:pPr>
          </w:p>
        </w:tc>
      </w:tr>
      <w:tr w:rsidR="00AC0A63" w:rsidRPr="000735B1" w14:paraId="5B0D0C46" w14:textId="77777777" w:rsidTr="00AC0A63">
        <w:tc>
          <w:tcPr>
            <w:tcW w:w="2354" w:type="dxa"/>
          </w:tcPr>
          <w:p w14:paraId="55510BD1" w14:textId="1762493F"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fldData xml:space="preserve">PEVuZE5vdGU+PENpdGUgQXV0aG9yWWVhcj0iMSI+PEF1dGhvcj5ab2hzZWw8L0F1dGhvcj48WWVh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gQXV0aG9yWWVhcj0iMSI+PEF1dGhvcj5ab2hzZWw8L0F1dGhvcj48WWVh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Zohsel et al. [80]</w:t>
            </w:r>
            <w:r w:rsidRPr="000735B1">
              <w:rPr>
                <w:rFonts w:cs="Times New Roman"/>
                <w:sz w:val="20"/>
                <w:szCs w:val="20"/>
              </w:rPr>
              <w:fldChar w:fldCharType="end"/>
            </w:r>
          </w:p>
        </w:tc>
        <w:tc>
          <w:tcPr>
            <w:tcW w:w="1417" w:type="dxa"/>
          </w:tcPr>
          <w:p w14:paraId="213F34E2"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10DC816B"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tc>
        <w:tc>
          <w:tcPr>
            <w:tcW w:w="1276" w:type="dxa"/>
          </w:tcPr>
          <w:p w14:paraId="765DAC00" w14:textId="77777777" w:rsidR="00AC0A63" w:rsidRPr="000735B1" w:rsidRDefault="00AC0A63" w:rsidP="00AC0A63">
            <w:pPr>
              <w:spacing w:line="240" w:lineRule="auto"/>
              <w:rPr>
                <w:rFonts w:cs="Times New Roman"/>
                <w:sz w:val="20"/>
                <w:szCs w:val="20"/>
              </w:rPr>
            </w:pPr>
            <w:r w:rsidRPr="000735B1">
              <w:rPr>
                <w:rFonts w:cs="Times New Roman"/>
                <w:sz w:val="20"/>
                <w:szCs w:val="20"/>
              </w:rPr>
              <w:t>31 (16)</w:t>
            </w:r>
          </w:p>
          <w:p w14:paraId="029C7CCE" w14:textId="77777777" w:rsidR="00AC0A63" w:rsidRPr="000735B1" w:rsidRDefault="00AC0A63" w:rsidP="00AC0A63">
            <w:pPr>
              <w:spacing w:line="240" w:lineRule="auto"/>
              <w:rPr>
                <w:rFonts w:cs="Times New Roman"/>
                <w:sz w:val="20"/>
                <w:szCs w:val="20"/>
              </w:rPr>
            </w:pPr>
          </w:p>
        </w:tc>
        <w:tc>
          <w:tcPr>
            <w:tcW w:w="1843" w:type="dxa"/>
          </w:tcPr>
          <w:p w14:paraId="486CA79A" w14:textId="77777777" w:rsidR="00AC0A63" w:rsidRPr="000735B1" w:rsidRDefault="00AC0A63" w:rsidP="00AC0A63">
            <w:pPr>
              <w:spacing w:line="240" w:lineRule="auto"/>
              <w:rPr>
                <w:rFonts w:cs="Times New Roman"/>
                <w:sz w:val="20"/>
                <w:szCs w:val="20"/>
              </w:rPr>
            </w:pPr>
            <w:r w:rsidRPr="000735B1">
              <w:rPr>
                <w:rFonts w:cs="Times New Roman"/>
                <w:sz w:val="20"/>
                <w:szCs w:val="20"/>
              </w:rPr>
              <w:t>Migraine</w:t>
            </w:r>
          </w:p>
        </w:tc>
        <w:tc>
          <w:tcPr>
            <w:tcW w:w="1984" w:type="dxa"/>
          </w:tcPr>
          <w:p w14:paraId="0B66A4B4"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Oddball </w:t>
            </w:r>
          </w:p>
        </w:tc>
        <w:tc>
          <w:tcPr>
            <w:tcW w:w="5245" w:type="dxa"/>
          </w:tcPr>
          <w:p w14:paraId="7BC94B21"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Children with migraine showed significantly greater P300 (but not P260 or N150) amplitudes to painful and non-painful stimuli and at a shorter latency than healthy controls. </w:t>
            </w:r>
          </w:p>
          <w:p w14:paraId="7454249A" w14:textId="77777777" w:rsidR="00AC0A63" w:rsidRPr="000735B1" w:rsidRDefault="00AC0A63" w:rsidP="00AC0A63">
            <w:pPr>
              <w:spacing w:line="240" w:lineRule="auto"/>
              <w:rPr>
                <w:rFonts w:cs="Times New Roman"/>
                <w:sz w:val="20"/>
                <w:szCs w:val="20"/>
              </w:rPr>
            </w:pPr>
          </w:p>
        </w:tc>
      </w:tr>
      <w:tr w:rsidR="00AC0A63" w:rsidRPr="000735B1" w14:paraId="04E18729" w14:textId="77777777" w:rsidTr="00AC0A63">
        <w:tc>
          <w:tcPr>
            <w:tcW w:w="2354" w:type="dxa"/>
          </w:tcPr>
          <w:p w14:paraId="1E9CBBAA" w14:textId="287B729E"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Moseley&lt;/Author&gt;&lt;Year&gt;2009&lt;/Year&gt;&lt;RecNum&gt;22&lt;/RecNum&gt;&lt;DisplayText&gt;Moseley et al. [43]&lt;/DisplayText&gt;&lt;record&gt;&lt;rec-number&gt;22&lt;/rec-number&gt;&lt;foreign-keys&gt;&lt;key app="EN" db-id="2xaaap2efrdzf1eafv5pxxz39e2vzd90zsdz" timestamp="1550759483"&gt;22&lt;/key&gt;&lt;/foreign-keys&gt;&lt;ref-type name="Journal Article"&gt;17&lt;/ref-type&gt;&lt;contributors&gt;&lt;authors&gt;&lt;author&gt;Moseley, G. Lorimer&lt;/author&gt;&lt;author&gt;Gallace, Alberto&lt;/author&gt;&lt;author&gt;Spence, Charles&lt;/author&gt;&lt;/authors&gt;&lt;/contributors&gt;&lt;titles&gt;&lt;title&gt;Space-based, but not arm-based, shift in tactile processing in complex regional pain syndrome and its relationship to cooling of the affected limb&lt;/title&gt;&lt;secondary-title&gt;Brain&lt;/secondary-title&gt;&lt;/titles&gt;&lt;periodical&gt;&lt;full-title&gt;Brain&lt;/full-title&gt;&lt;/periodical&gt;&lt;pages&gt;3142-3151&lt;/pages&gt;&lt;volume&gt;132&lt;/volume&gt;&lt;dates&gt;&lt;year&gt;2009&lt;/year&gt;&lt;pub-dates&gt;&lt;date&gt;Nov&lt;/date&gt;&lt;/pub-dates&gt;&lt;/dates&gt;&lt;isbn&gt;0006-8950&lt;/isbn&gt;&lt;accession-num&gt;WOS:000271389300023&lt;/accession-num&gt;&lt;urls&gt;&lt;related-urls&gt;&lt;url&gt;&amp;lt;Go to ISI&amp;gt;://WOS:000271389300023&lt;/url&gt;&lt;/related-urls&gt;&lt;/urls&gt;&lt;electronic-resource-num&gt;10.1093/brain/awp224&lt;/electronic-resource-num&gt;&lt;/record&gt;&lt;/Cite&gt;&lt;/EndNote&gt;</w:instrText>
            </w:r>
            <w:r w:rsidRPr="000735B1">
              <w:rPr>
                <w:rFonts w:cs="Times New Roman"/>
                <w:sz w:val="20"/>
                <w:szCs w:val="20"/>
              </w:rPr>
              <w:fldChar w:fldCharType="separate"/>
            </w:r>
            <w:r w:rsidRPr="000735B1">
              <w:rPr>
                <w:rFonts w:cs="Times New Roman"/>
                <w:noProof/>
                <w:sz w:val="20"/>
                <w:szCs w:val="20"/>
              </w:rPr>
              <w:t>Moseley et al. [43]</w:t>
            </w:r>
            <w:r w:rsidRPr="000735B1">
              <w:rPr>
                <w:rFonts w:cs="Times New Roman"/>
                <w:sz w:val="20"/>
                <w:szCs w:val="20"/>
              </w:rPr>
              <w:fldChar w:fldCharType="end"/>
            </w:r>
          </w:p>
        </w:tc>
        <w:tc>
          <w:tcPr>
            <w:tcW w:w="1417" w:type="dxa"/>
          </w:tcPr>
          <w:p w14:paraId="7DD82140"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Single group </w:t>
            </w:r>
          </w:p>
        </w:tc>
        <w:tc>
          <w:tcPr>
            <w:tcW w:w="2126" w:type="dxa"/>
          </w:tcPr>
          <w:p w14:paraId="678092CD"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spatial AB</w:t>
            </w:r>
          </w:p>
        </w:tc>
        <w:tc>
          <w:tcPr>
            <w:tcW w:w="1276" w:type="dxa"/>
          </w:tcPr>
          <w:p w14:paraId="4A8CBABB" w14:textId="77777777" w:rsidR="00AC0A63" w:rsidRPr="000735B1" w:rsidRDefault="00AC0A63" w:rsidP="00AC0A63">
            <w:pPr>
              <w:spacing w:line="240" w:lineRule="auto"/>
              <w:rPr>
                <w:rFonts w:cs="Times New Roman"/>
                <w:sz w:val="20"/>
                <w:szCs w:val="20"/>
              </w:rPr>
            </w:pPr>
            <w:r w:rsidRPr="000735B1">
              <w:rPr>
                <w:rFonts w:cs="Times New Roman"/>
                <w:sz w:val="20"/>
                <w:szCs w:val="20"/>
              </w:rPr>
              <w:t>10 (10)</w:t>
            </w:r>
          </w:p>
          <w:p w14:paraId="13E4863B" w14:textId="77777777" w:rsidR="00AC0A63" w:rsidRPr="000735B1" w:rsidRDefault="00AC0A63" w:rsidP="00AC0A63">
            <w:pPr>
              <w:spacing w:line="240" w:lineRule="auto"/>
              <w:rPr>
                <w:rFonts w:cs="Times New Roman"/>
                <w:sz w:val="20"/>
                <w:szCs w:val="20"/>
              </w:rPr>
            </w:pPr>
          </w:p>
        </w:tc>
        <w:tc>
          <w:tcPr>
            <w:tcW w:w="1843" w:type="dxa"/>
          </w:tcPr>
          <w:p w14:paraId="40FE474C" w14:textId="77777777" w:rsidR="00AC0A63" w:rsidRPr="000735B1" w:rsidRDefault="00AC0A63" w:rsidP="00AC0A63">
            <w:pPr>
              <w:spacing w:line="240" w:lineRule="auto"/>
              <w:rPr>
                <w:rFonts w:cs="Times New Roman"/>
                <w:sz w:val="20"/>
                <w:szCs w:val="20"/>
              </w:rPr>
            </w:pPr>
            <w:r w:rsidRPr="000735B1">
              <w:rPr>
                <w:rFonts w:cs="Times New Roman"/>
                <w:sz w:val="20"/>
                <w:szCs w:val="20"/>
              </w:rPr>
              <w:t>CRPS</w:t>
            </w:r>
          </w:p>
        </w:tc>
        <w:tc>
          <w:tcPr>
            <w:tcW w:w="1984" w:type="dxa"/>
          </w:tcPr>
          <w:p w14:paraId="7601FB7C" w14:textId="77777777" w:rsidR="00AC0A63" w:rsidRPr="000735B1" w:rsidRDefault="00AC0A63" w:rsidP="00AC0A63">
            <w:pPr>
              <w:spacing w:line="240" w:lineRule="auto"/>
              <w:rPr>
                <w:rFonts w:cs="Times New Roman"/>
                <w:sz w:val="20"/>
                <w:szCs w:val="20"/>
              </w:rPr>
            </w:pPr>
            <w:r w:rsidRPr="000735B1">
              <w:rPr>
                <w:rFonts w:cs="Times New Roman"/>
                <w:sz w:val="20"/>
                <w:szCs w:val="20"/>
              </w:rPr>
              <w:t>Temporal order judgement</w:t>
            </w:r>
          </w:p>
        </w:tc>
        <w:tc>
          <w:tcPr>
            <w:tcW w:w="5245" w:type="dxa"/>
          </w:tcPr>
          <w:p w14:paraId="4519ABD3" w14:textId="77777777" w:rsidR="00AC0A63" w:rsidRPr="000735B1" w:rsidRDefault="00AC0A63" w:rsidP="00AC0A63">
            <w:pPr>
              <w:spacing w:line="240" w:lineRule="auto"/>
              <w:rPr>
                <w:rFonts w:cs="Times New Roman"/>
                <w:sz w:val="20"/>
                <w:szCs w:val="20"/>
              </w:rPr>
            </w:pPr>
            <w:r w:rsidRPr="000735B1">
              <w:rPr>
                <w:rFonts w:cs="Times New Roman"/>
                <w:sz w:val="20"/>
                <w:szCs w:val="20"/>
              </w:rPr>
              <w:t>CRPS patients perceived tactile stimuli on the unaffected arm 25ms faster than tactile stimuli on the affected arm when arms were uncrossed.  With arms crossed, CRPS patients perceived stimuli on the affected arm 18ms before stimuli on the unaffected arm.  The difference in PSS was significantly different between the crossed and uncrossed conditions.</w:t>
            </w:r>
          </w:p>
        </w:tc>
      </w:tr>
      <w:tr w:rsidR="00AC0A63" w:rsidRPr="000735B1" w14:paraId="27F5FD90" w14:textId="77777777" w:rsidTr="00AC0A63">
        <w:tc>
          <w:tcPr>
            <w:tcW w:w="2354" w:type="dxa"/>
          </w:tcPr>
          <w:p w14:paraId="5B0AEAA3" w14:textId="32B7FC37"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Snijders&lt;/Author&gt;&lt;Year&gt;2010&lt;/Year&gt;&lt;RecNum&gt;87&lt;/RecNum&gt;&lt;DisplayText&gt;Snijders et al. [62]&lt;/DisplayText&gt;&lt;record&gt;&lt;rec-number&gt;87&lt;/rec-number&gt;&lt;foreign-keys&gt;&lt;key app="EN" db-id="2xaaap2efrdzf1eafv5pxxz39e2vzd90zsdz" timestamp="1557930717"&gt;87&lt;/key&gt;&lt;/foreign-keys&gt;&lt;ref-type name="Journal Article"&gt;17&lt;/ref-type&gt;&lt;contributors&gt;&lt;authors&gt;&lt;author&gt;Snijders, Tom J&lt;/author&gt;&lt;author&gt;Ramsey, Nick F&lt;/author&gt;&lt;author&gt;Koerselman, Frank&lt;/author&gt;&lt;author&gt;van Gijn, Jan&lt;/author&gt;&lt;/authors&gt;&lt;/contributors&gt;&lt;titles&gt;&lt;title&gt;Attentional modulation fails to attenuate the subjective pain experience in chronic, unexplained pain&lt;/title&gt;&lt;secondary-title&gt;European Journal of Pain&lt;/secondary-title&gt;&lt;/titles&gt;&lt;periodical&gt;&lt;full-title&gt;European Journal of Pain&lt;/full-title&gt;&lt;/periodical&gt;&lt;pages&gt;282. e1-282. e10&lt;/pages&gt;&lt;volume&gt;14&lt;/volume&gt;&lt;number&gt;3&lt;/number&gt;&lt;dates&gt;&lt;year&gt;2010&lt;/year&gt;&lt;/dates&gt;&lt;isbn&gt;1090-3801&lt;/isbn&gt;&lt;urls&gt;&lt;/urls&gt;&lt;/record&gt;&lt;/Cite&gt;&lt;/EndNote&gt;</w:instrText>
            </w:r>
            <w:r w:rsidRPr="000735B1">
              <w:rPr>
                <w:rFonts w:cs="Times New Roman"/>
                <w:sz w:val="20"/>
                <w:szCs w:val="20"/>
              </w:rPr>
              <w:fldChar w:fldCharType="separate"/>
            </w:r>
            <w:r w:rsidRPr="000735B1">
              <w:rPr>
                <w:rFonts w:cs="Times New Roman"/>
                <w:noProof/>
                <w:sz w:val="20"/>
                <w:szCs w:val="20"/>
              </w:rPr>
              <w:t>Snijders et al. [62]</w:t>
            </w:r>
            <w:r w:rsidRPr="000735B1">
              <w:rPr>
                <w:rFonts w:cs="Times New Roman"/>
                <w:sz w:val="20"/>
                <w:szCs w:val="20"/>
              </w:rPr>
              <w:fldChar w:fldCharType="end"/>
            </w:r>
          </w:p>
        </w:tc>
        <w:tc>
          <w:tcPr>
            <w:tcW w:w="1417" w:type="dxa"/>
          </w:tcPr>
          <w:p w14:paraId="4CD858A3"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22CD54DC"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tc>
        <w:tc>
          <w:tcPr>
            <w:tcW w:w="1276" w:type="dxa"/>
          </w:tcPr>
          <w:p w14:paraId="3A3D4820" w14:textId="77777777" w:rsidR="00AC0A63" w:rsidRPr="000735B1" w:rsidRDefault="00AC0A63" w:rsidP="00AC0A63">
            <w:pPr>
              <w:spacing w:line="240" w:lineRule="auto"/>
              <w:rPr>
                <w:rFonts w:cs="Times New Roman"/>
                <w:sz w:val="20"/>
                <w:szCs w:val="20"/>
              </w:rPr>
            </w:pPr>
            <w:r w:rsidRPr="000735B1">
              <w:rPr>
                <w:rFonts w:cs="Times New Roman"/>
                <w:sz w:val="20"/>
                <w:szCs w:val="20"/>
              </w:rPr>
              <w:t>32 (16)</w:t>
            </w:r>
          </w:p>
          <w:p w14:paraId="5C04C30C" w14:textId="77777777" w:rsidR="00AC0A63" w:rsidRPr="000735B1" w:rsidRDefault="00AC0A63" w:rsidP="00AC0A63">
            <w:pPr>
              <w:spacing w:line="240" w:lineRule="auto"/>
              <w:rPr>
                <w:rFonts w:cs="Times New Roman"/>
                <w:sz w:val="20"/>
                <w:szCs w:val="20"/>
              </w:rPr>
            </w:pPr>
          </w:p>
        </w:tc>
        <w:tc>
          <w:tcPr>
            <w:tcW w:w="1843" w:type="dxa"/>
          </w:tcPr>
          <w:p w14:paraId="3DBB91E1" w14:textId="77777777" w:rsidR="00AC0A63" w:rsidRPr="000735B1" w:rsidRDefault="00AC0A63" w:rsidP="00AC0A63">
            <w:pPr>
              <w:spacing w:line="240" w:lineRule="auto"/>
              <w:rPr>
                <w:rFonts w:cs="Times New Roman"/>
                <w:sz w:val="20"/>
                <w:szCs w:val="20"/>
              </w:rPr>
            </w:pPr>
            <w:r w:rsidRPr="000735B1">
              <w:rPr>
                <w:rFonts w:cs="Times New Roman"/>
                <w:sz w:val="20"/>
                <w:szCs w:val="20"/>
              </w:rPr>
              <w:t>Chronic unexplained pain</w:t>
            </w:r>
          </w:p>
        </w:tc>
        <w:tc>
          <w:tcPr>
            <w:tcW w:w="1984" w:type="dxa"/>
          </w:tcPr>
          <w:p w14:paraId="5FD83B81"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Common task </w:t>
            </w:r>
          </w:p>
        </w:tc>
        <w:tc>
          <w:tcPr>
            <w:tcW w:w="5245" w:type="dxa"/>
          </w:tcPr>
          <w:p w14:paraId="056FAABE"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Pain thresholds were increased by a distraction task significantly less for patients with chronic unexplained pain </w:t>
            </w:r>
            <w:r w:rsidRPr="000735B1">
              <w:rPr>
                <w:rFonts w:cs="Times New Roman"/>
                <w:sz w:val="20"/>
                <w:szCs w:val="20"/>
              </w:rPr>
              <w:lastRenderedPageBreak/>
              <w:t xml:space="preserve">than for healthy controls.  For painful stimuli, distraction increased VAS scores for chronic pain patients but decreased VAS scores for healthy controls, this was a significant between-group difference.  For non-painful stimuli, there was no between-group difference. </w:t>
            </w:r>
          </w:p>
        </w:tc>
      </w:tr>
      <w:tr w:rsidR="00AC0A63" w:rsidRPr="000735B1" w14:paraId="013564AE" w14:textId="77777777" w:rsidTr="00AC0A63">
        <w:tc>
          <w:tcPr>
            <w:tcW w:w="2354" w:type="dxa"/>
          </w:tcPr>
          <w:p w14:paraId="230D3C2E" w14:textId="112296B5" w:rsidR="00AC0A63" w:rsidRPr="000735B1" w:rsidRDefault="00AC0A63" w:rsidP="00AC0A63">
            <w:pPr>
              <w:spacing w:line="240" w:lineRule="auto"/>
              <w:rPr>
                <w:rFonts w:cs="Times New Roman"/>
                <w:sz w:val="20"/>
                <w:szCs w:val="20"/>
              </w:rPr>
            </w:pPr>
            <w:r w:rsidRPr="000735B1">
              <w:rPr>
                <w:rFonts w:cs="Times New Roman"/>
                <w:sz w:val="20"/>
                <w:szCs w:val="20"/>
              </w:rPr>
              <w:lastRenderedPageBreak/>
              <w:fldChar w:fldCharType="begin"/>
            </w:r>
            <w:r w:rsidRPr="000735B1">
              <w:rPr>
                <w:rFonts w:cs="Times New Roman"/>
                <w:sz w:val="20"/>
                <w:szCs w:val="20"/>
              </w:rPr>
              <w:instrText xml:space="preserve"> ADDIN EN.CITE &lt;EndNote&gt;&lt;Cite AuthorYear="1"&gt;&lt;Author&gt;Iacovelli&lt;/Author&gt;&lt;Year&gt;2012&lt;/Year&gt;&lt;RecNum&gt;117&lt;/RecNum&gt;&lt;DisplayText&gt;Iacovelli et al. [30]&lt;/DisplayText&gt;&lt;record&gt;&lt;rec-number&gt;117&lt;/rec-number&gt;&lt;foreign-keys&gt;&lt;key app="EN" db-id="2xaaap2efrdzf1eafv5pxxz39e2vzd90zsdz" timestamp="1560775969"&gt;117&lt;/key&gt;&lt;/foreign-keys&gt;&lt;ref-type name="Journal Article"&gt;17&lt;/ref-type&gt;&lt;contributors&gt;&lt;authors&gt;&lt;author&gt;Iacovelli, Elisa&lt;/author&gt;&lt;author&gt;Tarantino, Samuela&lt;/author&gt;&lt;author&gt;De Ranieri, Cristiana&lt;/author&gt;&lt;author&gt;Vollono, Catello&lt;/author&gt;&lt;author&gt;Galli, Federica&lt;/author&gt;&lt;author&gt;De Luca, Massimiliano&lt;/author&gt;&lt;author&gt;Capuano, Alessandro&lt;/author&gt;&lt;author&gt;Porro, Arianna&lt;/author&gt;&lt;author&gt;Balestri, Martina&lt;/author&gt;&lt;author&gt;Guidetti, Vincenzo&lt;/author&gt;&lt;/authors&gt;&lt;/contributors&gt;&lt;titles&gt;&lt;title&gt;Psychophysiological mechanisms underlying spatial attention in children with primary headache&lt;/title&gt;&lt;secondary-title&gt;Brain and Development&lt;/secondary-title&gt;&lt;/titles&gt;&lt;periodical&gt;&lt;full-title&gt;Brain and Development&lt;/full-title&gt;&lt;/periodical&gt;&lt;pages&gt;640-647&lt;/pages&gt;&lt;volume&gt;34&lt;/volume&gt;&lt;number&gt;8&lt;/number&gt;&lt;dates&gt;&lt;year&gt;2012&lt;/year&gt;&lt;/dates&gt;&lt;isbn&gt;0387-7604&lt;/isbn&gt;&lt;urls&gt;&lt;/urls&gt;&lt;/record&gt;&lt;/Cite&gt;&lt;/EndNote&gt;</w:instrText>
            </w:r>
            <w:r w:rsidRPr="000735B1">
              <w:rPr>
                <w:rFonts w:cs="Times New Roman"/>
                <w:sz w:val="20"/>
                <w:szCs w:val="20"/>
              </w:rPr>
              <w:fldChar w:fldCharType="separate"/>
            </w:r>
            <w:r w:rsidRPr="000735B1">
              <w:rPr>
                <w:rFonts w:cs="Times New Roman"/>
                <w:noProof/>
                <w:sz w:val="20"/>
                <w:szCs w:val="20"/>
              </w:rPr>
              <w:t>Iacovelli et al. [30]</w:t>
            </w:r>
            <w:r w:rsidRPr="000735B1">
              <w:rPr>
                <w:rFonts w:cs="Times New Roman"/>
                <w:sz w:val="20"/>
                <w:szCs w:val="20"/>
              </w:rPr>
              <w:fldChar w:fldCharType="end"/>
            </w:r>
          </w:p>
        </w:tc>
        <w:tc>
          <w:tcPr>
            <w:tcW w:w="1417" w:type="dxa"/>
          </w:tcPr>
          <w:p w14:paraId="4DCA7366"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6AB9DCDB"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tc>
        <w:tc>
          <w:tcPr>
            <w:tcW w:w="1276" w:type="dxa"/>
          </w:tcPr>
          <w:p w14:paraId="775A9E5D" w14:textId="77777777" w:rsidR="00AC0A63" w:rsidRPr="000735B1" w:rsidRDefault="00AC0A63" w:rsidP="00AC0A63">
            <w:pPr>
              <w:spacing w:line="240" w:lineRule="auto"/>
              <w:rPr>
                <w:rFonts w:cs="Times New Roman"/>
                <w:sz w:val="20"/>
                <w:szCs w:val="20"/>
              </w:rPr>
            </w:pPr>
            <w:r w:rsidRPr="000735B1">
              <w:rPr>
                <w:rFonts w:cs="Times New Roman"/>
                <w:sz w:val="20"/>
                <w:szCs w:val="20"/>
              </w:rPr>
              <w:t>38 (28)</w:t>
            </w:r>
          </w:p>
          <w:p w14:paraId="6A7A49B2" w14:textId="77777777" w:rsidR="00AC0A63" w:rsidRPr="000735B1" w:rsidRDefault="00AC0A63" w:rsidP="00AC0A63">
            <w:pPr>
              <w:spacing w:line="240" w:lineRule="auto"/>
              <w:rPr>
                <w:rFonts w:cs="Times New Roman"/>
                <w:sz w:val="20"/>
                <w:szCs w:val="20"/>
              </w:rPr>
            </w:pPr>
          </w:p>
        </w:tc>
        <w:tc>
          <w:tcPr>
            <w:tcW w:w="1843" w:type="dxa"/>
          </w:tcPr>
          <w:p w14:paraId="706A31DD"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Migraine, tension type headache </w:t>
            </w:r>
          </w:p>
        </w:tc>
        <w:tc>
          <w:tcPr>
            <w:tcW w:w="1984" w:type="dxa"/>
          </w:tcPr>
          <w:p w14:paraId="3507E352"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Gauze ball test  </w:t>
            </w:r>
          </w:p>
        </w:tc>
        <w:tc>
          <w:tcPr>
            <w:tcW w:w="5245" w:type="dxa"/>
          </w:tcPr>
          <w:p w14:paraId="0AA89A55"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The increase in N140 from the neutral to the selective attention condition was significantly greater for children with migraine or tension type headache than healthy children. </w:t>
            </w:r>
          </w:p>
        </w:tc>
      </w:tr>
      <w:tr w:rsidR="00AC0A63" w:rsidRPr="000735B1" w14:paraId="73017AFA" w14:textId="77777777" w:rsidTr="00AC0A63">
        <w:tc>
          <w:tcPr>
            <w:tcW w:w="2354" w:type="dxa"/>
          </w:tcPr>
          <w:p w14:paraId="78642AB8" w14:textId="0F41FEB3"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Kolb&lt;/Author&gt;&lt;Year&gt;2012&lt;/Year&gt;&lt;RecNum&gt;109&lt;/RecNum&gt;&lt;DisplayText&gt;Kolb et al. [32]&lt;/DisplayText&gt;&lt;record&gt;&lt;rec-number&gt;109&lt;/rec-number&gt;&lt;foreign-keys&gt;&lt;key app="EN" db-id="2xaaap2efrdzf1eafv5pxxz39e2vzd90zsdz" timestamp="1559212633"&gt;109&lt;/key&gt;&lt;/foreign-keys&gt;&lt;ref-type name="Journal Article"&gt;17&lt;/ref-type&gt;&lt;contributors&gt;&lt;authors&gt;&lt;author&gt;Kolb, Leonie&lt;/author&gt;&lt;author&gt;Lang, Christoph&lt;/author&gt;&lt;author&gt;Seifert, Frank&lt;/author&gt;&lt;author&gt;Maihöfner, Christian&lt;/author&gt;&lt;/authors&gt;&lt;/contributors&gt;&lt;titles&gt;&lt;title&gt;Cognitive correlates of “neglect-like syndrome” in patients with complex regional pain syndrome&lt;/title&gt;&lt;secondary-title&gt;PAIN®&lt;/secondary-title&gt;&lt;/titles&gt;&lt;periodical&gt;&lt;full-title&gt;PAIN®&lt;/full-title&gt;&lt;/periodical&gt;&lt;pages&gt;1063-1073&lt;/pages&gt;&lt;volume&gt;153&lt;/volume&gt;&lt;number&gt;5&lt;/number&gt;&lt;dates&gt;&lt;year&gt;2012&lt;/year&gt;&lt;/dates&gt;&lt;isbn&gt;0304-3959&lt;/isbn&gt;&lt;urls&gt;&lt;/urls&gt;&lt;/record&gt;&lt;/Cite&gt;&lt;/EndNote&gt;</w:instrText>
            </w:r>
            <w:r w:rsidRPr="000735B1">
              <w:rPr>
                <w:rFonts w:cs="Times New Roman"/>
                <w:sz w:val="20"/>
                <w:szCs w:val="20"/>
              </w:rPr>
              <w:fldChar w:fldCharType="separate"/>
            </w:r>
            <w:r w:rsidRPr="000735B1">
              <w:rPr>
                <w:rFonts w:cs="Times New Roman"/>
                <w:noProof/>
                <w:sz w:val="20"/>
                <w:szCs w:val="20"/>
              </w:rPr>
              <w:t>Kolb et al. [32]</w:t>
            </w:r>
            <w:r w:rsidRPr="000735B1">
              <w:rPr>
                <w:rFonts w:cs="Times New Roman"/>
                <w:sz w:val="20"/>
                <w:szCs w:val="20"/>
              </w:rPr>
              <w:fldChar w:fldCharType="end"/>
            </w:r>
          </w:p>
        </w:tc>
        <w:tc>
          <w:tcPr>
            <w:tcW w:w="1417" w:type="dxa"/>
          </w:tcPr>
          <w:p w14:paraId="35C7C7F0"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4C4E0134" w14:textId="77777777" w:rsidR="00AC0A63" w:rsidRPr="000735B1" w:rsidRDefault="00AC0A63" w:rsidP="00AC0A63">
            <w:pPr>
              <w:spacing w:line="240" w:lineRule="auto"/>
              <w:rPr>
                <w:rFonts w:cs="Times New Roman"/>
                <w:sz w:val="20"/>
                <w:szCs w:val="20"/>
              </w:rPr>
            </w:pPr>
            <w:r w:rsidRPr="000735B1">
              <w:rPr>
                <w:rFonts w:cs="Times New Roman"/>
                <w:sz w:val="20"/>
                <w:szCs w:val="20"/>
              </w:rPr>
              <w:t>Spatial AB for visual stimuli</w:t>
            </w:r>
          </w:p>
        </w:tc>
        <w:tc>
          <w:tcPr>
            <w:tcW w:w="1276" w:type="dxa"/>
          </w:tcPr>
          <w:p w14:paraId="6790F883" w14:textId="77777777" w:rsidR="00AC0A63" w:rsidRPr="000735B1" w:rsidRDefault="00AC0A63" w:rsidP="00AC0A63">
            <w:pPr>
              <w:spacing w:line="240" w:lineRule="auto"/>
              <w:rPr>
                <w:rFonts w:cs="Times New Roman"/>
                <w:sz w:val="20"/>
                <w:szCs w:val="20"/>
              </w:rPr>
            </w:pPr>
            <w:r w:rsidRPr="000735B1">
              <w:rPr>
                <w:rFonts w:cs="Times New Roman"/>
                <w:sz w:val="20"/>
                <w:szCs w:val="20"/>
              </w:rPr>
              <w:t>60 (40)</w:t>
            </w:r>
          </w:p>
        </w:tc>
        <w:tc>
          <w:tcPr>
            <w:tcW w:w="1843" w:type="dxa"/>
          </w:tcPr>
          <w:p w14:paraId="3F9AA483" w14:textId="77777777" w:rsidR="00AC0A63" w:rsidRPr="000735B1" w:rsidRDefault="00AC0A63" w:rsidP="00AC0A63">
            <w:pPr>
              <w:spacing w:line="240" w:lineRule="auto"/>
              <w:rPr>
                <w:rFonts w:cs="Times New Roman"/>
                <w:sz w:val="20"/>
                <w:szCs w:val="20"/>
              </w:rPr>
            </w:pPr>
            <w:r w:rsidRPr="000735B1">
              <w:rPr>
                <w:rFonts w:cs="Times New Roman"/>
                <w:sz w:val="20"/>
                <w:szCs w:val="20"/>
              </w:rPr>
              <w:t>CRPS, other chronic pain in upper extremity</w:t>
            </w:r>
          </w:p>
        </w:tc>
        <w:tc>
          <w:tcPr>
            <w:tcW w:w="1984" w:type="dxa"/>
          </w:tcPr>
          <w:p w14:paraId="2AA61726" w14:textId="77777777" w:rsidR="00AC0A63" w:rsidRPr="000735B1" w:rsidRDefault="00AC0A63" w:rsidP="00AC0A63">
            <w:pPr>
              <w:spacing w:line="240" w:lineRule="auto"/>
              <w:rPr>
                <w:rFonts w:cs="Times New Roman"/>
                <w:sz w:val="20"/>
                <w:szCs w:val="20"/>
              </w:rPr>
            </w:pPr>
            <w:r w:rsidRPr="000735B1">
              <w:rPr>
                <w:rFonts w:cs="Times New Roman"/>
                <w:sz w:val="20"/>
                <w:szCs w:val="20"/>
              </w:rPr>
              <w:t>Neglect test</w:t>
            </w:r>
          </w:p>
        </w:tc>
        <w:tc>
          <w:tcPr>
            <w:tcW w:w="5245" w:type="dxa"/>
          </w:tcPr>
          <w:p w14:paraId="40D2D350"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There was no significant differences between CRPS patients, other pain patients and healthy controls in response time on the pain-affected side or the unaffected side. </w:t>
            </w:r>
          </w:p>
        </w:tc>
      </w:tr>
      <w:tr w:rsidR="00AC0A63" w:rsidRPr="000735B1" w14:paraId="525A7CDA" w14:textId="77777777" w:rsidTr="00AC0A63">
        <w:tc>
          <w:tcPr>
            <w:tcW w:w="2354" w:type="dxa"/>
          </w:tcPr>
          <w:p w14:paraId="1AD7BDA3" w14:textId="43707654"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Moseley&lt;/Author&gt;&lt;Year&gt;2012&lt;/Year&gt;&lt;RecNum&gt;108&lt;/RecNum&gt;&lt;DisplayText&gt;Moseley et al. [42]&lt;/DisplayText&gt;&lt;record&gt;&lt;rec-number&gt;108&lt;/rec-number&gt;&lt;foreign-keys&gt;&lt;key app="EN" db-id="2xaaap2efrdzf1eafv5pxxz39e2vzd90zsdz" timestamp="1559212041"&gt;108&lt;/key&gt;&lt;/foreign-keys&gt;&lt;ref-type name="Journal Article"&gt;17&lt;/ref-type&gt;&lt;contributors&gt;&lt;authors&gt;&lt;author&gt;Moseley, G. Lorimer&lt;/author&gt;&lt;author&gt;Gallace, Alberto&lt;/author&gt;&lt;author&gt;Iannetti, Gian Domenico&lt;/author&gt;&lt;/authors&gt;&lt;/contributors&gt;&lt;titles&gt;&lt;title&gt;Spatially defined modulation of skin temperature and hand ownership of both hands in patients with unilateral complex regional pain syndrome&lt;/title&gt;&lt;secondary-title&gt;Brain&lt;/secondary-title&gt;&lt;/titles&gt;&lt;periodical&gt;&lt;full-title&gt;Brain&lt;/full-title&gt;&lt;/periodical&gt;&lt;pages&gt;3676-3686&lt;/pages&gt;&lt;volume&gt;135&lt;/volume&gt;&lt;number&gt;12&lt;/number&gt;&lt;dates&gt;&lt;year&gt;2012&lt;/year&gt;&lt;/dates&gt;&lt;isbn&gt;1460-2156&lt;/isbn&gt;&lt;urls&gt;&lt;/urls&gt;&lt;/record&gt;&lt;/Cite&gt;&lt;/EndNote&gt;</w:instrText>
            </w:r>
            <w:r w:rsidRPr="000735B1">
              <w:rPr>
                <w:rFonts w:cs="Times New Roman"/>
                <w:sz w:val="20"/>
                <w:szCs w:val="20"/>
              </w:rPr>
              <w:fldChar w:fldCharType="separate"/>
            </w:r>
            <w:r w:rsidRPr="000735B1">
              <w:rPr>
                <w:rFonts w:cs="Times New Roman"/>
                <w:noProof/>
                <w:sz w:val="20"/>
                <w:szCs w:val="20"/>
              </w:rPr>
              <w:t>Moseley et al. [42]</w:t>
            </w:r>
            <w:r w:rsidRPr="000735B1">
              <w:rPr>
                <w:rFonts w:cs="Times New Roman"/>
                <w:sz w:val="20"/>
                <w:szCs w:val="20"/>
              </w:rPr>
              <w:fldChar w:fldCharType="end"/>
            </w:r>
          </w:p>
          <w:p w14:paraId="6192D095" w14:textId="77777777" w:rsidR="00AC0A63" w:rsidRPr="000735B1" w:rsidRDefault="00AC0A63" w:rsidP="00AC0A63">
            <w:pPr>
              <w:spacing w:line="240" w:lineRule="auto"/>
              <w:rPr>
                <w:rFonts w:cs="Times New Roman"/>
                <w:sz w:val="20"/>
                <w:szCs w:val="20"/>
              </w:rPr>
            </w:pPr>
          </w:p>
        </w:tc>
        <w:tc>
          <w:tcPr>
            <w:tcW w:w="1417" w:type="dxa"/>
          </w:tcPr>
          <w:p w14:paraId="5858D113"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6259A3C9"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spatial AB</w:t>
            </w:r>
          </w:p>
        </w:tc>
        <w:tc>
          <w:tcPr>
            <w:tcW w:w="1276" w:type="dxa"/>
          </w:tcPr>
          <w:p w14:paraId="23ED46B7"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20 (10)  </w:t>
            </w:r>
          </w:p>
        </w:tc>
        <w:tc>
          <w:tcPr>
            <w:tcW w:w="1843" w:type="dxa"/>
          </w:tcPr>
          <w:p w14:paraId="60BE9526" w14:textId="77777777" w:rsidR="00AC0A63" w:rsidRPr="000735B1" w:rsidRDefault="00AC0A63" w:rsidP="00AC0A63">
            <w:pPr>
              <w:spacing w:line="240" w:lineRule="auto"/>
              <w:rPr>
                <w:rFonts w:cs="Times New Roman"/>
                <w:sz w:val="20"/>
                <w:szCs w:val="20"/>
              </w:rPr>
            </w:pPr>
            <w:r w:rsidRPr="000735B1">
              <w:rPr>
                <w:rFonts w:cs="Times New Roman"/>
                <w:sz w:val="20"/>
                <w:szCs w:val="20"/>
              </w:rPr>
              <w:t>CRPS</w:t>
            </w:r>
          </w:p>
        </w:tc>
        <w:tc>
          <w:tcPr>
            <w:tcW w:w="1984" w:type="dxa"/>
          </w:tcPr>
          <w:p w14:paraId="0A6CB544" w14:textId="77777777" w:rsidR="00AC0A63" w:rsidRPr="000735B1" w:rsidRDefault="00AC0A63" w:rsidP="00AC0A63">
            <w:pPr>
              <w:spacing w:line="240" w:lineRule="auto"/>
              <w:rPr>
                <w:rFonts w:cs="Times New Roman"/>
                <w:sz w:val="20"/>
                <w:szCs w:val="20"/>
              </w:rPr>
            </w:pPr>
            <w:r w:rsidRPr="000735B1">
              <w:rPr>
                <w:rFonts w:cs="Times New Roman"/>
                <w:sz w:val="20"/>
                <w:szCs w:val="20"/>
              </w:rPr>
              <w:t>Temporal order judgement</w:t>
            </w:r>
          </w:p>
        </w:tc>
        <w:tc>
          <w:tcPr>
            <w:tcW w:w="5245" w:type="dxa"/>
          </w:tcPr>
          <w:p w14:paraId="077298BF"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Under conditions with (and without) vision of the arms, CRPS patients perceived tactile stimuli on the unaffected arm 17ms (without vision: 16ms) faster than tactile stimuli on the affected arm when arms were uncrossed.  With arms crossed, CRPS patients perceived stimuli on the affected arm 9ms (without vision: 8ms) faster than stimuli on the unaffected arm.  The difference in point of subjective PSS was significantly different between the crossed and uncrossed conditions.  Healthy controls did not show any significant bias. </w:t>
            </w:r>
          </w:p>
        </w:tc>
      </w:tr>
      <w:tr w:rsidR="00AC0A63" w:rsidRPr="000735B1" w14:paraId="40EDCE32" w14:textId="77777777" w:rsidTr="00AC0A63">
        <w:tc>
          <w:tcPr>
            <w:tcW w:w="2354" w:type="dxa"/>
          </w:tcPr>
          <w:p w14:paraId="74748A23" w14:textId="530F7FDE"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Moseley&lt;/Author&gt;&lt;Year&gt;2012&lt;/Year&gt;&lt;RecNum&gt;57&lt;/RecNum&gt;&lt;DisplayText&gt;Moseley et al. [44]&lt;/DisplayText&gt;&lt;record&gt;&lt;rec-number&gt;57&lt;/rec-number&gt;&lt;foreign-keys&gt;&lt;key app="EN" db-id="2xaaap2efrdzf1eafv5pxxz39e2vzd90zsdz" timestamp="1555320087"&gt;57&lt;/key&gt;&lt;/foreign-keys&gt;&lt;ref-type name="Journal Article"&gt;17&lt;/ref-type&gt;&lt;contributors&gt;&lt;authors&gt;&lt;author&gt;Moseley, G. Lorimer&lt;/author&gt;&lt;author&gt;Gallagher, Laura&lt;/author&gt;&lt;author&gt;Gallace, Alberto&lt;/author&gt;&lt;/authors&gt;&lt;/contributors&gt;&lt;titles&gt;&lt;title&gt;Neglect-like tactile dysfunction in chronic back pain&lt;/title&gt;&lt;secondary-title&gt;Neurology&lt;/secondary-title&gt;&lt;/titles&gt;&lt;periodical&gt;&lt;full-title&gt;Neurology&lt;/full-title&gt;&lt;/periodical&gt;&lt;pages&gt;327-332&lt;/pages&gt;&lt;volume&gt;79&lt;/volume&gt;&lt;number&gt;4&lt;/number&gt;&lt;dates&gt;&lt;year&gt;2012&lt;/year&gt;&lt;/dates&gt;&lt;isbn&gt;0028-3878&lt;/isbn&gt;&lt;urls&gt;&lt;/urls&gt;&lt;/record&gt;&lt;/Cite&gt;&lt;/EndNote&gt;</w:instrText>
            </w:r>
            <w:r w:rsidRPr="000735B1">
              <w:rPr>
                <w:rFonts w:cs="Times New Roman"/>
                <w:sz w:val="20"/>
                <w:szCs w:val="20"/>
              </w:rPr>
              <w:fldChar w:fldCharType="separate"/>
            </w:r>
            <w:r w:rsidRPr="000735B1">
              <w:rPr>
                <w:rFonts w:cs="Times New Roman"/>
                <w:noProof/>
                <w:sz w:val="20"/>
                <w:szCs w:val="20"/>
              </w:rPr>
              <w:t>Moseley et al. [44]</w:t>
            </w:r>
            <w:r w:rsidRPr="000735B1">
              <w:rPr>
                <w:rFonts w:cs="Times New Roman"/>
                <w:sz w:val="20"/>
                <w:szCs w:val="20"/>
              </w:rPr>
              <w:fldChar w:fldCharType="end"/>
            </w:r>
          </w:p>
          <w:p w14:paraId="35E463D7" w14:textId="77777777" w:rsidR="00AC0A63" w:rsidRPr="000735B1" w:rsidRDefault="00AC0A63" w:rsidP="00AC0A63">
            <w:pPr>
              <w:spacing w:line="240" w:lineRule="auto"/>
              <w:rPr>
                <w:rFonts w:cs="Times New Roman"/>
                <w:sz w:val="20"/>
                <w:szCs w:val="20"/>
              </w:rPr>
            </w:pPr>
            <w:r w:rsidRPr="000735B1">
              <w:rPr>
                <w:rFonts w:cs="Times New Roman"/>
                <w:sz w:val="20"/>
                <w:szCs w:val="20"/>
              </w:rPr>
              <w:t>Experiment 1</w:t>
            </w:r>
          </w:p>
        </w:tc>
        <w:tc>
          <w:tcPr>
            <w:tcW w:w="1417" w:type="dxa"/>
          </w:tcPr>
          <w:p w14:paraId="15D70427"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74C705DC"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spatial AB</w:t>
            </w:r>
          </w:p>
        </w:tc>
        <w:tc>
          <w:tcPr>
            <w:tcW w:w="1276" w:type="dxa"/>
          </w:tcPr>
          <w:p w14:paraId="1238C3E2" w14:textId="77777777" w:rsidR="00AC0A63" w:rsidRPr="000735B1" w:rsidRDefault="00AC0A63" w:rsidP="00AC0A63">
            <w:pPr>
              <w:spacing w:line="240" w:lineRule="auto"/>
              <w:rPr>
                <w:rFonts w:cs="Times New Roman"/>
                <w:sz w:val="20"/>
                <w:szCs w:val="20"/>
              </w:rPr>
            </w:pPr>
            <w:r w:rsidRPr="000735B1">
              <w:rPr>
                <w:rFonts w:cs="Times New Roman"/>
                <w:sz w:val="20"/>
                <w:szCs w:val="20"/>
              </w:rPr>
              <w:t>24 (12)</w:t>
            </w:r>
          </w:p>
        </w:tc>
        <w:tc>
          <w:tcPr>
            <w:tcW w:w="1843" w:type="dxa"/>
          </w:tcPr>
          <w:p w14:paraId="26BF6B6D" w14:textId="77777777" w:rsidR="00AC0A63" w:rsidRPr="000735B1" w:rsidRDefault="00AC0A63" w:rsidP="00AC0A63">
            <w:pPr>
              <w:spacing w:line="240" w:lineRule="auto"/>
              <w:rPr>
                <w:rFonts w:cs="Times New Roman"/>
                <w:sz w:val="20"/>
                <w:szCs w:val="20"/>
              </w:rPr>
            </w:pPr>
            <w:r w:rsidRPr="000735B1">
              <w:rPr>
                <w:rFonts w:cs="Times New Roman"/>
                <w:sz w:val="20"/>
                <w:szCs w:val="20"/>
              </w:rPr>
              <w:t>Back pain</w:t>
            </w:r>
          </w:p>
        </w:tc>
        <w:tc>
          <w:tcPr>
            <w:tcW w:w="1984" w:type="dxa"/>
          </w:tcPr>
          <w:p w14:paraId="18890287"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Temporal order judgement </w:t>
            </w:r>
          </w:p>
        </w:tc>
        <w:tc>
          <w:tcPr>
            <w:tcW w:w="5245" w:type="dxa"/>
          </w:tcPr>
          <w:p w14:paraId="5B32A4EC" w14:textId="77777777" w:rsidR="00AC0A63" w:rsidRPr="000735B1" w:rsidRDefault="00AC0A63" w:rsidP="00AC0A63">
            <w:pPr>
              <w:spacing w:line="240" w:lineRule="auto"/>
              <w:rPr>
                <w:rFonts w:cs="Times New Roman"/>
                <w:sz w:val="20"/>
                <w:szCs w:val="20"/>
              </w:rPr>
            </w:pPr>
            <w:r w:rsidRPr="000735B1">
              <w:rPr>
                <w:rFonts w:cs="Times New Roman"/>
                <w:sz w:val="20"/>
                <w:szCs w:val="20"/>
              </w:rPr>
              <w:t>Low back pain patients perceived tactile stimuli faster on the unaffected side than the affected side when stimuli were on the back (25ms) or on hands positioned 3cm behind the back (17ms).  No significant bias was shown when hands were positioned in front.  No significant bias was found in any condition for healthy controls.</w:t>
            </w:r>
          </w:p>
        </w:tc>
      </w:tr>
      <w:tr w:rsidR="00AC0A63" w:rsidRPr="000735B1" w14:paraId="22BAD7F7" w14:textId="77777777" w:rsidTr="00AC0A63">
        <w:tc>
          <w:tcPr>
            <w:tcW w:w="2354" w:type="dxa"/>
          </w:tcPr>
          <w:p w14:paraId="7E0C338B" w14:textId="1DA7B6FA"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Moseley&lt;/Author&gt;&lt;Year&gt;2012&lt;/Year&gt;&lt;RecNum&gt;57&lt;/RecNum&gt;&lt;DisplayText&gt;Moseley et al. [44]&lt;/DisplayText&gt;&lt;record&gt;&lt;rec-number&gt;57&lt;/rec-number&gt;&lt;foreign-keys&gt;&lt;key app="EN" db-id="2xaaap2efrdzf1eafv5pxxz39e2vzd90zsdz" timestamp="1555320087"&gt;57&lt;/key&gt;&lt;/foreign-keys&gt;&lt;ref-type name="Journal Article"&gt;17&lt;/ref-type&gt;&lt;contributors&gt;&lt;authors&gt;&lt;author&gt;Moseley, G. Lorimer&lt;/author&gt;&lt;author&gt;Gallagher, Laura&lt;/author&gt;&lt;author&gt;Gallace, Alberto&lt;/author&gt;&lt;/authors&gt;&lt;/contributors&gt;&lt;titles&gt;&lt;title&gt;Neglect-like tactile dysfunction in chronic back pain&lt;/title&gt;&lt;secondary-title&gt;Neurology&lt;/secondary-title&gt;&lt;/titles&gt;&lt;periodical&gt;&lt;full-title&gt;Neurology&lt;/full-title&gt;&lt;/periodical&gt;&lt;pages&gt;327-332&lt;/pages&gt;&lt;volume&gt;79&lt;/volume&gt;&lt;number&gt;4&lt;/number&gt;&lt;dates&gt;&lt;year&gt;2012&lt;/year&gt;&lt;/dates&gt;&lt;isbn&gt;0028-3878&lt;/isbn&gt;&lt;urls&gt;&lt;/urls&gt;&lt;/record&gt;&lt;/Cite&gt;&lt;/EndNote&gt;</w:instrText>
            </w:r>
            <w:r w:rsidRPr="000735B1">
              <w:rPr>
                <w:rFonts w:cs="Times New Roman"/>
                <w:sz w:val="20"/>
                <w:szCs w:val="20"/>
              </w:rPr>
              <w:fldChar w:fldCharType="separate"/>
            </w:r>
            <w:r w:rsidRPr="000735B1">
              <w:rPr>
                <w:rFonts w:cs="Times New Roman"/>
                <w:noProof/>
                <w:sz w:val="20"/>
                <w:szCs w:val="20"/>
              </w:rPr>
              <w:t>Moseley et al. [44]</w:t>
            </w:r>
            <w:r w:rsidRPr="000735B1">
              <w:rPr>
                <w:rFonts w:cs="Times New Roman"/>
                <w:sz w:val="20"/>
                <w:szCs w:val="20"/>
              </w:rPr>
              <w:fldChar w:fldCharType="end"/>
            </w:r>
          </w:p>
          <w:p w14:paraId="35226477" w14:textId="77777777" w:rsidR="00AC0A63" w:rsidRPr="000735B1" w:rsidRDefault="00AC0A63" w:rsidP="00AC0A63">
            <w:pPr>
              <w:spacing w:line="240" w:lineRule="auto"/>
              <w:rPr>
                <w:rFonts w:cs="Times New Roman"/>
                <w:sz w:val="20"/>
                <w:szCs w:val="20"/>
              </w:rPr>
            </w:pPr>
            <w:r w:rsidRPr="000735B1">
              <w:rPr>
                <w:rFonts w:cs="Times New Roman"/>
                <w:sz w:val="20"/>
                <w:szCs w:val="20"/>
              </w:rPr>
              <w:t>Experiment 2</w:t>
            </w:r>
          </w:p>
        </w:tc>
        <w:tc>
          <w:tcPr>
            <w:tcW w:w="1417" w:type="dxa"/>
          </w:tcPr>
          <w:p w14:paraId="03750492" w14:textId="77777777" w:rsidR="00AC0A63" w:rsidRPr="000735B1" w:rsidRDefault="00AC0A63" w:rsidP="00AC0A63">
            <w:pPr>
              <w:spacing w:line="240" w:lineRule="auto"/>
              <w:rPr>
                <w:rFonts w:cs="Times New Roman"/>
                <w:sz w:val="20"/>
                <w:szCs w:val="20"/>
              </w:rPr>
            </w:pPr>
            <w:r w:rsidRPr="000735B1">
              <w:rPr>
                <w:rFonts w:cs="Times New Roman"/>
                <w:sz w:val="20"/>
                <w:szCs w:val="20"/>
              </w:rPr>
              <w:t>Single group</w:t>
            </w:r>
          </w:p>
        </w:tc>
        <w:tc>
          <w:tcPr>
            <w:tcW w:w="2126" w:type="dxa"/>
          </w:tcPr>
          <w:p w14:paraId="3B3D18A0"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spatial AB</w:t>
            </w:r>
          </w:p>
        </w:tc>
        <w:tc>
          <w:tcPr>
            <w:tcW w:w="1276" w:type="dxa"/>
          </w:tcPr>
          <w:p w14:paraId="31E685D2" w14:textId="77777777" w:rsidR="00AC0A63" w:rsidRPr="000735B1" w:rsidRDefault="00AC0A63" w:rsidP="00AC0A63">
            <w:pPr>
              <w:spacing w:line="240" w:lineRule="auto"/>
              <w:rPr>
                <w:rFonts w:cs="Times New Roman"/>
                <w:sz w:val="20"/>
                <w:szCs w:val="20"/>
              </w:rPr>
            </w:pPr>
            <w:r w:rsidRPr="000735B1">
              <w:rPr>
                <w:rFonts w:cs="Times New Roman"/>
                <w:sz w:val="20"/>
                <w:szCs w:val="20"/>
              </w:rPr>
              <w:t>7 (7)</w:t>
            </w:r>
          </w:p>
        </w:tc>
        <w:tc>
          <w:tcPr>
            <w:tcW w:w="1843" w:type="dxa"/>
          </w:tcPr>
          <w:p w14:paraId="73A89F01" w14:textId="77777777" w:rsidR="00AC0A63" w:rsidRPr="000735B1" w:rsidRDefault="00AC0A63" w:rsidP="00AC0A63">
            <w:pPr>
              <w:spacing w:line="240" w:lineRule="auto"/>
              <w:rPr>
                <w:rFonts w:cs="Times New Roman"/>
                <w:sz w:val="20"/>
                <w:szCs w:val="20"/>
              </w:rPr>
            </w:pPr>
            <w:r w:rsidRPr="000735B1">
              <w:rPr>
                <w:rFonts w:cs="Times New Roman"/>
                <w:sz w:val="20"/>
                <w:szCs w:val="20"/>
              </w:rPr>
              <w:t>Back pain</w:t>
            </w:r>
          </w:p>
        </w:tc>
        <w:tc>
          <w:tcPr>
            <w:tcW w:w="1984" w:type="dxa"/>
          </w:tcPr>
          <w:p w14:paraId="26E8E1C6"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Temporal order judgement </w:t>
            </w:r>
          </w:p>
        </w:tc>
        <w:tc>
          <w:tcPr>
            <w:tcW w:w="5245" w:type="dxa"/>
          </w:tcPr>
          <w:p w14:paraId="4F2A3EDF" w14:textId="77777777" w:rsidR="00AC0A63" w:rsidRPr="000735B1" w:rsidRDefault="00AC0A63" w:rsidP="00AC0A63">
            <w:pPr>
              <w:spacing w:line="240" w:lineRule="auto"/>
              <w:rPr>
                <w:rFonts w:cs="Times New Roman"/>
                <w:sz w:val="20"/>
                <w:szCs w:val="20"/>
              </w:rPr>
            </w:pPr>
            <w:r w:rsidRPr="000735B1">
              <w:rPr>
                <w:rFonts w:cs="Times New Roman"/>
                <w:sz w:val="20"/>
                <w:szCs w:val="20"/>
              </w:rPr>
              <w:t>One hand in front of body and one behind.  On affected side, tactile stimuli were perceived 36ms faster on the hand in front than the hand behind.  There was no difference between hands on the unaffected side.</w:t>
            </w:r>
          </w:p>
        </w:tc>
      </w:tr>
      <w:tr w:rsidR="00AC0A63" w:rsidRPr="000735B1" w14:paraId="3C49E6B9" w14:textId="77777777" w:rsidTr="00AC0A63">
        <w:tc>
          <w:tcPr>
            <w:tcW w:w="2354" w:type="dxa"/>
          </w:tcPr>
          <w:p w14:paraId="74FBE83B" w14:textId="74B9A527"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Moseley&lt;/Author&gt;&lt;Year&gt;2012&lt;/Year&gt;&lt;RecNum&gt;57&lt;/RecNum&gt;&lt;DisplayText&gt;Moseley et al. [44]&lt;/DisplayText&gt;&lt;record&gt;&lt;rec-number&gt;57&lt;/rec-number&gt;&lt;foreign-keys&gt;&lt;key app="EN" db-id="2xaaap2efrdzf1eafv5pxxz39e2vzd90zsdz" timestamp="1555320087"&gt;57&lt;/key&gt;&lt;/foreign-keys&gt;&lt;ref-type name="Journal Article"&gt;17&lt;/ref-type&gt;&lt;contributors&gt;&lt;authors&gt;&lt;author&gt;Moseley, G. Lorimer&lt;/author&gt;&lt;author&gt;Gallagher, Laura&lt;/author&gt;&lt;author&gt;Gallace, Alberto&lt;/author&gt;&lt;/authors&gt;&lt;/contributors&gt;&lt;titles&gt;&lt;title&gt;Neglect-like tactile dysfunction in chronic back pain&lt;/title&gt;&lt;secondary-title&gt;Neurology&lt;/secondary-title&gt;&lt;/titles&gt;&lt;periodical&gt;&lt;full-title&gt;Neurology&lt;/full-title&gt;&lt;/periodical&gt;&lt;pages&gt;327-332&lt;/pages&gt;&lt;volume&gt;79&lt;/volume&gt;&lt;number&gt;4&lt;/number&gt;&lt;dates&gt;&lt;year&gt;2012&lt;/year&gt;&lt;/dates&gt;&lt;isbn&gt;0028-3878&lt;/isbn&gt;&lt;urls&gt;&lt;/urls&gt;&lt;/record&gt;&lt;/Cite&gt;&lt;/EndNote&gt;</w:instrText>
            </w:r>
            <w:r w:rsidRPr="000735B1">
              <w:rPr>
                <w:rFonts w:cs="Times New Roman"/>
                <w:sz w:val="20"/>
                <w:szCs w:val="20"/>
              </w:rPr>
              <w:fldChar w:fldCharType="separate"/>
            </w:r>
            <w:r w:rsidRPr="000735B1">
              <w:rPr>
                <w:rFonts w:cs="Times New Roman"/>
                <w:noProof/>
                <w:sz w:val="20"/>
                <w:szCs w:val="20"/>
              </w:rPr>
              <w:t>Moseley et al. [44]</w:t>
            </w:r>
            <w:r w:rsidRPr="000735B1">
              <w:rPr>
                <w:rFonts w:cs="Times New Roman"/>
                <w:sz w:val="20"/>
                <w:szCs w:val="20"/>
              </w:rPr>
              <w:fldChar w:fldCharType="end"/>
            </w:r>
          </w:p>
          <w:p w14:paraId="7F0926E7" w14:textId="77777777" w:rsidR="00AC0A63" w:rsidRPr="000735B1" w:rsidRDefault="00AC0A63" w:rsidP="00AC0A63">
            <w:pPr>
              <w:spacing w:line="240" w:lineRule="auto"/>
              <w:rPr>
                <w:rFonts w:cs="Times New Roman"/>
                <w:sz w:val="20"/>
                <w:szCs w:val="20"/>
              </w:rPr>
            </w:pPr>
            <w:r w:rsidRPr="000735B1">
              <w:rPr>
                <w:rFonts w:cs="Times New Roman"/>
                <w:sz w:val="20"/>
                <w:szCs w:val="20"/>
              </w:rPr>
              <w:t>Experiment 3</w:t>
            </w:r>
          </w:p>
        </w:tc>
        <w:tc>
          <w:tcPr>
            <w:tcW w:w="1417" w:type="dxa"/>
          </w:tcPr>
          <w:p w14:paraId="1D265558" w14:textId="77777777" w:rsidR="00AC0A63" w:rsidRPr="000735B1" w:rsidRDefault="00AC0A63" w:rsidP="00AC0A63">
            <w:pPr>
              <w:spacing w:line="240" w:lineRule="auto"/>
              <w:rPr>
                <w:rFonts w:cs="Times New Roman"/>
                <w:sz w:val="20"/>
                <w:szCs w:val="20"/>
              </w:rPr>
            </w:pPr>
            <w:r w:rsidRPr="000735B1">
              <w:rPr>
                <w:rFonts w:cs="Times New Roman"/>
                <w:sz w:val="20"/>
                <w:szCs w:val="20"/>
              </w:rPr>
              <w:t>Single group</w:t>
            </w:r>
          </w:p>
        </w:tc>
        <w:tc>
          <w:tcPr>
            <w:tcW w:w="2126" w:type="dxa"/>
          </w:tcPr>
          <w:p w14:paraId="62A4DA52"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spatial AB</w:t>
            </w:r>
          </w:p>
        </w:tc>
        <w:tc>
          <w:tcPr>
            <w:tcW w:w="1276" w:type="dxa"/>
          </w:tcPr>
          <w:p w14:paraId="69587552" w14:textId="77777777" w:rsidR="00AC0A63" w:rsidRPr="000735B1" w:rsidRDefault="00AC0A63" w:rsidP="00AC0A63">
            <w:pPr>
              <w:spacing w:line="240" w:lineRule="auto"/>
              <w:rPr>
                <w:rFonts w:cs="Times New Roman"/>
                <w:sz w:val="20"/>
                <w:szCs w:val="20"/>
              </w:rPr>
            </w:pPr>
            <w:r w:rsidRPr="000735B1">
              <w:rPr>
                <w:rFonts w:cs="Times New Roman"/>
                <w:sz w:val="20"/>
                <w:szCs w:val="20"/>
              </w:rPr>
              <w:t>7 (7)</w:t>
            </w:r>
          </w:p>
        </w:tc>
        <w:tc>
          <w:tcPr>
            <w:tcW w:w="1843" w:type="dxa"/>
          </w:tcPr>
          <w:p w14:paraId="0199BC76" w14:textId="77777777" w:rsidR="00AC0A63" w:rsidRPr="000735B1" w:rsidRDefault="00AC0A63" w:rsidP="00AC0A63">
            <w:pPr>
              <w:spacing w:line="240" w:lineRule="auto"/>
              <w:rPr>
                <w:rFonts w:cs="Times New Roman"/>
                <w:sz w:val="20"/>
                <w:szCs w:val="20"/>
              </w:rPr>
            </w:pPr>
            <w:r w:rsidRPr="000735B1">
              <w:rPr>
                <w:rFonts w:cs="Times New Roman"/>
                <w:sz w:val="20"/>
                <w:szCs w:val="20"/>
              </w:rPr>
              <w:t>Back pain</w:t>
            </w:r>
          </w:p>
        </w:tc>
        <w:tc>
          <w:tcPr>
            <w:tcW w:w="1984" w:type="dxa"/>
          </w:tcPr>
          <w:p w14:paraId="01DF9D0A"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Temporal order judgement </w:t>
            </w:r>
          </w:p>
        </w:tc>
        <w:tc>
          <w:tcPr>
            <w:tcW w:w="5245" w:type="dxa"/>
          </w:tcPr>
          <w:p w14:paraId="7A983583" w14:textId="77777777" w:rsidR="00AC0A63" w:rsidRPr="000735B1" w:rsidRDefault="00AC0A63" w:rsidP="00AC0A63">
            <w:pPr>
              <w:spacing w:line="240" w:lineRule="auto"/>
              <w:rPr>
                <w:rFonts w:cs="Times New Roman"/>
                <w:sz w:val="20"/>
                <w:szCs w:val="20"/>
              </w:rPr>
            </w:pPr>
            <w:r w:rsidRPr="000735B1">
              <w:rPr>
                <w:rFonts w:cs="Times New Roman"/>
                <w:sz w:val="20"/>
                <w:szCs w:val="20"/>
              </w:rPr>
              <w:t>Low back pain patients perceived tactile stimuli on the lower back 30ms faster on the unaffected side than the affected side. For tactile stimuli on the upper back there was no significant bias.</w:t>
            </w:r>
          </w:p>
        </w:tc>
      </w:tr>
      <w:tr w:rsidR="00AC0A63" w:rsidRPr="000735B1" w14:paraId="11632AB8" w14:textId="77777777" w:rsidTr="00AC0A63">
        <w:tc>
          <w:tcPr>
            <w:tcW w:w="2354" w:type="dxa"/>
          </w:tcPr>
          <w:p w14:paraId="7A2529BC" w14:textId="43A370B4"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Tiemann&lt;/Author&gt;&lt;Year&gt;2012&lt;/Year&gt;&lt;RecNum&gt;89&lt;/RecNum&gt;&lt;DisplayText&gt;Tiemann et al. [65]&lt;/DisplayText&gt;&lt;record&gt;&lt;rec-number&gt;89&lt;/rec-number&gt;&lt;foreign-keys&gt;&lt;key app="EN" db-id="2xaaap2efrdzf1eafv5pxxz39e2vzd90zsdz" timestamp="1557930737"&gt;89&lt;/key&gt;&lt;/foreign-keys&gt;&lt;ref-type name="Journal Article"&gt;17&lt;/ref-type&gt;&lt;contributors&gt;&lt;authors&gt;&lt;author&gt;Tiemann, Laura&lt;/author&gt;&lt;author&gt;Schulz, Enrico&lt;/author&gt;&lt;author&gt;Winkelmann, Andreas&lt;/author&gt;&lt;author&gt;Ronel, Joram&lt;/author&gt;&lt;author&gt;Henningsen, Peter&lt;/author&gt;&lt;author&gt;Ploner, Markus&lt;/author&gt;&lt;/authors&gt;&lt;/contributors&gt;&lt;titles&gt;&lt;title&gt;Behavioral and neuronal investigations of hypervigilance in patients with fibromyalgia syndrome&lt;/title&gt;&lt;secondary-title&gt;PloS one&lt;/secondary-title&gt;&lt;/titles&gt;&lt;periodical&gt;&lt;full-title&gt;PloS one&lt;/full-title&gt;&lt;/periodical&gt;&lt;pages&gt;e35068&lt;/pages&gt;&lt;volume&gt;7&lt;/volume&gt;&lt;number&gt;4&lt;/number&gt;&lt;dates&gt;&lt;year&gt;2012&lt;/year&gt;&lt;/dates&gt;&lt;isbn&gt;1932-6203&lt;/isbn&gt;&lt;urls&gt;&lt;/urls&gt;&lt;/record&gt;&lt;/Cite&gt;&lt;/EndNote&gt;</w:instrText>
            </w:r>
            <w:r w:rsidRPr="000735B1">
              <w:rPr>
                <w:rFonts w:cs="Times New Roman"/>
                <w:sz w:val="20"/>
                <w:szCs w:val="20"/>
              </w:rPr>
              <w:fldChar w:fldCharType="separate"/>
            </w:r>
            <w:r w:rsidRPr="000735B1">
              <w:rPr>
                <w:rFonts w:cs="Times New Roman"/>
                <w:noProof/>
                <w:sz w:val="20"/>
                <w:szCs w:val="20"/>
              </w:rPr>
              <w:t>Tiemann et al. [65]</w:t>
            </w:r>
            <w:r w:rsidRPr="000735B1">
              <w:rPr>
                <w:rFonts w:cs="Times New Roman"/>
                <w:sz w:val="20"/>
                <w:szCs w:val="20"/>
              </w:rPr>
              <w:fldChar w:fldCharType="end"/>
            </w:r>
          </w:p>
        </w:tc>
        <w:tc>
          <w:tcPr>
            <w:tcW w:w="1417" w:type="dxa"/>
          </w:tcPr>
          <w:p w14:paraId="7EBF0C07"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023D56C4"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tc>
        <w:tc>
          <w:tcPr>
            <w:tcW w:w="1276" w:type="dxa"/>
          </w:tcPr>
          <w:p w14:paraId="0636582D"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41 (19) </w:t>
            </w:r>
          </w:p>
        </w:tc>
        <w:tc>
          <w:tcPr>
            <w:tcW w:w="1843" w:type="dxa"/>
          </w:tcPr>
          <w:p w14:paraId="6DE167F3" w14:textId="77777777" w:rsidR="00AC0A63" w:rsidRPr="000735B1" w:rsidRDefault="00AC0A63" w:rsidP="00AC0A63">
            <w:pPr>
              <w:spacing w:line="240" w:lineRule="auto"/>
              <w:rPr>
                <w:rFonts w:cs="Times New Roman"/>
                <w:sz w:val="20"/>
                <w:szCs w:val="20"/>
              </w:rPr>
            </w:pPr>
            <w:r w:rsidRPr="000735B1">
              <w:rPr>
                <w:rFonts w:cs="Times New Roman"/>
                <w:sz w:val="20"/>
                <w:szCs w:val="20"/>
              </w:rPr>
              <w:t>Fibromyalgia</w:t>
            </w:r>
          </w:p>
        </w:tc>
        <w:tc>
          <w:tcPr>
            <w:tcW w:w="1984" w:type="dxa"/>
          </w:tcPr>
          <w:p w14:paraId="7B5DCF8C"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Primary task </w:t>
            </w:r>
          </w:p>
        </w:tc>
        <w:tc>
          <w:tcPr>
            <w:tcW w:w="5245" w:type="dxa"/>
          </w:tcPr>
          <w:p w14:paraId="58F02FB5"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 painful stimulus affected task performance and neutral gamma oscillations similarly for fibromyalgia patients and healthy controls.  </w:t>
            </w:r>
          </w:p>
        </w:tc>
      </w:tr>
      <w:tr w:rsidR="00AC0A63" w:rsidRPr="000735B1" w14:paraId="7AAECABE" w14:textId="77777777" w:rsidTr="00AC0A63">
        <w:tc>
          <w:tcPr>
            <w:tcW w:w="2354" w:type="dxa"/>
          </w:tcPr>
          <w:p w14:paraId="246A80E7" w14:textId="23B716AD"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Van Damme&lt;/Author&gt;&lt;Year&gt;2014&lt;/Year&gt;&lt;RecNum&gt;110&lt;/RecNum&gt;&lt;DisplayText&gt;Van Damme et al. [71]&lt;/DisplayText&gt;&lt;record&gt;&lt;rec-number&gt;110&lt;/rec-number&gt;&lt;foreign-keys&gt;&lt;key app="EN" db-id="2xaaap2efrdzf1eafv5pxxz39e2vzd90zsdz" timestamp="1559212915"&gt;110&lt;/key&gt;&lt;/foreign-keys&gt;&lt;ref-type name="Journal Article"&gt;17&lt;/ref-type&gt;&lt;contributors&gt;&lt;authors&gt;&lt;author&gt;Van Damme, S.&lt;/author&gt;&lt;author&gt;Van Hulle, Lore&lt;/author&gt;&lt;author&gt;Danneels, Lieven&lt;/author&gt;&lt;author&gt;Spence, Charles&lt;/author&gt;&lt;author&gt;Crombez, Geert&lt;/author&gt;&lt;/authors&gt;&lt;/contributors&gt;&lt;titles&gt;&lt;title&gt;The effect of chronic low back pain on tactile suppression during back movements&lt;/title&gt;&lt;secondary-title&gt;Human Movement Science&lt;/secondary-title&gt;&lt;/titles&gt;&lt;periodical&gt;&lt;full-title&gt;Human movement science&lt;/full-title&gt;&lt;/periodical&gt;&lt;pages&gt;87-100&lt;/pages&gt;&lt;volume&gt;37&lt;/volume&gt;&lt;dates&gt;&lt;year&gt;2014&lt;/year&gt;&lt;/dates&gt;&lt;isbn&gt;0167-9457&lt;/isbn&gt;&lt;urls&gt;&lt;/urls&gt;&lt;/record&gt;&lt;/Cite&gt;&lt;/EndNote&gt;</w:instrText>
            </w:r>
            <w:r w:rsidRPr="000735B1">
              <w:rPr>
                <w:rFonts w:cs="Times New Roman"/>
                <w:sz w:val="20"/>
                <w:szCs w:val="20"/>
              </w:rPr>
              <w:fldChar w:fldCharType="separate"/>
            </w:r>
            <w:r w:rsidRPr="000735B1">
              <w:rPr>
                <w:rFonts w:cs="Times New Roman"/>
                <w:noProof/>
                <w:sz w:val="20"/>
                <w:szCs w:val="20"/>
              </w:rPr>
              <w:t>Van Damme et al. [71]</w:t>
            </w:r>
            <w:r w:rsidRPr="000735B1">
              <w:rPr>
                <w:rFonts w:cs="Times New Roman"/>
                <w:sz w:val="20"/>
                <w:szCs w:val="20"/>
              </w:rPr>
              <w:fldChar w:fldCharType="end"/>
            </w:r>
          </w:p>
        </w:tc>
        <w:tc>
          <w:tcPr>
            <w:tcW w:w="1417" w:type="dxa"/>
          </w:tcPr>
          <w:p w14:paraId="24DFF044"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Case-control </w:t>
            </w:r>
          </w:p>
        </w:tc>
        <w:tc>
          <w:tcPr>
            <w:tcW w:w="2126" w:type="dxa"/>
          </w:tcPr>
          <w:p w14:paraId="3E112C15"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tc>
        <w:tc>
          <w:tcPr>
            <w:tcW w:w="1276" w:type="dxa"/>
          </w:tcPr>
          <w:p w14:paraId="33D4F121" w14:textId="77777777" w:rsidR="00AC0A63" w:rsidRPr="000735B1" w:rsidRDefault="00AC0A63" w:rsidP="00AC0A63">
            <w:pPr>
              <w:spacing w:line="240" w:lineRule="auto"/>
              <w:rPr>
                <w:rFonts w:cs="Times New Roman"/>
                <w:sz w:val="20"/>
                <w:szCs w:val="20"/>
              </w:rPr>
            </w:pPr>
            <w:r w:rsidRPr="000735B1">
              <w:rPr>
                <w:rFonts w:cs="Times New Roman"/>
                <w:sz w:val="20"/>
                <w:szCs w:val="20"/>
              </w:rPr>
              <w:t>54 (30)</w:t>
            </w:r>
          </w:p>
        </w:tc>
        <w:tc>
          <w:tcPr>
            <w:tcW w:w="1843" w:type="dxa"/>
          </w:tcPr>
          <w:p w14:paraId="0B334E1E" w14:textId="77777777" w:rsidR="00AC0A63" w:rsidRPr="000735B1" w:rsidRDefault="00AC0A63" w:rsidP="00AC0A63">
            <w:pPr>
              <w:spacing w:line="240" w:lineRule="auto"/>
              <w:rPr>
                <w:rFonts w:cs="Times New Roman"/>
                <w:sz w:val="20"/>
                <w:szCs w:val="20"/>
              </w:rPr>
            </w:pPr>
            <w:r w:rsidRPr="000735B1">
              <w:rPr>
                <w:rFonts w:cs="Times New Roman"/>
                <w:sz w:val="20"/>
                <w:szCs w:val="20"/>
              </w:rPr>
              <w:t>Back pain</w:t>
            </w:r>
          </w:p>
        </w:tc>
        <w:tc>
          <w:tcPr>
            <w:tcW w:w="1984" w:type="dxa"/>
          </w:tcPr>
          <w:p w14:paraId="4A48812E" w14:textId="77777777" w:rsidR="00AC0A63" w:rsidRPr="000735B1" w:rsidRDefault="00AC0A63" w:rsidP="00AC0A63">
            <w:pPr>
              <w:spacing w:line="240" w:lineRule="auto"/>
              <w:rPr>
                <w:rFonts w:cs="Times New Roman"/>
                <w:sz w:val="20"/>
                <w:szCs w:val="20"/>
              </w:rPr>
            </w:pPr>
            <w:r w:rsidRPr="000735B1">
              <w:rPr>
                <w:rFonts w:cs="Times New Roman"/>
                <w:sz w:val="20"/>
                <w:szCs w:val="20"/>
              </w:rPr>
              <w:t>Tactile suppression task</w:t>
            </w:r>
          </w:p>
        </w:tc>
        <w:tc>
          <w:tcPr>
            <w:tcW w:w="5245" w:type="dxa"/>
          </w:tcPr>
          <w:p w14:paraId="5A90A8F6"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Tactile suppression on the back was similar for back pain patients and healthy controls. </w:t>
            </w:r>
          </w:p>
        </w:tc>
      </w:tr>
      <w:tr w:rsidR="00AC0A63" w:rsidRPr="000735B1" w14:paraId="1394F9A0" w14:textId="77777777" w:rsidTr="00AC0A63">
        <w:tc>
          <w:tcPr>
            <w:tcW w:w="2354" w:type="dxa"/>
          </w:tcPr>
          <w:p w14:paraId="1EA4D203" w14:textId="4D09866F" w:rsidR="00AC0A63" w:rsidRPr="000735B1" w:rsidRDefault="00AC0A63" w:rsidP="00AC0A63">
            <w:pPr>
              <w:spacing w:line="240" w:lineRule="auto"/>
              <w:rPr>
                <w:rFonts w:cs="Times New Roman"/>
                <w:sz w:val="20"/>
                <w:szCs w:val="20"/>
              </w:rPr>
            </w:pPr>
            <w:r w:rsidRPr="000735B1">
              <w:rPr>
                <w:rFonts w:cs="Times New Roman"/>
                <w:sz w:val="20"/>
                <w:szCs w:val="20"/>
              </w:rPr>
              <w:lastRenderedPageBreak/>
              <w:fldChar w:fldCharType="begin"/>
            </w:r>
            <w:r w:rsidRPr="000735B1">
              <w:rPr>
                <w:rFonts w:cs="Times New Roman"/>
                <w:sz w:val="20"/>
                <w:szCs w:val="20"/>
              </w:rPr>
              <w:instrText xml:space="preserve"> ADDIN EN.CITE &lt;EndNote&gt;&lt;Cite AuthorYear="1"&gt;&lt;Author&gt;Vandenbroucke&lt;/Author&gt;&lt;Year&gt;2014&lt;/Year&gt;&lt;RecNum&gt;111&lt;/RecNum&gt;&lt;DisplayText&gt;Vandenbroucke et al. [77]&lt;/DisplayText&gt;&lt;record&gt;&lt;rec-number&gt;111&lt;/rec-number&gt;&lt;foreign-keys&gt;&lt;key app="EN" db-id="2xaaap2efrdzf1eafv5pxxz39e2vzd90zsdz" timestamp="1559213040"&gt;111&lt;/key&gt;&lt;/foreign-keys&gt;&lt;ref-type name="Journal Article"&gt;17&lt;/ref-type&gt;&lt;contributors&gt;&lt;authors&gt;&lt;author&gt;Vandenbroucke, Sophie&lt;/author&gt;&lt;author&gt;Crombez, Geert&lt;/author&gt;&lt;author&gt;Harrar, V&lt;/author&gt;&lt;author&gt;Brusselmans, GRIET&lt;/author&gt;&lt;author&gt;Devulder, Jacques&lt;/author&gt;&lt;author&gt;Spence, C&lt;/author&gt;&lt;author&gt;Goubert, Liesbet&lt;/author&gt;&lt;/authors&gt;&lt;/contributors&gt;&lt;titles&gt;&lt;title&gt;Fibromyalgia patients and controls are equally accurate in detecting tactile stimuli while observing another in pain: An experimental study&lt;/title&gt;&lt;secondary-title&gt;Attention, Perception, &amp;amp; Psychophysics&lt;/secondary-title&gt;&lt;/titles&gt;&lt;periodical&gt;&lt;full-title&gt;Attention, Perception, &amp;amp; Psychophysics&lt;/full-title&gt;&lt;/periodical&gt;&lt;pages&gt;2548-2559&lt;/pages&gt;&lt;volume&gt;76&lt;/volume&gt;&lt;number&gt;8&lt;/number&gt;&lt;dates&gt;&lt;year&gt;2014&lt;/year&gt;&lt;/dates&gt;&lt;isbn&gt;1943-3921&lt;/isbn&gt;&lt;urls&gt;&lt;/urls&gt;&lt;/record&gt;&lt;/Cite&gt;&lt;/EndNote&gt;</w:instrText>
            </w:r>
            <w:r w:rsidRPr="000735B1">
              <w:rPr>
                <w:rFonts w:cs="Times New Roman"/>
                <w:sz w:val="20"/>
                <w:szCs w:val="20"/>
              </w:rPr>
              <w:fldChar w:fldCharType="separate"/>
            </w:r>
            <w:r w:rsidRPr="000735B1">
              <w:rPr>
                <w:rFonts w:cs="Times New Roman"/>
                <w:noProof/>
                <w:sz w:val="20"/>
                <w:szCs w:val="20"/>
              </w:rPr>
              <w:t>Vandenbroucke et al. [77]</w:t>
            </w:r>
            <w:r w:rsidRPr="000735B1">
              <w:rPr>
                <w:rFonts w:cs="Times New Roman"/>
                <w:sz w:val="20"/>
                <w:szCs w:val="20"/>
              </w:rPr>
              <w:fldChar w:fldCharType="end"/>
            </w:r>
          </w:p>
        </w:tc>
        <w:tc>
          <w:tcPr>
            <w:tcW w:w="1417" w:type="dxa"/>
          </w:tcPr>
          <w:p w14:paraId="341981A6"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Case control design  </w:t>
            </w:r>
          </w:p>
        </w:tc>
        <w:tc>
          <w:tcPr>
            <w:tcW w:w="2126" w:type="dxa"/>
          </w:tcPr>
          <w:p w14:paraId="518F9EDC"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tc>
        <w:tc>
          <w:tcPr>
            <w:tcW w:w="1276" w:type="dxa"/>
          </w:tcPr>
          <w:p w14:paraId="0DCE4ACC" w14:textId="77777777" w:rsidR="00AC0A63" w:rsidRPr="000735B1" w:rsidRDefault="00AC0A63" w:rsidP="00AC0A63">
            <w:pPr>
              <w:spacing w:line="240" w:lineRule="auto"/>
              <w:rPr>
                <w:rFonts w:cs="Times New Roman"/>
                <w:sz w:val="20"/>
                <w:szCs w:val="20"/>
              </w:rPr>
            </w:pPr>
            <w:r w:rsidRPr="000735B1">
              <w:rPr>
                <w:rFonts w:cs="Times New Roman"/>
                <w:sz w:val="20"/>
                <w:szCs w:val="20"/>
              </w:rPr>
              <w:t>77 (39)</w:t>
            </w:r>
          </w:p>
        </w:tc>
        <w:tc>
          <w:tcPr>
            <w:tcW w:w="1843" w:type="dxa"/>
          </w:tcPr>
          <w:p w14:paraId="3E1824AA" w14:textId="77777777" w:rsidR="00AC0A63" w:rsidRPr="000735B1" w:rsidRDefault="00AC0A63" w:rsidP="00AC0A63">
            <w:pPr>
              <w:spacing w:line="240" w:lineRule="auto"/>
              <w:rPr>
                <w:rFonts w:cs="Times New Roman"/>
                <w:sz w:val="20"/>
                <w:szCs w:val="20"/>
              </w:rPr>
            </w:pPr>
            <w:r w:rsidRPr="000735B1">
              <w:rPr>
                <w:rFonts w:cs="Times New Roman"/>
                <w:sz w:val="20"/>
                <w:szCs w:val="20"/>
              </w:rPr>
              <w:t>Fibromyalgia</w:t>
            </w:r>
          </w:p>
        </w:tc>
        <w:tc>
          <w:tcPr>
            <w:tcW w:w="1984" w:type="dxa"/>
          </w:tcPr>
          <w:p w14:paraId="3F435C35" w14:textId="77777777" w:rsidR="00AC0A63" w:rsidRPr="000735B1" w:rsidRDefault="00AC0A63" w:rsidP="00AC0A63">
            <w:pPr>
              <w:spacing w:line="240" w:lineRule="auto"/>
              <w:rPr>
                <w:rFonts w:cs="Times New Roman"/>
                <w:sz w:val="20"/>
                <w:szCs w:val="20"/>
              </w:rPr>
            </w:pPr>
            <w:r w:rsidRPr="000735B1">
              <w:rPr>
                <w:rFonts w:cs="Times New Roman"/>
                <w:sz w:val="20"/>
                <w:szCs w:val="20"/>
              </w:rPr>
              <w:t>Vicarious somatosensory experience paradigm</w:t>
            </w:r>
          </w:p>
        </w:tc>
        <w:tc>
          <w:tcPr>
            <w:tcW w:w="5245" w:type="dxa"/>
          </w:tcPr>
          <w:p w14:paraId="16353DEA" w14:textId="77777777" w:rsidR="00AC0A63" w:rsidRPr="000735B1" w:rsidRDefault="00AC0A63" w:rsidP="00AC0A63">
            <w:pPr>
              <w:spacing w:line="240" w:lineRule="auto"/>
              <w:rPr>
                <w:rFonts w:cs="Times New Roman"/>
                <w:sz w:val="20"/>
                <w:szCs w:val="20"/>
              </w:rPr>
            </w:pPr>
            <w:r w:rsidRPr="000735B1">
              <w:rPr>
                <w:rFonts w:cs="Times New Roman"/>
                <w:sz w:val="20"/>
                <w:szCs w:val="20"/>
              </w:rPr>
              <w:t>Fibromyalgia patients made significantly fewer neglect errors than healthy controls.  There was no significant difference in the number of vicarious somatosensory experiences between fibromyalgia patients and healthy controls.</w:t>
            </w:r>
          </w:p>
        </w:tc>
      </w:tr>
      <w:tr w:rsidR="00AC0A63" w:rsidRPr="000735B1" w14:paraId="49434F3D" w14:textId="77777777" w:rsidTr="00AC0A63">
        <w:tc>
          <w:tcPr>
            <w:tcW w:w="2354" w:type="dxa"/>
          </w:tcPr>
          <w:p w14:paraId="55392AC4" w14:textId="6DA8D3D1"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Filippopulos&lt;/Author&gt;&lt;Year&gt;2015&lt;/Year&gt;&lt;RecNum&gt;121&lt;/RecNum&gt;&lt;DisplayText&gt;Filippopulos et al. [19]&lt;/DisplayText&gt;&lt;record&gt;&lt;rec-number&gt;121&lt;/rec-number&gt;&lt;foreign-keys&gt;&lt;key app="EN" db-id="2xaaap2efrdzf1eafv5pxxz39e2vzd90zsdz" timestamp="1560784004"&gt;121&lt;/key&gt;&lt;/foreign-keys&gt;&lt;ref-type name="Journal Article"&gt;17&lt;/ref-type&gt;&lt;contributors&gt;&lt;authors&gt;&lt;author&gt;Filippopulos, Filipp M&lt;/author&gt;&lt;author&gt;Grafenstein, Jessica&lt;/author&gt;&lt;author&gt;Straube, Andreas&lt;/author&gt;&lt;author&gt;Eggert, Thomas&lt;/author&gt;&lt;/authors&gt;&lt;/contributors&gt;&lt;titles&gt;&lt;title&gt;Complex regional pain syndrome (CRPS) or continuous unilateral distal experimental pain stimulation in healthy subjects does not bias visual attention towards one hemifield&lt;/title&gt;&lt;secondary-title&gt;Experimental brain research&lt;/secondary-title&gt;&lt;/titles&gt;&lt;periodical&gt;&lt;full-title&gt;Experimental brain research&lt;/full-title&gt;&lt;/periodical&gt;&lt;pages&gt;3291-3299&lt;/pages&gt;&lt;volume&gt;233&lt;/volume&gt;&lt;number&gt;11&lt;/number&gt;&lt;dates&gt;&lt;year&gt;2015&lt;/year&gt;&lt;/dates&gt;&lt;isbn&gt;0014-4819&lt;/isbn&gt;&lt;urls&gt;&lt;/urls&gt;&lt;/record&gt;&lt;/Cite&gt;&lt;/EndNote&gt;</w:instrText>
            </w:r>
            <w:r w:rsidRPr="000735B1">
              <w:rPr>
                <w:rFonts w:cs="Times New Roman"/>
                <w:sz w:val="20"/>
                <w:szCs w:val="20"/>
              </w:rPr>
              <w:fldChar w:fldCharType="separate"/>
            </w:r>
            <w:r w:rsidRPr="000735B1">
              <w:rPr>
                <w:rFonts w:cs="Times New Roman"/>
                <w:noProof/>
                <w:sz w:val="20"/>
                <w:szCs w:val="20"/>
              </w:rPr>
              <w:t>Filippopulos et al. [19]</w:t>
            </w:r>
            <w:r w:rsidRPr="000735B1">
              <w:rPr>
                <w:rFonts w:cs="Times New Roman"/>
                <w:sz w:val="20"/>
                <w:szCs w:val="20"/>
              </w:rPr>
              <w:fldChar w:fldCharType="end"/>
            </w:r>
          </w:p>
          <w:p w14:paraId="0D2A9186" w14:textId="77777777" w:rsidR="00AC0A63" w:rsidRPr="000735B1" w:rsidRDefault="00AC0A63" w:rsidP="00AC0A63">
            <w:pPr>
              <w:spacing w:line="240" w:lineRule="auto"/>
              <w:rPr>
                <w:rFonts w:cs="Times New Roman"/>
                <w:sz w:val="20"/>
                <w:szCs w:val="20"/>
              </w:rPr>
            </w:pPr>
            <w:r w:rsidRPr="000735B1">
              <w:rPr>
                <w:rFonts w:cs="Times New Roman"/>
                <w:sz w:val="20"/>
                <w:szCs w:val="20"/>
              </w:rPr>
              <w:t>Experiment 2</w:t>
            </w:r>
          </w:p>
        </w:tc>
        <w:tc>
          <w:tcPr>
            <w:tcW w:w="1417" w:type="dxa"/>
          </w:tcPr>
          <w:p w14:paraId="351D7FDF"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47BF5EB6" w14:textId="77777777" w:rsidR="00AC0A63" w:rsidRPr="000735B1" w:rsidRDefault="00AC0A63" w:rsidP="00AC0A63">
            <w:pPr>
              <w:spacing w:line="240" w:lineRule="auto"/>
              <w:rPr>
                <w:rFonts w:cs="Times New Roman"/>
                <w:sz w:val="20"/>
                <w:szCs w:val="20"/>
              </w:rPr>
            </w:pPr>
            <w:r w:rsidRPr="000735B1">
              <w:rPr>
                <w:rFonts w:cs="Times New Roman"/>
                <w:sz w:val="20"/>
                <w:szCs w:val="20"/>
              </w:rPr>
              <w:t>Visuospatial AB</w:t>
            </w:r>
          </w:p>
        </w:tc>
        <w:tc>
          <w:tcPr>
            <w:tcW w:w="1276" w:type="dxa"/>
          </w:tcPr>
          <w:p w14:paraId="13A137A6" w14:textId="77777777" w:rsidR="00AC0A63" w:rsidRPr="000735B1" w:rsidRDefault="00AC0A63" w:rsidP="00AC0A63">
            <w:pPr>
              <w:spacing w:line="240" w:lineRule="auto"/>
              <w:rPr>
                <w:rFonts w:cs="Times New Roman"/>
                <w:sz w:val="20"/>
                <w:szCs w:val="20"/>
              </w:rPr>
            </w:pPr>
            <w:r w:rsidRPr="000735B1">
              <w:rPr>
                <w:rFonts w:cs="Times New Roman"/>
                <w:sz w:val="20"/>
                <w:szCs w:val="20"/>
              </w:rPr>
              <w:t>18 (9)</w:t>
            </w:r>
          </w:p>
        </w:tc>
        <w:tc>
          <w:tcPr>
            <w:tcW w:w="1843" w:type="dxa"/>
          </w:tcPr>
          <w:p w14:paraId="2AE09261" w14:textId="77777777" w:rsidR="00AC0A63" w:rsidRPr="000735B1" w:rsidRDefault="00AC0A63" w:rsidP="00AC0A63">
            <w:pPr>
              <w:spacing w:line="240" w:lineRule="auto"/>
              <w:rPr>
                <w:rFonts w:cs="Times New Roman"/>
                <w:sz w:val="20"/>
                <w:szCs w:val="20"/>
              </w:rPr>
            </w:pPr>
            <w:r w:rsidRPr="000735B1">
              <w:rPr>
                <w:rFonts w:cs="Times New Roman"/>
                <w:sz w:val="20"/>
                <w:szCs w:val="20"/>
              </w:rPr>
              <w:t>CRPS</w:t>
            </w:r>
          </w:p>
        </w:tc>
        <w:tc>
          <w:tcPr>
            <w:tcW w:w="1984" w:type="dxa"/>
          </w:tcPr>
          <w:p w14:paraId="045C5A20"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Spatial cueing task </w:t>
            </w:r>
          </w:p>
        </w:tc>
        <w:tc>
          <w:tcPr>
            <w:tcW w:w="5245" w:type="dxa"/>
          </w:tcPr>
          <w:p w14:paraId="65FA2AA8"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CRPS patients showed no significant difference between saccade latency to targets on the side affected by pain and saccade latency to targets on the unaffected side.  There was no significant difference between latency of saccades to the affected side in CRPS patients and latency of saccades healthy controls. </w:t>
            </w:r>
          </w:p>
        </w:tc>
      </w:tr>
      <w:tr w:rsidR="00AC0A63" w:rsidRPr="000735B1" w14:paraId="34370D90" w14:textId="77777777" w:rsidTr="00AC0A63">
        <w:tc>
          <w:tcPr>
            <w:tcW w:w="2354" w:type="dxa"/>
          </w:tcPr>
          <w:p w14:paraId="3643B9B1" w14:textId="2B4825AC"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Mathur&lt;/Author&gt;&lt;Year&gt;2015&lt;/Year&gt;&lt;RecNum&gt;88&lt;/RecNum&gt;&lt;DisplayText&gt;Mathur et al. [40]&lt;/DisplayText&gt;&lt;record&gt;&lt;rec-number&gt;88&lt;/rec-number&gt;&lt;foreign-keys&gt;&lt;key app="EN" db-id="2xaaap2efrdzf1eafv5pxxz39e2vzd90zsdz" timestamp="1557930727"&gt;88&lt;/key&gt;&lt;/foreign-keys&gt;&lt;ref-type name="Journal Article"&gt;17&lt;/ref-type&gt;&lt;contributors&gt;&lt;authors&gt;&lt;author&gt;Mathur, Vani A&lt;/author&gt;&lt;author&gt;Khan, Shariq A&lt;/author&gt;&lt;author&gt;Keaser, Michael L&lt;/author&gt;&lt;author&gt;Hubbard, Catherine S&lt;/author&gt;&lt;author&gt;Goyal, Madhav&lt;/author&gt;&lt;author&gt;Seminowicz, David A&lt;/author&gt;&lt;/authors&gt;&lt;/contributors&gt;&lt;titles&gt;&lt;title&gt;Altered cognition-related brain activity and interactions with acute pain in migraine&lt;/title&gt;&lt;secondary-title&gt;NeuroImage: Clinical&lt;/secondary-title&gt;&lt;/titles&gt;&lt;periodical&gt;&lt;full-title&gt;NeuroImage: Clinical&lt;/full-title&gt;&lt;/periodical&gt;&lt;pages&gt;347-358&lt;/pages&gt;&lt;volume&gt;7&lt;/volume&gt;&lt;dates&gt;&lt;year&gt;2015&lt;/year&gt;&lt;/dates&gt;&lt;isbn&gt;2213-1582&lt;/isbn&gt;&lt;urls&gt;&lt;/urls&gt;&lt;/record&gt;&lt;/Cite&gt;&lt;/EndNote&gt;</w:instrText>
            </w:r>
            <w:r w:rsidRPr="000735B1">
              <w:rPr>
                <w:rFonts w:cs="Times New Roman"/>
                <w:sz w:val="20"/>
                <w:szCs w:val="20"/>
              </w:rPr>
              <w:fldChar w:fldCharType="separate"/>
            </w:r>
            <w:r w:rsidRPr="000735B1">
              <w:rPr>
                <w:rFonts w:cs="Times New Roman"/>
                <w:noProof/>
                <w:sz w:val="20"/>
                <w:szCs w:val="20"/>
              </w:rPr>
              <w:t>Mathur et al. [40]</w:t>
            </w:r>
            <w:r w:rsidRPr="000735B1">
              <w:rPr>
                <w:rFonts w:cs="Times New Roman"/>
                <w:sz w:val="20"/>
                <w:szCs w:val="20"/>
              </w:rPr>
              <w:fldChar w:fldCharType="end"/>
            </w:r>
          </w:p>
        </w:tc>
        <w:tc>
          <w:tcPr>
            <w:tcW w:w="1417" w:type="dxa"/>
          </w:tcPr>
          <w:p w14:paraId="5F378FAB"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718F8130"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tc>
        <w:tc>
          <w:tcPr>
            <w:tcW w:w="1276" w:type="dxa"/>
          </w:tcPr>
          <w:p w14:paraId="295C081F" w14:textId="77777777" w:rsidR="00AC0A63" w:rsidRPr="000735B1" w:rsidRDefault="00AC0A63" w:rsidP="00AC0A63">
            <w:pPr>
              <w:spacing w:line="240" w:lineRule="auto"/>
              <w:rPr>
                <w:rFonts w:cs="Times New Roman"/>
                <w:sz w:val="20"/>
                <w:szCs w:val="20"/>
              </w:rPr>
            </w:pPr>
            <w:r w:rsidRPr="000735B1">
              <w:rPr>
                <w:rFonts w:cs="Times New Roman"/>
                <w:sz w:val="20"/>
                <w:szCs w:val="20"/>
              </w:rPr>
              <w:t>28 (14)</w:t>
            </w:r>
          </w:p>
        </w:tc>
        <w:tc>
          <w:tcPr>
            <w:tcW w:w="1843" w:type="dxa"/>
          </w:tcPr>
          <w:p w14:paraId="4AB06680" w14:textId="77777777" w:rsidR="00AC0A63" w:rsidRPr="000735B1" w:rsidRDefault="00AC0A63" w:rsidP="00AC0A63">
            <w:pPr>
              <w:spacing w:line="240" w:lineRule="auto"/>
              <w:rPr>
                <w:rFonts w:cs="Times New Roman"/>
                <w:sz w:val="20"/>
                <w:szCs w:val="20"/>
              </w:rPr>
            </w:pPr>
            <w:r w:rsidRPr="000735B1">
              <w:rPr>
                <w:rFonts w:cs="Times New Roman"/>
                <w:sz w:val="20"/>
                <w:szCs w:val="20"/>
              </w:rPr>
              <w:t>Migraine</w:t>
            </w:r>
          </w:p>
        </w:tc>
        <w:tc>
          <w:tcPr>
            <w:tcW w:w="1984" w:type="dxa"/>
          </w:tcPr>
          <w:p w14:paraId="6C592326"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Primary task </w:t>
            </w:r>
          </w:p>
        </w:tc>
        <w:tc>
          <w:tcPr>
            <w:tcW w:w="5245" w:type="dxa"/>
          </w:tcPr>
          <w:p w14:paraId="32A6632A" w14:textId="77777777" w:rsidR="00AC0A63" w:rsidRPr="000735B1" w:rsidRDefault="00AC0A63" w:rsidP="00AC0A63">
            <w:pPr>
              <w:spacing w:line="240" w:lineRule="auto"/>
              <w:rPr>
                <w:rFonts w:cs="Times New Roman"/>
                <w:sz w:val="20"/>
                <w:szCs w:val="20"/>
              </w:rPr>
            </w:pPr>
            <w:r w:rsidRPr="000735B1">
              <w:rPr>
                <w:rFonts w:cs="Times New Roman"/>
                <w:sz w:val="20"/>
                <w:szCs w:val="20"/>
              </w:rPr>
              <w:t>During an attentional task with concurrent experimentally induced heat pain, migraine patients showed less task-related neural activity than healthy controls but more reductions in pain-related activity than healthy controls.</w:t>
            </w:r>
          </w:p>
        </w:tc>
      </w:tr>
      <w:tr w:rsidR="00AC0A63" w:rsidRPr="000735B1" w14:paraId="11F7F0A8" w14:textId="77777777" w:rsidTr="00AC0A63">
        <w:tc>
          <w:tcPr>
            <w:tcW w:w="2354" w:type="dxa"/>
          </w:tcPr>
          <w:p w14:paraId="3F1015D8" w14:textId="4612F61F"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fldData xml:space="preserve">PEVuZE5vdGU+PENpdGUgQXV0aG9yWWVhcj0iMSI+PEF1dGhvcj5WYW4gRGFtbWU8L0F1dGhvcj48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gQXV0aG9yWWVhcj0iMSI+PEF1dGhvcj5WYW4gRGFtbWU8L0F1dGhvcj48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Van Damme et al. [72]</w:t>
            </w:r>
            <w:r w:rsidRPr="000735B1">
              <w:rPr>
                <w:rFonts w:cs="Times New Roman"/>
                <w:sz w:val="20"/>
                <w:szCs w:val="20"/>
              </w:rPr>
              <w:fldChar w:fldCharType="end"/>
            </w:r>
          </w:p>
        </w:tc>
        <w:tc>
          <w:tcPr>
            <w:tcW w:w="1417" w:type="dxa"/>
          </w:tcPr>
          <w:p w14:paraId="6722D2B6"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3DFA88C1"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p w14:paraId="4F5D1886" w14:textId="77777777" w:rsidR="00AC0A63" w:rsidRPr="000735B1" w:rsidRDefault="00AC0A63" w:rsidP="00AC0A63">
            <w:pPr>
              <w:spacing w:line="240" w:lineRule="auto"/>
              <w:rPr>
                <w:rFonts w:cs="Times New Roman"/>
                <w:sz w:val="20"/>
                <w:szCs w:val="20"/>
              </w:rPr>
            </w:pPr>
          </w:p>
        </w:tc>
        <w:tc>
          <w:tcPr>
            <w:tcW w:w="1276" w:type="dxa"/>
          </w:tcPr>
          <w:p w14:paraId="4182A04D"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81 (41) </w:t>
            </w:r>
          </w:p>
        </w:tc>
        <w:tc>
          <w:tcPr>
            <w:tcW w:w="1843" w:type="dxa"/>
          </w:tcPr>
          <w:p w14:paraId="4B4C78B9" w14:textId="77777777" w:rsidR="00AC0A63" w:rsidRPr="000735B1" w:rsidRDefault="00AC0A63" w:rsidP="00AC0A63">
            <w:pPr>
              <w:spacing w:line="240" w:lineRule="auto"/>
              <w:rPr>
                <w:rFonts w:cs="Times New Roman"/>
                <w:sz w:val="20"/>
                <w:szCs w:val="20"/>
              </w:rPr>
            </w:pPr>
            <w:r w:rsidRPr="000735B1">
              <w:rPr>
                <w:rFonts w:cs="Times New Roman"/>
                <w:sz w:val="20"/>
                <w:szCs w:val="20"/>
              </w:rPr>
              <w:t>Fibromyalgia</w:t>
            </w:r>
          </w:p>
        </w:tc>
        <w:tc>
          <w:tcPr>
            <w:tcW w:w="1984" w:type="dxa"/>
          </w:tcPr>
          <w:p w14:paraId="4FC02760"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Tactile change detection task  </w:t>
            </w:r>
          </w:p>
        </w:tc>
        <w:tc>
          <w:tcPr>
            <w:tcW w:w="5245" w:type="dxa"/>
          </w:tcPr>
          <w:p w14:paraId="19B3635F" w14:textId="77777777" w:rsidR="00AC0A63" w:rsidRPr="000735B1" w:rsidRDefault="00AC0A63" w:rsidP="00AC0A63">
            <w:pPr>
              <w:spacing w:line="240" w:lineRule="auto"/>
              <w:rPr>
                <w:rFonts w:cs="Times New Roman"/>
                <w:sz w:val="20"/>
                <w:szCs w:val="20"/>
              </w:rPr>
            </w:pPr>
            <w:r w:rsidRPr="000735B1">
              <w:rPr>
                <w:rFonts w:cs="Times New Roman"/>
                <w:sz w:val="20"/>
                <w:szCs w:val="20"/>
              </w:rPr>
              <w:t>There was no significant difference between fibromyalgia patients and healthy controls in accuracy of tactile change detection.</w:t>
            </w:r>
          </w:p>
        </w:tc>
      </w:tr>
      <w:tr w:rsidR="00AC0A63" w:rsidRPr="000735B1" w14:paraId="3027470E" w14:textId="77777777" w:rsidTr="00AC0A63">
        <w:tc>
          <w:tcPr>
            <w:tcW w:w="2354" w:type="dxa"/>
          </w:tcPr>
          <w:p w14:paraId="6FD818E5" w14:textId="398DC942"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Reid&lt;/Author&gt;&lt;Year&gt;2016&lt;/Year&gt;&lt;RecNum&gt;30&lt;/RecNum&gt;&lt;DisplayText&gt;Reid et al. [48]&lt;/DisplayText&gt;&lt;record&gt;&lt;rec-number&gt;30&lt;/rec-number&gt;&lt;foreign-keys&gt;&lt;key app="EN" db-id="2xaaap2efrdzf1eafv5pxxz39e2vzd90zsdz" timestamp="1550759492"&gt;30&lt;/key&gt;&lt;/foreign-keys&gt;&lt;ref-type name="Journal Article"&gt;17&lt;/ref-type&gt;&lt;contributors&gt;&lt;authors&gt;&lt;author&gt;Reid, Emily&lt;/author&gt;&lt;author&gt;Wallwork, Sarah B.&lt;/author&gt;&lt;author&gt;Harvie, Daniel&lt;/author&gt;&lt;author&gt;Chalmers, K. Jane&lt;/author&gt;&lt;author&gt;Gallace, Alberto&lt;/author&gt;&lt;author&gt;Spence, Charles&lt;/author&gt;&lt;author&gt;Moseley, G. Lorimer&lt;/author&gt;&lt;/authors&gt;&lt;/contributors&gt;&lt;auth-address&gt;Moseley, G. Lorimer, Sansom Institute for Health Research, University of South Australia, GPO Box 2471, Adelaide, SA, Australia, 5001&lt;/auth-address&gt;&lt;titles&gt;&lt;title&gt;A new kind of spatial inattention associated with chronic limb pain?&lt;/title&gt;&lt;secondary-title&gt;Annals of Neurology&lt;/secondary-title&gt;&lt;/titles&gt;&lt;periodical&gt;&lt;full-title&gt;Annals of Neurology&lt;/full-title&gt;&lt;/periodical&gt;&lt;pages&gt;701-704&lt;/pages&gt;&lt;volume&gt;79&lt;/volume&gt;&lt;number&gt;4&lt;/number&gt;&lt;keywords&gt;&lt;keyword&gt;patial inattention&lt;/keyword&gt;&lt;keyword&gt;chronic limb pain&lt;/keyword&gt;&lt;keyword&gt;attention&lt;/keyword&gt;&lt;keyword&gt;pathological pain&lt;/keyword&gt;&lt;keyword&gt;Limbic System&lt;/keyword&gt;&lt;keyword&gt;Pain&lt;/keyword&gt;&lt;keyword&gt;Pathology&lt;/keyword&gt;&lt;/keywords&gt;&lt;dates&gt;&lt;year&gt;2016&lt;/year&gt;&lt;/dates&gt;&lt;publisher&gt;John Wiley &amp;amp; Sons&lt;/publisher&gt;&lt;isbn&gt;0364-5134&amp;#xD;1531-8249&lt;/isbn&gt;&lt;accession-num&gt;2016-18039-010&lt;/accession-num&gt;&lt;urls&gt;&lt;related-urls&gt;&lt;url&gt;http://search.ebscohost.com/login.aspx?direct=true&amp;amp;db=psyh&amp;amp;AN=2016-18039-010&amp;amp;site=ehost-live&lt;/url&gt;&lt;url&gt;lorimer.moseley@gmail.com&lt;/url&gt;&lt;/related-urls&gt;&lt;/urls&gt;&lt;electronic-resource-num&gt;10.1002/ana.24616&lt;/electronic-resource-num&gt;&lt;remote-database-name&gt;psyh&lt;/remote-database-name&gt;&lt;remote-database-provider&gt;EBSCOhost&lt;/remote-database-provider&gt;&lt;/record&gt;&lt;/Cite&gt;&lt;/EndNote&gt;</w:instrText>
            </w:r>
            <w:r w:rsidRPr="000735B1">
              <w:rPr>
                <w:rFonts w:cs="Times New Roman"/>
                <w:sz w:val="20"/>
                <w:szCs w:val="20"/>
              </w:rPr>
              <w:fldChar w:fldCharType="separate"/>
            </w:r>
            <w:r w:rsidRPr="000735B1">
              <w:rPr>
                <w:rFonts w:cs="Times New Roman"/>
                <w:noProof/>
                <w:sz w:val="20"/>
                <w:szCs w:val="20"/>
              </w:rPr>
              <w:t>Reid et al. [48]</w:t>
            </w:r>
            <w:r w:rsidRPr="000735B1">
              <w:rPr>
                <w:rFonts w:cs="Times New Roman"/>
                <w:sz w:val="20"/>
                <w:szCs w:val="20"/>
              </w:rPr>
              <w:fldChar w:fldCharType="end"/>
            </w:r>
          </w:p>
          <w:p w14:paraId="50400E6A"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Experiment 2 </w:t>
            </w:r>
          </w:p>
        </w:tc>
        <w:tc>
          <w:tcPr>
            <w:tcW w:w="1417" w:type="dxa"/>
          </w:tcPr>
          <w:p w14:paraId="4475D0D9" w14:textId="77777777" w:rsidR="00AC0A63" w:rsidRPr="000735B1" w:rsidRDefault="00AC0A63" w:rsidP="00AC0A63">
            <w:pPr>
              <w:spacing w:line="240" w:lineRule="auto"/>
              <w:rPr>
                <w:rFonts w:cs="Times New Roman"/>
                <w:sz w:val="20"/>
                <w:szCs w:val="20"/>
              </w:rPr>
            </w:pPr>
            <w:r w:rsidRPr="000735B1">
              <w:rPr>
                <w:rFonts w:cs="Times New Roman"/>
                <w:sz w:val="20"/>
                <w:szCs w:val="20"/>
              </w:rPr>
              <w:t>Single group</w:t>
            </w:r>
          </w:p>
        </w:tc>
        <w:tc>
          <w:tcPr>
            <w:tcW w:w="2126" w:type="dxa"/>
          </w:tcPr>
          <w:p w14:paraId="76D9F496"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spatial AB</w:t>
            </w:r>
          </w:p>
        </w:tc>
        <w:tc>
          <w:tcPr>
            <w:tcW w:w="1276" w:type="dxa"/>
          </w:tcPr>
          <w:p w14:paraId="228923F1" w14:textId="77777777" w:rsidR="00AC0A63" w:rsidRPr="000735B1" w:rsidRDefault="00AC0A63" w:rsidP="00AC0A63">
            <w:pPr>
              <w:spacing w:line="240" w:lineRule="auto"/>
              <w:rPr>
                <w:rFonts w:cs="Times New Roman"/>
                <w:sz w:val="20"/>
                <w:szCs w:val="20"/>
              </w:rPr>
            </w:pPr>
            <w:r w:rsidRPr="000735B1">
              <w:rPr>
                <w:rFonts w:cs="Times New Roman"/>
                <w:sz w:val="20"/>
                <w:szCs w:val="20"/>
              </w:rPr>
              <w:t>13 (13)</w:t>
            </w:r>
          </w:p>
        </w:tc>
        <w:tc>
          <w:tcPr>
            <w:tcW w:w="1843" w:type="dxa"/>
          </w:tcPr>
          <w:p w14:paraId="02349B5D" w14:textId="77777777" w:rsidR="00AC0A63" w:rsidRPr="000735B1" w:rsidRDefault="00AC0A63" w:rsidP="00AC0A63">
            <w:pPr>
              <w:spacing w:line="240" w:lineRule="auto"/>
              <w:rPr>
                <w:rFonts w:cs="Times New Roman"/>
                <w:sz w:val="20"/>
                <w:szCs w:val="20"/>
              </w:rPr>
            </w:pPr>
            <w:r w:rsidRPr="000735B1">
              <w:rPr>
                <w:rFonts w:cs="Times New Roman"/>
                <w:sz w:val="20"/>
                <w:szCs w:val="20"/>
              </w:rPr>
              <w:t>CRPS</w:t>
            </w:r>
          </w:p>
        </w:tc>
        <w:tc>
          <w:tcPr>
            <w:tcW w:w="1984" w:type="dxa"/>
          </w:tcPr>
          <w:p w14:paraId="3738E4D9" w14:textId="77777777" w:rsidR="00AC0A63" w:rsidRPr="000735B1" w:rsidRDefault="00AC0A63" w:rsidP="00AC0A63">
            <w:pPr>
              <w:spacing w:line="240" w:lineRule="auto"/>
              <w:rPr>
                <w:rFonts w:cs="Times New Roman"/>
                <w:sz w:val="20"/>
                <w:szCs w:val="20"/>
              </w:rPr>
            </w:pPr>
            <w:r w:rsidRPr="000735B1">
              <w:rPr>
                <w:rFonts w:cs="Times New Roman"/>
                <w:sz w:val="20"/>
                <w:szCs w:val="20"/>
              </w:rPr>
              <w:t>Temporal order judgement</w:t>
            </w:r>
          </w:p>
        </w:tc>
        <w:tc>
          <w:tcPr>
            <w:tcW w:w="5245" w:type="dxa"/>
          </w:tcPr>
          <w:p w14:paraId="1CB03D2A" w14:textId="77777777" w:rsidR="00AC0A63" w:rsidRPr="000735B1" w:rsidRDefault="00AC0A63" w:rsidP="00AC0A63">
            <w:pPr>
              <w:spacing w:line="240" w:lineRule="auto"/>
              <w:rPr>
                <w:rFonts w:cs="Times New Roman"/>
                <w:sz w:val="20"/>
                <w:szCs w:val="20"/>
              </w:rPr>
            </w:pPr>
            <w:r w:rsidRPr="000735B1">
              <w:rPr>
                <w:rFonts w:cs="Times New Roman"/>
                <w:sz w:val="20"/>
                <w:szCs w:val="20"/>
              </w:rPr>
              <w:t>CRPS patients perceived tactile stimuli on the hand of the unaffected side 27ms faster than tactile stimuli on the pain-affected hand.</w:t>
            </w:r>
          </w:p>
        </w:tc>
      </w:tr>
      <w:tr w:rsidR="00AC0A63" w:rsidRPr="000735B1" w14:paraId="47D08735" w14:textId="77777777" w:rsidTr="00AC0A63">
        <w:tc>
          <w:tcPr>
            <w:tcW w:w="2354" w:type="dxa"/>
          </w:tcPr>
          <w:p w14:paraId="6DDDB2E8" w14:textId="77777777"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fldData xml:space="preserve">PEVuZE5vdGU+PENpdGUgQXV0aG9yWWVhcj0iMSI+PEF1dGhvcj5CdWx0aXR1ZGU8L0F1dGhvcj48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gQXV0aG9yWWVhcj0iMSI+PEF1dGhvcj5CdWx0aXR1ZGU8L0F1dGhvcj48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Bultitude et al. [5]</w:t>
            </w:r>
            <w:r w:rsidRPr="000735B1">
              <w:rPr>
                <w:rFonts w:cs="Times New Roman"/>
                <w:sz w:val="20"/>
                <w:szCs w:val="20"/>
              </w:rPr>
              <w:fldChar w:fldCharType="end"/>
            </w:r>
          </w:p>
        </w:tc>
        <w:tc>
          <w:tcPr>
            <w:tcW w:w="1417" w:type="dxa"/>
          </w:tcPr>
          <w:p w14:paraId="6D2571C7"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508AD71A" w14:textId="77777777" w:rsidR="00AC0A63" w:rsidRPr="000735B1" w:rsidRDefault="00AC0A63" w:rsidP="00AC0A63">
            <w:pPr>
              <w:spacing w:line="240" w:lineRule="auto"/>
              <w:rPr>
                <w:rFonts w:cs="Times New Roman"/>
                <w:sz w:val="20"/>
                <w:szCs w:val="20"/>
              </w:rPr>
            </w:pPr>
            <w:r w:rsidRPr="000735B1">
              <w:rPr>
                <w:rFonts w:cs="Times New Roman"/>
                <w:sz w:val="20"/>
                <w:szCs w:val="20"/>
              </w:rPr>
              <w:t>Visuospatial AB</w:t>
            </w:r>
          </w:p>
        </w:tc>
        <w:tc>
          <w:tcPr>
            <w:tcW w:w="1276" w:type="dxa"/>
          </w:tcPr>
          <w:p w14:paraId="796AEB5D" w14:textId="77777777" w:rsidR="00AC0A63" w:rsidRPr="000735B1" w:rsidRDefault="00AC0A63" w:rsidP="00AC0A63">
            <w:pPr>
              <w:spacing w:line="240" w:lineRule="auto"/>
              <w:rPr>
                <w:rFonts w:cs="Times New Roman"/>
                <w:sz w:val="20"/>
                <w:szCs w:val="20"/>
              </w:rPr>
            </w:pPr>
            <w:r w:rsidRPr="000735B1">
              <w:rPr>
                <w:rFonts w:cs="Times New Roman"/>
                <w:sz w:val="20"/>
                <w:szCs w:val="20"/>
              </w:rPr>
              <w:t>48 (24)</w:t>
            </w:r>
          </w:p>
        </w:tc>
        <w:tc>
          <w:tcPr>
            <w:tcW w:w="1843" w:type="dxa"/>
          </w:tcPr>
          <w:p w14:paraId="15D456B5" w14:textId="77777777" w:rsidR="00AC0A63" w:rsidRPr="000735B1" w:rsidRDefault="00AC0A63" w:rsidP="00AC0A63">
            <w:pPr>
              <w:spacing w:line="240" w:lineRule="auto"/>
              <w:rPr>
                <w:rFonts w:cs="Times New Roman"/>
                <w:sz w:val="20"/>
                <w:szCs w:val="20"/>
              </w:rPr>
            </w:pPr>
            <w:r w:rsidRPr="000735B1">
              <w:rPr>
                <w:rFonts w:cs="Times New Roman"/>
                <w:sz w:val="20"/>
                <w:szCs w:val="20"/>
              </w:rPr>
              <w:t>CRPS</w:t>
            </w:r>
          </w:p>
        </w:tc>
        <w:tc>
          <w:tcPr>
            <w:tcW w:w="1984" w:type="dxa"/>
          </w:tcPr>
          <w:p w14:paraId="0E0F246A" w14:textId="77777777" w:rsidR="00AC0A63" w:rsidRPr="000735B1" w:rsidRDefault="00AC0A63" w:rsidP="00AC0A63">
            <w:pPr>
              <w:spacing w:line="240" w:lineRule="auto"/>
              <w:rPr>
                <w:rFonts w:cs="Times New Roman"/>
                <w:sz w:val="20"/>
                <w:szCs w:val="20"/>
              </w:rPr>
            </w:pPr>
            <w:r w:rsidRPr="000735B1">
              <w:rPr>
                <w:rFonts w:cs="Times New Roman"/>
                <w:sz w:val="20"/>
                <w:szCs w:val="20"/>
              </w:rPr>
              <w:t>Temporal order judgement</w:t>
            </w:r>
          </w:p>
        </w:tc>
        <w:tc>
          <w:tcPr>
            <w:tcW w:w="5245" w:type="dxa"/>
          </w:tcPr>
          <w:p w14:paraId="75F4B4FF"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CRPS patients perceived visual stimuli on the unaffected side of the body faster than visual stimuli on the affected side when hands were not visible or uncrossed.  Bias was similar to healthy controls when hands were crossed.  Across conditions bias was 15ms for CRPS patients and 6ms for healthy controls.  </w:t>
            </w:r>
          </w:p>
        </w:tc>
      </w:tr>
      <w:tr w:rsidR="00AC0A63" w:rsidRPr="000735B1" w14:paraId="3511E7A3" w14:textId="77777777" w:rsidTr="00AC0A63">
        <w:tc>
          <w:tcPr>
            <w:tcW w:w="2354" w:type="dxa"/>
          </w:tcPr>
          <w:p w14:paraId="25DFDDBD" w14:textId="0071DB56"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fldData xml:space="preserve">PEVuZE5vdGU+PENpdGUgQXV0aG9yWWVhcj0iMSI+PEF1dGhvcj5GaWxicmljaDwvQXV0aG9yPjxZ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gQXV0aG9yWWVhcj0iMSI+PEF1dGhvcj5GaWxicmljaDwvQXV0aG9yPjxZ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Filbrich et al. [17]</w:t>
            </w:r>
            <w:r w:rsidRPr="000735B1">
              <w:rPr>
                <w:rFonts w:cs="Times New Roman"/>
                <w:sz w:val="20"/>
                <w:szCs w:val="20"/>
              </w:rPr>
              <w:fldChar w:fldCharType="end"/>
            </w:r>
          </w:p>
          <w:p w14:paraId="184A5B34" w14:textId="77777777" w:rsidR="00AC0A63" w:rsidRPr="000735B1" w:rsidRDefault="00AC0A63" w:rsidP="00AC0A63">
            <w:pPr>
              <w:spacing w:line="240" w:lineRule="auto"/>
              <w:rPr>
                <w:rFonts w:cs="Times New Roman"/>
                <w:sz w:val="20"/>
                <w:szCs w:val="20"/>
              </w:rPr>
            </w:pPr>
            <w:r w:rsidRPr="000735B1">
              <w:rPr>
                <w:rFonts w:cs="Times New Roman"/>
                <w:sz w:val="20"/>
                <w:szCs w:val="20"/>
              </w:rPr>
              <w:t>Visual task</w:t>
            </w:r>
          </w:p>
        </w:tc>
        <w:tc>
          <w:tcPr>
            <w:tcW w:w="1417" w:type="dxa"/>
          </w:tcPr>
          <w:p w14:paraId="77998E90" w14:textId="77777777" w:rsidR="00AC0A63" w:rsidRPr="000735B1" w:rsidRDefault="00AC0A63" w:rsidP="00AC0A63">
            <w:pPr>
              <w:spacing w:line="240" w:lineRule="auto"/>
              <w:rPr>
                <w:rFonts w:cs="Times New Roman"/>
                <w:sz w:val="20"/>
                <w:szCs w:val="20"/>
              </w:rPr>
            </w:pPr>
            <w:r w:rsidRPr="000735B1">
              <w:rPr>
                <w:rFonts w:cs="Times New Roman"/>
                <w:sz w:val="20"/>
                <w:szCs w:val="20"/>
              </w:rPr>
              <w:t>Single group</w:t>
            </w:r>
          </w:p>
        </w:tc>
        <w:tc>
          <w:tcPr>
            <w:tcW w:w="2126" w:type="dxa"/>
          </w:tcPr>
          <w:p w14:paraId="58FF1EC0" w14:textId="77777777" w:rsidR="00AC0A63" w:rsidRPr="000735B1" w:rsidRDefault="00AC0A63" w:rsidP="00AC0A63">
            <w:pPr>
              <w:spacing w:line="240" w:lineRule="auto"/>
              <w:rPr>
                <w:rFonts w:cs="Times New Roman"/>
                <w:sz w:val="20"/>
                <w:szCs w:val="20"/>
              </w:rPr>
            </w:pPr>
            <w:r w:rsidRPr="000735B1">
              <w:rPr>
                <w:rFonts w:cs="Times New Roman"/>
                <w:sz w:val="20"/>
                <w:szCs w:val="20"/>
              </w:rPr>
              <w:t>Visuospatial AB.</w:t>
            </w:r>
          </w:p>
        </w:tc>
        <w:tc>
          <w:tcPr>
            <w:tcW w:w="1276" w:type="dxa"/>
          </w:tcPr>
          <w:p w14:paraId="4E4B9014" w14:textId="77777777" w:rsidR="00AC0A63" w:rsidRPr="000735B1" w:rsidRDefault="00AC0A63" w:rsidP="00AC0A63">
            <w:pPr>
              <w:spacing w:line="240" w:lineRule="auto"/>
              <w:rPr>
                <w:rFonts w:cs="Times New Roman"/>
                <w:sz w:val="20"/>
                <w:szCs w:val="20"/>
              </w:rPr>
            </w:pPr>
            <w:r w:rsidRPr="000735B1">
              <w:rPr>
                <w:rFonts w:cs="Times New Roman"/>
                <w:sz w:val="20"/>
                <w:szCs w:val="20"/>
              </w:rPr>
              <w:t>14 (14)</w:t>
            </w:r>
          </w:p>
        </w:tc>
        <w:tc>
          <w:tcPr>
            <w:tcW w:w="1843" w:type="dxa"/>
          </w:tcPr>
          <w:p w14:paraId="43E3316C" w14:textId="77777777" w:rsidR="00AC0A63" w:rsidRPr="000735B1" w:rsidRDefault="00AC0A63" w:rsidP="00AC0A63">
            <w:pPr>
              <w:spacing w:line="240" w:lineRule="auto"/>
              <w:rPr>
                <w:rFonts w:cs="Times New Roman"/>
                <w:sz w:val="20"/>
                <w:szCs w:val="20"/>
              </w:rPr>
            </w:pPr>
            <w:r w:rsidRPr="000735B1">
              <w:rPr>
                <w:rFonts w:cs="Times New Roman"/>
                <w:sz w:val="20"/>
                <w:szCs w:val="20"/>
              </w:rPr>
              <w:t>CRPS</w:t>
            </w:r>
          </w:p>
        </w:tc>
        <w:tc>
          <w:tcPr>
            <w:tcW w:w="1984" w:type="dxa"/>
          </w:tcPr>
          <w:p w14:paraId="7DEBD41F" w14:textId="77777777" w:rsidR="00AC0A63" w:rsidRPr="000735B1" w:rsidRDefault="00AC0A63" w:rsidP="00AC0A63">
            <w:pPr>
              <w:spacing w:line="240" w:lineRule="auto"/>
              <w:rPr>
                <w:rFonts w:cs="Times New Roman"/>
                <w:sz w:val="20"/>
                <w:szCs w:val="20"/>
              </w:rPr>
            </w:pPr>
            <w:r w:rsidRPr="000735B1">
              <w:rPr>
                <w:rFonts w:cs="Times New Roman"/>
                <w:sz w:val="20"/>
                <w:szCs w:val="20"/>
              </w:rPr>
              <w:t>Temporal order judgement</w:t>
            </w:r>
          </w:p>
        </w:tc>
        <w:tc>
          <w:tcPr>
            <w:tcW w:w="5245" w:type="dxa"/>
          </w:tcPr>
          <w:p w14:paraId="5B35ABEF"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CRPS patients perceived visual stimuli in the near space of the unaffected limb 13ms faster than visual stimuli in the near space of the affected limb. </w:t>
            </w:r>
          </w:p>
        </w:tc>
      </w:tr>
      <w:tr w:rsidR="00AC0A63" w:rsidRPr="000735B1" w14:paraId="7960DB40" w14:textId="77777777" w:rsidTr="00AC0A63">
        <w:tc>
          <w:tcPr>
            <w:tcW w:w="2354" w:type="dxa"/>
          </w:tcPr>
          <w:p w14:paraId="0AF01CB4" w14:textId="21261362"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fldData xml:space="preserve">PEVuZE5vdGU+PENpdGUgQXV0aG9yWWVhcj0iMSI+PEF1dGhvcj5GaWxicmljaDwvQXV0aG9yPjxZ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gQXV0aG9yWWVhcj0iMSI+PEF1dGhvcj5GaWxicmljaDwvQXV0aG9yPjxZ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Filbrich et al. [17]</w:t>
            </w:r>
            <w:r w:rsidRPr="000735B1">
              <w:rPr>
                <w:rFonts w:cs="Times New Roman"/>
                <w:sz w:val="20"/>
                <w:szCs w:val="20"/>
              </w:rPr>
              <w:fldChar w:fldCharType="end"/>
            </w:r>
          </w:p>
          <w:p w14:paraId="3889D99E"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task</w:t>
            </w:r>
          </w:p>
        </w:tc>
        <w:tc>
          <w:tcPr>
            <w:tcW w:w="1417" w:type="dxa"/>
          </w:tcPr>
          <w:p w14:paraId="1B6E4D08" w14:textId="77777777" w:rsidR="00AC0A63" w:rsidRPr="000735B1" w:rsidRDefault="00AC0A63" w:rsidP="00AC0A63">
            <w:pPr>
              <w:spacing w:line="240" w:lineRule="auto"/>
              <w:rPr>
                <w:rFonts w:cs="Times New Roman"/>
                <w:sz w:val="20"/>
                <w:szCs w:val="20"/>
              </w:rPr>
            </w:pPr>
            <w:r w:rsidRPr="000735B1">
              <w:rPr>
                <w:rFonts w:cs="Times New Roman"/>
                <w:sz w:val="20"/>
                <w:szCs w:val="20"/>
              </w:rPr>
              <w:t>Single group</w:t>
            </w:r>
          </w:p>
        </w:tc>
        <w:tc>
          <w:tcPr>
            <w:tcW w:w="2126" w:type="dxa"/>
          </w:tcPr>
          <w:p w14:paraId="718DDC15"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spatial AB</w:t>
            </w:r>
          </w:p>
        </w:tc>
        <w:tc>
          <w:tcPr>
            <w:tcW w:w="1276" w:type="dxa"/>
          </w:tcPr>
          <w:p w14:paraId="6A4109F6" w14:textId="77777777" w:rsidR="00AC0A63" w:rsidRPr="000735B1" w:rsidRDefault="00AC0A63" w:rsidP="00AC0A63">
            <w:pPr>
              <w:spacing w:line="240" w:lineRule="auto"/>
              <w:rPr>
                <w:rFonts w:cs="Times New Roman"/>
                <w:sz w:val="20"/>
                <w:szCs w:val="20"/>
              </w:rPr>
            </w:pPr>
            <w:r w:rsidRPr="000735B1">
              <w:rPr>
                <w:rFonts w:cs="Times New Roman"/>
                <w:sz w:val="20"/>
                <w:szCs w:val="20"/>
              </w:rPr>
              <w:t>12 (12)</w:t>
            </w:r>
          </w:p>
        </w:tc>
        <w:tc>
          <w:tcPr>
            <w:tcW w:w="1843" w:type="dxa"/>
          </w:tcPr>
          <w:p w14:paraId="5C2817C7" w14:textId="77777777" w:rsidR="00AC0A63" w:rsidRPr="000735B1" w:rsidRDefault="00AC0A63" w:rsidP="00AC0A63">
            <w:pPr>
              <w:spacing w:line="240" w:lineRule="auto"/>
              <w:rPr>
                <w:rFonts w:cs="Times New Roman"/>
                <w:sz w:val="20"/>
                <w:szCs w:val="20"/>
              </w:rPr>
            </w:pPr>
            <w:r w:rsidRPr="000735B1">
              <w:rPr>
                <w:rFonts w:cs="Times New Roman"/>
                <w:sz w:val="20"/>
                <w:szCs w:val="20"/>
              </w:rPr>
              <w:t>CRPS</w:t>
            </w:r>
          </w:p>
        </w:tc>
        <w:tc>
          <w:tcPr>
            <w:tcW w:w="1984" w:type="dxa"/>
          </w:tcPr>
          <w:p w14:paraId="09251F56" w14:textId="77777777" w:rsidR="00AC0A63" w:rsidRPr="000735B1" w:rsidRDefault="00AC0A63" w:rsidP="00AC0A63">
            <w:pPr>
              <w:spacing w:line="240" w:lineRule="auto"/>
              <w:rPr>
                <w:rFonts w:cs="Times New Roman"/>
                <w:sz w:val="20"/>
                <w:szCs w:val="20"/>
              </w:rPr>
            </w:pPr>
            <w:r w:rsidRPr="000735B1">
              <w:rPr>
                <w:rFonts w:cs="Times New Roman"/>
                <w:sz w:val="20"/>
                <w:szCs w:val="20"/>
              </w:rPr>
              <w:t>Temporal order judgement</w:t>
            </w:r>
          </w:p>
        </w:tc>
        <w:tc>
          <w:tcPr>
            <w:tcW w:w="5245" w:type="dxa"/>
          </w:tcPr>
          <w:p w14:paraId="702FEB40"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The PSS was not significantly different to zero and there were no significant differences between the arms crossed conditions and the arms uncrossed condition. </w:t>
            </w:r>
          </w:p>
        </w:tc>
      </w:tr>
      <w:tr w:rsidR="00AC0A63" w:rsidRPr="000735B1" w14:paraId="4AE839A8" w14:textId="77777777" w:rsidTr="00AC0A63">
        <w:tc>
          <w:tcPr>
            <w:tcW w:w="2354" w:type="dxa"/>
          </w:tcPr>
          <w:p w14:paraId="13C820C3" w14:textId="77777777" w:rsidR="00AC0A63" w:rsidRPr="000735B1" w:rsidRDefault="00AC0A63" w:rsidP="00AC0A63">
            <w:pPr>
              <w:spacing w:line="240" w:lineRule="auto"/>
              <w:rPr>
                <w:rFonts w:cs="Times New Roman"/>
                <w:sz w:val="20"/>
                <w:szCs w:val="20"/>
              </w:rPr>
            </w:pPr>
          </w:p>
        </w:tc>
        <w:tc>
          <w:tcPr>
            <w:tcW w:w="1417" w:type="dxa"/>
          </w:tcPr>
          <w:p w14:paraId="7F9D8BB6" w14:textId="77777777" w:rsidR="00AC0A63" w:rsidRPr="000735B1" w:rsidRDefault="00AC0A63" w:rsidP="00AC0A63">
            <w:pPr>
              <w:spacing w:line="240" w:lineRule="auto"/>
              <w:rPr>
                <w:rFonts w:cs="Times New Roman"/>
                <w:sz w:val="20"/>
                <w:szCs w:val="20"/>
              </w:rPr>
            </w:pPr>
          </w:p>
        </w:tc>
        <w:tc>
          <w:tcPr>
            <w:tcW w:w="2126" w:type="dxa"/>
          </w:tcPr>
          <w:p w14:paraId="5A05D222" w14:textId="77777777" w:rsidR="00AC0A63" w:rsidRPr="000735B1" w:rsidRDefault="00AC0A63" w:rsidP="00AC0A63">
            <w:pPr>
              <w:spacing w:line="240" w:lineRule="auto"/>
              <w:rPr>
                <w:rFonts w:cs="Times New Roman"/>
                <w:sz w:val="20"/>
                <w:szCs w:val="20"/>
              </w:rPr>
            </w:pPr>
          </w:p>
        </w:tc>
        <w:tc>
          <w:tcPr>
            <w:tcW w:w="1276" w:type="dxa"/>
          </w:tcPr>
          <w:p w14:paraId="2C5B367F" w14:textId="77777777" w:rsidR="00AC0A63" w:rsidRPr="000735B1" w:rsidRDefault="00AC0A63" w:rsidP="00AC0A63">
            <w:pPr>
              <w:spacing w:line="240" w:lineRule="auto"/>
              <w:rPr>
                <w:rFonts w:cs="Times New Roman"/>
                <w:sz w:val="20"/>
                <w:szCs w:val="20"/>
              </w:rPr>
            </w:pPr>
          </w:p>
        </w:tc>
        <w:tc>
          <w:tcPr>
            <w:tcW w:w="1843" w:type="dxa"/>
          </w:tcPr>
          <w:p w14:paraId="42467F4D" w14:textId="77777777" w:rsidR="00AC0A63" w:rsidRPr="000735B1" w:rsidRDefault="00AC0A63" w:rsidP="00AC0A63">
            <w:pPr>
              <w:spacing w:line="240" w:lineRule="auto"/>
              <w:rPr>
                <w:rFonts w:cs="Times New Roman"/>
                <w:sz w:val="20"/>
                <w:szCs w:val="20"/>
              </w:rPr>
            </w:pPr>
          </w:p>
        </w:tc>
        <w:tc>
          <w:tcPr>
            <w:tcW w:w="1984" w:type="dxa"/>
          </w:tcPr>
          <w:p w14:paraId="258E8CA8" w14:textId="77777777" w:rsidR="00AC0A63" w:rsidRPr="000735B1" w:rsidRDefault="00AC0A63" w:rsidP="00AC0A63">
            <w:pPr>
              <w:spacing w:line="240" w:lineRule="auto"/>
              <w:rPr>
                <w:rFonts w:cs="Times New Roman"/>
                <w:sz w:val="20"/>
                <w:szCs w:val="20"/>
              </w:rPr>
            </w:pPr>
          </w:p>
        </w:tc>
        <w:tc>
          <w:tcPr>
            <w:tcW w:w="5245" w:type="dxa"/>
          </w:tcPr>
          <w:p w14:paraId="68B6E125" w14:textId="77777777" w:rsidR="00AC0A63" w:rsidRPr="000735B1" w:rsidRDefault="00AC0A63" w:rsidP="00AC0A63">
            <w:pPr>
              <w:spacing w:line="240" w:lineRule="auto"/>
              <w:rPr>
                <w:rFonts w:cs="Times New Roman"/>
                <w:sz w:val="20"/>
                <w:szCs w:val="20"/>
              </w:rPr>
            </w:pPr>
          </w:p>
        </w:tc>
      </w:tr>
      <w:tr w:rsidR="00AC0A63" w:rsidRPr="000735B1" w14:paraId="415E34FB" w14:textId="77777777" w:rsidTr="00AC0A63">
        <w:tc>
          <w:tcPr>
            <w:tcW w:w="2354" w:type="dxa"/>
          </w:tcPr>
          <w:p w14:paraId="49F8CD7A" w14:textId="03B698B2"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Kuttikat&lt;/Author&gt;&lt;Year&gt;2017&lt;/Year&gt;&lt;RecNum&gt;114&lt;/RecNum&gt;&lt;DisplayText&gt;Kuttikat et al. [34]&lt;/DisplayText&gt;&lt;record&gt;&lt;rec-number&gt;114&lt;/rec-number&gt;&lt;foreign-keys&gt;&lt;key app="EN" db-id="2xaaap2efrdzf1eafv5pxxz39e2vzd90zsdz" timestamp="1560770561"&gt;114&lt;/key&gt;&lt;/foreign-keys&gt;&lt;ref-type name="Journal Article"&gt;17&lt;/ref-type&gt;&lt;contributors&gt;&lt;authors&gt;&lt;author&gt;Kuttikat, Anoop&lt;/author&gt;&lt;author&gt;Shaikh, Maliha&lt;/author&gt;&lt;author&gt;Oomatia, Amin&lt;/author&gt;&lt;author&gt;Parker, Richard&lt;/author&gt;&lt;author&gt;Shenker, Nicholas&lt;/author&gt;&lt;/authors&gt;&lt;/contributors&gt;&lt;titles&gt;&lt;title&gt;Novel Signs and Their Clinical Utility in Diagnosing Complex Regional Pain Syndrome (CRPS)&lt;/title&gt;&lt;secondary-title&gt;The Clinical journal of pain&lt;/secondary-title&gt;&lt;/titles&gt;&lt;periodical&gt;&lt;full-title&gt;The Clinical journal of pain&lt;/full-title&gt;&lt;/periodical&gt;&lt;pages&gt;496-502&lt;/pages&gt;&lt;volume&gt;33&lt;/volume&gt;&lt;number&gt;6&lt;/number&gt;&lt;dates&gt;&lt;year&gt;2017&lt;/year&gt;&lt;/dates&gt;&lt;isbn&gt;0749-8047&lt;/isbn&gt;&lt;urls&gt;&lt;/urls&gt;&lt;/record&gt;&lt;/Cite&gt;&lt;/EndNote&gt;</w:instrText>
            </w:r>
            <w:r w:rsidRPr="000735B1">
              <w:rPr>
                <w:rFonts w:cs="Times New Roman"/>
                <w:sz w:val="20"/>
                <w:szCs w:val="20"/>
              </w:rPr>
              <w:fldChar w:fldCharType="separate"/>
            </w:r>
            <w:r w:rsidRPr="000735B1">
              <w:rPr>
                <w:rFonts w:cs="Times New Roman"/>
                <w:noProof/>
                <w:sz w:val="20"/>
                <w:szCs w:val="20"/>
              </w:rPr>
              <w:t>Kuttikat et al. [34]</w:t>
            </w:r>
            <w:r w:rsidRPr="000735B1">
              <w:rPr>
                <w:rFonts w:cs="Times New Roman"/>
                <w:sz w:val="20"/>
                <w:szCs w:val="20"/>
              </w:rPr>
              <w:fldChar w:fldCharType="end"/>
            </w:r>
          </w:p>
        </w:tc>
        <w:tc>
          <w:tcPr>
            <w:tcW w:w="1417" w:type="dxa"/>
          </w:tcPr>
          <w:p w14:paraId="68EFAD4A"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4DD7E645"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tc>
        <w:tc>
          <w:tcPr>
            <w:tcW w:w="1276" w:type="dxa"/>
          </w:tcPr>
          <w:p w14:paraId="6EA9BE9A" w14:textId="77777777" w:rsidR="00AC0A63" w:rsidRPr="000735B1" w:rsidRDefault="00AC0A63" w:rsidP="00AC0A63">
            <w:pPr>
              <w:spacing w:line="240" w:lineRule="auto"/>
              <w:rPr>
                <w:rFonts w:cs="Times New Roman"/>
                <w:sz w:val="20"/>
                <w:szCs w:val="20"/>
              </w:rPr>
            </w:pPr>
            <w:r w:rsidRPr="000735B1">
              <w:rPr>
                <w:rFonts w:cs="Times New Roman"/>
                <w:sz w:val="20"/>
                <w:szCs w:val="20"/>
              </w:rPr>
              <w:t>313 (253)</w:t>
            </w:r>
          </w:p>
          <w:p w14:paraId="01021C79" w14:textId="77777777" w:rsidR="00AC0A63" w:rsidRPr="000735B1" w:rsidRDefault="00AC0A63" w:rsidP="00AC0A63">
            <w:pPr>
              <w:spacing w:line="240" w:lineRule="auto"/>
              <w:rPr>
                <w:rFonts w:cs="Times New Roman"/>
                <w:sz w:val="20"/>
                <w:szCs w:val="20"/>
              </w:rPr>
            </w:pPr>
          </w:p>
          <w:p w14:paraId="490B119E" w14:textId="77777777" w:rsidR="00AC0A63" w:rsidRPr="000735B1" w:rsidRDefault="00AC0A63" w:rsidP="00AC0A63">
            <w:pPr>
              <w:spacing w:line="240" w:lineRule="auto"/>
              <w:rPr>
                <w:rFonts w:cs="Times New Roman"/>
                <w:sz w:val="20"/>
                <w:szCs w:val="20"/>
              </w:rPr>
            </w:pPr>
          </w:p>
          <w:p w14:paraId="48AFB510" w14:textId="77777777" w:rsidR="00AC0A63" w:rsidRPr="000735B1" w:rsidRDefault="00AC0A63" w:rsidP="00AC0A63">
            <w:pPr>
              <w:spacing w:line="240" w:lineRule="auto"/>
              <w:rPr>
                <w:rFonts w:cs="Times New Roman"/>
                <w:sz w:val="20"/>
                <w:szCs w:val="20"/>
              </w:rPr>
            </w:pPr>
          </w:p>
          <w:p w14:paraId="17C203E0"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 </w:t>
            </w:r>
          </w:p>
        </w:tc>
        <w:tc>
          <w:tcPr>
            <w:tcW w:w="1843" w:type="dxa"/>
          </w:tcPr>
          <w:p w14:paraId="091B72C8"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CRPS, fibromyalgia, rheumatoid arthritis, low back pain, fracture, </w:t>
            </w:r>
          </w:p>
        </w:tc>
        <w:tc>
          <w:tcPr>
            <w:tcW w:w="1984" w:type="dxa"/>
          </w:tcPr>
          <w:p w14:paraId="7D0F244A" w14:textId="77777777" w:rsidR="00AC0A63" w:rsidRPr="000735B1" w:rsidRDefault="00AC0A63" w:rsidP="00AC0A63">
            <w:pPr>
              <w:spacing w:line="240" w:lineRule="auto"/>
              <w:rPr>
                <w:rFonts w:cs="Times New Roman"/>
                <w:sz w:val="20"/>
                <w:szCs w:val="20"/>
              </w:rPr>
            </w:pPr>
            <w:r w:rsidRPr="000735B1">
              <w:rPr>
                <w:rFonts w:cs="Times New Roman"/>
                <w:sz w:val="20"/>
                <w:szCs w:val="20"/>
              </w:rPr>
              <w:t>Digit discrimination task</w:t>
            </w:r>
          </w:p>
        </w:tc>
        <w:tc>
          <w:tcPr>
            <w:tcW w:w="5245" w:type="dxa"/>
          </w:tcPr>
          <w:p w14:paraId="48F02F95"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There was a significantly higher prevalence of accuracy &lt;10 or time required &gt;20 seconds (previously determined cut off points) among CRPS patients than patients with other chronic pain conditions or healthy controls. </w:t>
            </w:r>
          </w:p>
        </w:tc>
      </w:tr>
      <w:tr w:rsidR="00AC0A63" w:rsidRPr="000735B1" w14:paraId="5145EB98" w14:textId="77777777" w:rsidTr="00AC0A63">
        <w:tc>
          <w:tcPr>
            <w:tcW w:w="2354" w:type="dxa"/>
          </w:tcPr>
          <w:p w14:paraId="56235075" w14:textId="6030B6B2"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Kuttikat&lt;/Author&gt;&lt;Year&gt;2018&lt;/Year&gt;&lt;RecNum&gt;118&lt;/RecNum&gt;&lt;DisplayText&gt;Kuttikat et al. [33]&lt;/DisplayText&gt;&lt;record&gt;&lt;rec-number&gt;118&lt;/rec-number&gt;&lt;foreign-keys&gt;&lt;key app="EN" db-id="2xaaap2efrdzf1eafv5pxxz39e2vzd90zsdz" timestamp="1560781260"&gt;118&lt;/key&gt;&lt;/foreign-keys&gt;&lt;ref-type name="Journal Article"&gt;17&lt;/ref-type&gt;&lt;contributors&gt;&lt;authors&gt;&lt;author&gt;Kuttikat, Anoop&lt;/author&gt;&lt;author&gt;Noreika, Valdas&lt;/author&gt;&lt;author&gt;Chennu, Srivas&lt;/author&gt;&lt;author&gt;Shenker, Nicholas&lt;/author&gt;&lt;author&gt;Bekinschtein, Tristan&lt;/author&gt;&lt;author&gt;Brown, Christopher A&lt;/author&gt;&lt;/authors&gt;&lt;/contributors&gt;&lt;titles&gt;&lt;title&gt;Altered Neurocognitive Processing of Tactile Stimuli in Patients with Complex Regional Pain Syndrome&lt;/title&gt;&lt;secondary-title&gt;The Journal of Pain&lt;/secondary-title&gt;&lt;/titles&gt;&lt;periodical&gt;&lt;full-title&gt;The Journal of Pain&lt;/full-title&gt;&lt;/periodical&gt;&lt;pages&gt;395-409&lt;/pages&gt;&lt;volume&gt;19&lt;/volume&gt;&lt;number&gt;4&lt;/number&gt;&lt;dates&gt;&lt;year&gt;2018&lt;/year&gt;&lt;/dates&gt;&lt;isbn&gt;1526-5900&lt;/isbn&gt;&lt;urls&gt;&lt;/urls&gt;&lt;/record&gt;&lt;/Cite&gt;&lt;/EndNote&gt;</w:instrText>
            </w:r>
            <w:r w:rsidRPr="000735B1">
              <w:rPr>
                <w:rFonts w:cs="Times New Roman"/>
                <w:sz w:val="20"/>
                <w:szCs w:val="20"/>
              </w:rPr>
              <w:fldChar w:fldCharType="separate"/>
            </w:r>
            <w:r w:rsidRPr="000735B1">
              <w:rPr>
                <w:rFonts w:cs="Times New Roman"/>
                <w:noProof/>
                <w:sz w:val="20"/>
                <w:szCs w:val="20"/>
              </w:rPr>
              <w:t>Kuttikat et al. [33]</w:t>
            </w:r>
            <w:r w:rsidRPr="000735B1">
              <w:rPr>
                <w:rFonts w:cs="Times New Roman"/>
                <w:sz w:val="20"/>
                <w:szCs w:val="20"/>
              </w:rPr>
              <w:fldChar w:fldCharType="end"/>
            </w:r>
          </w:p>
          <w:p w14:paraId="23D27917"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Experiment 1 </w:t>
            </w:r>
          </w:p>
        </w:tc>
        <w:tc>
          <w:tcPr>
            <w:tcW w:w="1417" w:type="dxa"/>
          </w:tcPr>
          <w:p w14:paraId="5C7C2000"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20E48621"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spatial AB</w:t>
            </w:r>
          </w:p>
        </w:tc>
        <w:tc>
          <w:tcPr>
            <w:tcW w:w="1276" w:type="dxa"/>
          </w:tcPr>
          <w:p w14:paraId="79FA6991"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26 (13) </w:t>
            </w:r>
          </w:p>
        </w:tc>
        <w:tc>
          <w:tcPr>
            <w:tcW w:w="1843" w:type="dxa"/>
          </w:tcPr>
          <w:p w14:paraId="16B0C7C1" w14:textId="77777777" w:rsidR="00AC0A63" w:rsidRPr="000735B1" w:rsidRDefault="00AC0A63" w:rsidP="00AC0A63">
            <w:pPr>
              <w:spacing w:line="240" w:lineRule="auto"/>
              <w:rPr>
                <w:rFonts w:cs="Times New Roman"/>
                <w:sz w:val="20"/>
                <w:szCs w:val="20"/>
              </w:rPr>
            </w:pPr>
            <w:r w:rsidRPr="000735B1">
              <w:rPr>
                <w:rFonts w:cs="Times New Roman"/>
                <w:sz w:val="20"/>
                <w:szCs w:val="20"/>
              </w:rPr>
              <w:t>CRPS</w:t>
            </w:r>
          </w:p>
        </w:tc>
        <w:tc>
          <w:tcPr>
            <w:tcW w:w="1984" w:type="dxa"/>
          </w:tcPr>
          <w:p w14:paraId="16EBF621" w14:textId="77777777" w:rsidR="00AC0A63" w:rsidRPr="000735B1" w:rsidRDefault="00AC0A63" w:rsidP="00AC0A63">
            <w:pPr>
              <w:spacing w:line="240" w:lineRule="auto"/>
              <w:rPr>
                <w:rFonts w:cs="Times New Roman"/>
                <w:sz w:val="20"/>
                <w:szCs w:val="20"/>
              </w:rPr>
            </w:pPr>
            <w:r w:rsidRPr="000735B1">
              <w:rPr>
                <w:rFonts w:cs="Times New Roman"/>
                <w:sz w:val="20"/>
                <w:szCs w:val="20"/>
              </w:rPr>
              <w:t>Digit discrimination task</w:t>
            </w:r>
          </w:p>
        </w:tc>
        <w:tc>
          <w:tcPr>
            <w:tcW w:w="5245" w:type="dxa"/>
          </w:tcPr>
          <w:p w14:paraId="754E209C"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CRPS patients were significantly less accurate on the affected side than the unaffected side and were overall less accurate and had slower response times than healthy controls.  Patients </w:t>
            </w:r>
            <w:r w:rsidRPr="000735B1">
              <w:rPr>
                <w:rFonts w:cs="Times New Roman"/>
                <w:sz w:val="20"/>
                <w:szCs w:val="20"/>
              </w:rPr>
              <w:lastRenderedPageBreak/>
              <w:t>showed less neural activity than controls in the superior parietal lobe and precuneus in both the task condition and no task condition, but greater activity than controls in the superior frontal lobe in the task condition. Patients showed a greater P300 response in the supplementary motor area in the task condition as compared to controls.</w:t>
            </w:r>
          </w:p>
        </w:tc>
      </w:tr>
      <w:tr w:rsidR="00AC0A63" w:rsidRPr="000735B1" w14:paraId="6749F9F8" w14:textId="77777777" w:rsidTr="00AC0A63">
        <w:tc>
          <w:tcPr>
            <w:tcW w:w="2354" w:type="dxa"/>
          </w:tcPr>
          <w:p w14:paraId="026C07DB" w14:textId="6CF2A1D9" w:rsidR="00AC0A63" w:rsidRPr="000735B1" w:rsidRDefault="00AC0A63" w:rsidP="00AC0A63">
            <w:pPr>
              <w:spacing w:line="240" w:lineRule="auto"/>
              <w:rPr>
                <w:rFonts w:cs="Times New Roman"/>
                <w:sz w:val="20"/>
                <w:szCs w:val="20"/>
              </w:rPr>
            </w:pPr>
            <w:r w:rsidRPr="000735B1">
              <w:rPr>
                <w:rFonts w:cs="Times New Roman"/>
                <w:sz w:val="20"/>
                <w:szCs w:val="20"/>
              </w:rPr>
              <w:lastRenderedPageBreak/>
              <w:fldChar w:fldCharType="begin"/>
            </w:r>
            <w:r w:rsidRPr="000735B1">
              <w:rPr>
                <w:rFonts w:cs="Times New Roman"/>
                <w:sz w:val="20"/>
                <w:szCs w:val="20"/>
              </w:rPr>
              <w:instrText xml:space="preserve"> ADDIN EN.CITE &lt;EndNote&gt;&lt;Cite AuthorYear="1"&gt;&lt;Author&gt;Stankewitz&lt;/Author&gt;&lt;Year&gt;2018&lt;/Year&gt;&lt;RecNum&gt;112&lt;/RecNum&gt;&lt;DisplayText&gt;Stankewitz et al. [63]&lt;/DisplayText&gt;&lt;record&gt;&lt;rec-number&gt;112&lt;/rec-number&gt;&lt;foreign-keys&gt;&lt;key app="EN" db-id="2xaaap2efrdzf1eafv5pxxz39e2vzd90zsdz" timestamp="1559213121"&gt;112&lt;/key&gt;&lt;/foreign-keys&gt;&lt;ref-type name="Journal Article"&gt;17&lt;/ref-type&gt;&lt;contributors&gt;&lt;authors&gt;&lt;author&gt;Stankewitz, Anne&lt;/author&gt;&lt;author&gt;Sorg, Christian&lt;/author&gt;&lt;author&gt;von Kalckreuth, Alexander&lt;/author&gt;&lt;author&gt;Schulz, Enrico&lt;/author&gt;&lt;author&gt;Valet, Michael&lt;/author&gt;&lt;author&gt;Neufang, Susanne&lt;/author&gt;&lt;author&gt;Zimmer, Claus&lt;/author&gt;&lt;author&gt;Henningsen, Peter&lt;/author&gt;&lt;author&gt;Gündel, Harald&lt;/author&gt;&lt;author&gt;Wohlschläger, Afra M&lt;/author&gt;&lt;/authors&gt;&lt;/contributors&gt;&lt;titles&gt;&lt;title&gt;Fronto‐Insular Connectivity during Pain Distraction Is Impaired in Patients with Somatoform Pain&lt;/title&gt;&lt;secondary-title&gt;Journal of Neuroimaging&lt;/secondary-title&gt;&lt;/titles&gt;&lt;periodical&gt;&lt;full-title&gt;Journal of Neuroimaging&lt;/full-title&gt;&lt;/periodical&gt;&lt;pages&gt;621-628&lt;/pages&gt;&lt;volume&gt;28&lt;/volume&gt;&lt;number&gt;6&lt;/number&gt;&lt;dates&gt;&lt;year&gt;2018&lt;/year&gt;&lt;/dates&gt;&lt;isbn&gt;1051-2284&lt;/isbn&gt;&lt;urls&gt;&lt;/urls&gt;&lt;/record&gt;&lt;/Cite&gt;&lt;/EndNote&gt;</w:instrText>
            </w:r>
            <w:r w:rsidRPr="000735B1">
              <w:rPr>
                <w:rFonts w:cs="Times New Roman"/>
                <w:sz w:val="20"/>
                <w:szCs w:val="20"/>
              </w:rPr>
              <w:fldChar w:fldCharType="separate"/>
            </w:r>
            <w:r w:rsidRPr="000735B1">
              <w:rPr>
                <w:rFonts w:cs="Times New Roman"/>
                <w:noProof/>
                <w:sz w:val="20"/>
                <w:szCs w:val="20"/>
              </w:rPr>
              <w:t>Stankewitz et al. [63]</w:t>
            </w:r>
            <w:r w:rsidRPr="000735B1">
              <w:rPr>
                <w:rFonts w:cs="Times New Roman"/>
                <w:sz w:val="20"/>
                <w:szCs w:val="20"/>
              </w:rPr>
              <w:fldChar w:fldCharType="end"/>
            </w:r>
          </w:p>
        </w:tc>
        <w:tc>
          <w:tcPr>
            <w:tcW w:w="1417" w:type="dxa"/>
          </w:tcPr>
          <w:p w14:paraId="057603AD"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1B77B049"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tc>
        <w:tc>
          <w:tcPr>
            <w:tcW w:w="1276" w:type="dxa"/>
          </w:tcPr>
          <w:p w14:paraId="59B29FF9" w14:textId="77777777" w:rsidR="00AC0A63" w:rsidRPr="000735B1" w:rsidRDefault="00AC0A63" w:rsidP="00AC0A63">
            <w:pPr>
              <w:spacing w:line="240" w:lineRule="auto"/>
              <w:rPr>
                <w:rFonts w:cs="Times New Roman"/>
                <w:sz w:val="20"/>
                <w:szCs w:val="20"/>
              </w:rPr>
            </w:pPr>
            <w:r w:rsidRPr="000735B1">
              <w:rPr>
                <w:rFonts w:cs="Times New Roman"/>
                <w:sz w:val="20"/>
                <w:szCs w:val="20"/>
              </w:rPr>
              <w:t>26 (13)</w:t>
            </w:r>
          </w:p>
        </w:tc>
        <w:tc>
          <w:tcPr>
            <w:tcW w:w="1843" w:type="dxa"/>
          </w:tcPr>
          <w:p w14:paraId="34AFFEA5"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form pain</w:t>
            </w:r>
          </w:p>
        </w:tc>
        <w:tc>
          <w:tcPr>
            <w:tcW w:w="1984" w:type="dxa"/>
          </w:tcPr>
          <w:p w14:paraId="5EC8C061"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Common task </w:t>
            </w:r>
          </w:p>
        </w:tc>
        <w:tc>
          <w:tcPr>
            <w:tcW w:w="5245" w:type="dxa"/>
          </w:tcPr>
          <w:p w14:paraId="56892B2B" w14:textId="77777777" w:rsidR="00AC0A63" w:rsidRPr="000735B1" w:rsidRDefault="00AC0A63" w:rsidP="00AC0A63">
            <w:pPr>
              <w:spacing w:line="240" w:lineRule="auto"/>
              <w:rPr>
                <w:rFonts w:cs="Times New Roman"/>
                <w:sz w:val="20"/>
                <w:szCs w:val="20"/>
              </w:rPr>
            </w:pPr>
            <w:r w:rsidRPr="000735B1">
              <w:rPr>
                <w:rFonts w:cs="Times New Roman"/>
                <w:sz w:val="20"/>
                <w:szCs w:val="20"/>
              </w:rPr>
              <w:t>A Stroop task reduced VAS pain intensity and unpleasantness ratings a similar amount for chronic pain patients and healthy controls. During thermal pain and Stroop, healthy controls showed a decrease in functional connectivity between the medial prefrontal cortex and anterior insula from when they experienced thermal pain alone, but this decrease was not shown by somatoform pain patients.</w:t>
            </w:r>
          </w:p>
        </w:tc>
      </w:tr>
      <w:tr w:rsidR="00AC0A63" w:rsidRPr="000735B1" w14:paraId="30B836DB" w14:textId="77777777" w:rsidTr="00AC0A63">
        <w:tc>
          <w:tcPr>
            <w:tcW w:w="2354" w:type="dxa"/>
          </w:tcPr>
          <w:p w14:paraId="1C0787C5" w14:textId="5D55E42E"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Van Damme&lt;/Author&gt;&lt;Year&gt;2018&lt;/Year&gt;&lt;RecNum&gt;32&lt;/RecNum&gt;&lt;DisplayText&gt;Van Damme et al. [68]&lt;/DisplayText&gt;&lt;record&gt;&lt;rec-number&gt;32&lt;/rec-number&gt;&lt;foreign-keys&gt;&lt;key app="EN" db-id="2xaaap2efrdzf1eafv5pxxz39e2vzd90zsdz" timestamp="1550759494"&gt;32&lt;/key&gt;&lt;/foreign-keys&gt;&lt;ref-type name="Journal Article"&gt;17&lt;/ref-type&gt;&lt;contributors&gt;&lt;authors&gt;&lt;author&gt;Van Damme, S.&lt;/author&gt;&lt;author&gt;Bulcke, C. V.&lt;/author&gt;&lt;author&gt;Van Den Berghe, L.&lt;/author&gt;&lt;author&gt;Poppe, L.&lt;/author&gt;&lt;author&gt;Crombez, G.&lt;/author&gt;&lt;/authors&gt;&lt;/contributors&gt;&lt;titles&gt;&lt;title&gt;Do patients with chronic unilateral orofacial pain due to a temporomandibular disorder show increased attending to somatosensory input at the painful side of the jaw?&lt;/title&gt;&lt;secondary-title&gt;PeerJ&lt;/secondary-title&gt;&lt;/titles&gt;&lt;periodical&gt;&lt;full-title&gt;PeerJ&lt;/full-title&gt;&lt;/periodical&gt;&lt;volume&gt;2018&lt;/volume&gt;&lt;number&gt;1&lt;/number&gt;&lt;dates&gt;&lt;year&gt;2018&lt;/year&gt;&lt;/dates&gt;&lt;work-type&gt;Article&lt;/work-type&gt;&lt;urls&gt;&lt;related-urls&gt;&lt;url&gt;https://www.scopus.com/inward/record.uri?eid=2-s2.0-85040866321&amp;amp;doi=10.7717%2fpeerj.4310&amp;amp;partnerID=40&amp;amp;md5=36e9a823876c54ce19885cb88c00e19b&lt;/url&gt;&lt;/related-urls&gt;&lt;/urls&gt;&lt;custom7&gt;e4310&lt;/custom7&gt;&lt;electronic-resource-num&gt;10.7717/peerj.4310&lt;/electronic-resource-num&gt;&lt;remote-database-name&gt;Scopus&lt;/remote-database-name&gt;&lt;/record&gt;&lt;/Cite&gt;&lt;/EndNote&gt;</w:instrText>
            </w:r>
            <w:r w:rsidRPr="000735B1">
              <w:rPr>
                <w:rFonts w:cs="Times New Roman"/>
                <w:sz w:val="20"/>
                <w:szCs w:val="20"/>
              </w:rPr>
              <w:fldChar w:fldCharType="separate"/>
            </w:r>
            <w:r w:rsidRPr="000735B1">
              <w:rPr>
                <w:rFonts w:cs="Times New Roman"/>
                <w:noProof/>
                <w:sz w:val="20"/>
                <w:szCs w:val="20"/>
              </w:rPr>
              <w:t>Van Damme et al. [68]</w:t>
            </w:r>
            <w:r w:rsidRPr="000735B1">
              <w:rPr>
                <w:rFonts w:cs="Times New Roman"/>
                <w:sz w:val="20"/>
                <w:szCs w:val="20"/>
              </w:rPr>
              <w:fldChar w:fldCharType="end"/>
            </w:r>
          </w:p>
        </w:tc>
        <w:tc>
          <w:tcPr>
            <w:tcW w:w="1417" w:type="dxa"/>
          </w:tcPr>
          <w:p w14:paraId="67F060E3"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0BC1D9E2"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spatial AB</w:t>
            </w:r>
          </w:p>
        </w:tc>
        <w:tc>
          <w:tcPr>
            <w:tcW w:w="1276" w:type="dxa"/>
          </w:tcPr>
          <w:p w14:paraId="26D0586B" w14:textId="77777777" w:rsidR="00AC0A63" w:rsidRPr="000735B1" w:rsidRDefault="00AC0A63" w:rsidP="00AC0A63">
            <w:pPr>
              <w:spacing w:line="240" w:lineRule="auto"/>
              <w:rPr>
                <w:rFonts w:cs="Times New Roman"/>
                <w:sz w:val="20"/>
                <w:szCs w:val="20"/>
              </w:rPr>
            </w:pPr>
            <w:r w:rsidRPr="000735B1">
              <w:rPr>
                <w:rFonts w:cs="Times New Roman"/>
                <w:sz w:val="20"/>
                <w:szCs w:val="20"/>
              </w:rPr>
              <w:t>40 (20)</w:t>
            </w:r>
          </w:p>
          <w:p w14:paraId="21DCC5E2"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 </w:t>
            </w:r>
          </w:p>
        </w:tc>
        <w:tc>
          <w:tcPr>
            <w:tcW w:w="1843" w:type="dxa"/>
          </w:tcPr>
          <w:p w14:paraId="2DA02DBE" w14:textId="77777777" w:rsidR="00AC0A63" w:rsidRPr="000735B1" w:rsidRDefault="00AC0A63" w:rsidP="00AC0A63">
            <w:pPr>
              <w:spacing w:line="240" w:lineRule="auto"/>
              <w:rPr>
                <w:rFonts w:cs="Times New Roman"/>
                <w:sz w:val="20"/>
                <w:szCs w:val="20"/>
              </w:rPr>
            </w:pPr>
            <w:r w:rsidRPr="000735B1">
              <w:rPr>
                <w:rFonts w:cs="Times New Roman"/>
                <w:sz w:val="20"/>
                <w:szCs w:val="20"/>
              </w:rPr>
              <w:t>Orofacial pain</w:t>
            </w:r>
          </w:p>
        </w:tc>
        <w:tc>
          <w:tcPr>
            <w:tcW w:w="1984" w:type="dxa"/>
          </w:tcPr>
          <w:p w14:paraId="7507A62A" w14:textId="77777777" w:rsidR="00AC0A63" w:rsidRPr="000735B1" w:rsidRDefault="00AC0A63" w:rsidP="00AC0A63">
            <w:pPr>
              <w:spacing w:line="240" w:lineRule="auto"/>
              <w:rPr>
                <w:rFonts w:cs="Times New Roman"/>
                <w:sz w:val="20"/>
                <w:szCs w:val="20"/>
              </w:rPr>
            </w:pPr>
            <w:r w:rsidRPr="000735B1">
              <w:rPr>
                <w:rFonts w:cs="Times New Roman"/>
                <w:sz w:val="20"/>
                <w:szCs w:val="20"/>
              </w:rPr>
              <w:t>Temporal order judgement</w:t>
            </w:r>
          </w:p>
        </w:tc>
        <w:tc>
          <w:tcPr>
            <w:tcW w:w="5245" w:type="dxa"/>
          </w:tcPr>
          <w:p w14:paraId="417E98C9"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The PSS of orofacial pain patients was not significantly different to zero or the PSS of healthy controls. </w:t>
            </w:r>
          </w:p>
        </w:tc>
      </w:tr>
      <w:tr w:rsidR="00AC0A63" w:rsidRPr="000735B1" w14:paraId="38A1CE7B" w14:textId="77777777" w:rsidTr="00AC0A63">
        <w:tc>
          <w:tcPr>
            <w:tcW w:w="2354" w:type="dxa"/>
          </w:tcPr>
          <w:p w14:paraId="261D2F40" w14:textId="161E3D33"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Van Ryckeghem&lt;/Author&gt;&lt;Year&gt;2019&lt;/Year&gt;&lt;RecNum&gt;894&lt;/RecNum&gt;&lt;DisplayText&gt;Van Ryckeghem et al. [74]&lt;/DisplayText&gt;&lt;record&gt;&lt;rec-number&gt;894&lt;/rec-number&gt;&lt;foreign-keys&gt;&lt;key app="EN" db-id="2xaaap2efrdzf1eafv5pxxz39e2vzd90zsdz" timestamp="1572257087"&gt;894&lt;/key&gt;&lt;/foreign-keys&gt;&lt;ref-type name="Journal Article"&gt;17&lt;/ref-type&gt;&lt;contributors&gt;&lt;authors&gt;&lt;author&gt;Van Ryckeghem, D. M.&lt;/author&gt;&lt;author&gt;Noel, Melanie&lt;/author&gt;&lt;author&gt;Sharpe, Louise&lt;/author&gt;&lt;author&gt;Pincus, Tamar&lt;/author&gt;&lt;author&gt;Van Damme, Stefaan&lt;/author&gt;&lt;/authors&gt;&lt;/contributors&gt;&lt;titles&gt;&lt;title&gt;Cognitive biases in pain: an integrated functional–contextual framework&lt;/title&gt;&lt;secondary-title&gt;Pain&lt;/secondary-title&gt;&lt;/titles&gt;&lt;periodical&gt;&lt;full-title&gt;Pain&lt;/full-title&gt;&lt;/periodical&gt;&lt;pages&gt;1489-1493&lt;/pages&gt;&lt;volume&gt;160&lt;/volume&gt;&lt;number&gt;7&lt;/number&gt;&lt;dates&gt;&lt;year&gt;2019&lt;/year&gt;&lt;/dates&gt;&lt;isbn&gt;0304-3959&lt;/isbn&gt;&lt;urls&gt;&lt;/urls&gt;&lt;/record&gt;&lt;/Cite&gt;&lt;/EndNote&gt;</w:instrText>
            </w:r>
            <w:r w:rsidRPr="000735B1">
              <w:rPr>
                <w:rFonts w:cs="Times New Roman"/>
                <w:sz w:val="20"/>
                <w:szCs w:val="20"/>
              </w:rPr>
              <w:fldChar w:fldCharType="separate"/>
            </w:r>
            <w:r w:rsidRPr="000735B1">
              <w:rPr>
                <w:rFonts w:cs="Times New Roman"/>
                <w:noProof/>
                <w:sz w:val="20"/>
                <w:szCs w:val="20"/>
              </w:rPr>
              <w:t>Van Ryckeghem et al. [74]</w:t>
            </w:r>
            <w:r w:rsidRPr="000735B1">
              <w:rPr>
                <w:rFonts w:cs="Times New Roman"/>
                <w:sz w:val="20"/>
                <w:szCs w:val="20"/>
              </w:rPr>
              <w:fldChar w:fldCharType="end"/>
            </w:r>
          </w:p>
        </w:tc>
        <w:tc>
          <w:tcPr>
            <w:tcW w:w="1417" w:type="dxa"/>
          </w:tcPr>
          <w:p w14:paraId="48AA6CDC"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Pr>
          <w:p w14:paraId="4D1F201E"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tc>
        <w:tc>
          <w:tcPr>
            <w:tcW w:w="1276" w:type="dxa"/>
          </w:tcPr>
          <w:p w14:paraId="3E2003D4" w14:textId="77777777" w:rsidR="00AC0A63" w:rsidRPr="000735B1" w:rsidRDefault="00AC0A63" w:rsidP="00AC0A63">
            <w:pPr>
              <w:spacing w:line="240" w:lineRule="auto"/>
              <w:rPr>
                <w:rFonts w:cs="Times New Roman"/>
                <w:sz w:val="20"/>
                <w:szCs w:val="20"/>
              </w:rPr>
            </w:pPr>
            <w:r w:rsidRPr="000735B1">
              <w:rPr>
                <w:rFonts w:cs="Times New Roman"/>
                <w:sz w:val="20"/>
                <w:szCs w:val="20"/>
              </w:rPr>
              <w:t>98 (49)</w:t>
            </w:r>
          </w:p>
        </w:tc>
        <w:tc>
          <w:tcPr>
            <w:tcW w:w="1843" w:type="dxa"/>
          </w:tcPr>
          <w:p w14:paraId="6D3FA930" w14:textId="77777777" w:rsidR="00AC0A63" w:rsidRPr="000735B1" w:rsidRDefault="00AC0A63" w:rsidP="00AC0A63">
            <w:pPr>
              <w:spacing w:line="240" w:lineRule="auto"/>
              <w:rPr>
                <w:rFonts w:cs="Times New Roman"/>
                <w:sz w:val="20"/>
                <w:szCs w:val="20"/>
              </w:rPr>
            </w:pPr>
            <w:r w:rsidRPr="000735B1">
              <w:rPr>
                <w:rFonts w:cs="Times New Roman"/>
                <w:sz w:val="20"/>
                <w:szCs w:val="20"/>
              </w:rPr>
              <w:t>Fibromyalgia</w:t>
            </w:r>
          </w:p>
        </w:tc>
        <w:tc>
          <w:tcPr>
            <w:tcW w:w="1984" w:type="dxa"/>
          </w:tcPr>
          <w:p w14:paraId="3E4A9A16"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Primary task, common task </w:t>
            </w:r>
          </w:p>
        </w:tc>
        <w:tc>
          <w:tcPr>
            <w:tcW w:w="5245" w:type="dxa"/>
          </w:tcPr>
          <w:p w14:paraId="4F061D60" w14:textId="77777777" w:rsidR="00AC0A63" w:rsidRPr="000735B1" w:rsidRDefault="00AC0A63" w:rsidP="00AC0A63">
            <w:pPr>
              <w:spacing w:line="240" w:lineRule="auto"/>
              <w:rPr>
                <w:rFonts w:cs="Times New Roman"/>
                <w:sz w:val="20"/>
                <w:szCs w:val="20"/>
              </w:rPr>
            </w:pPr>
            <w:r w:rsidRPr="000735B1">
              <w:rPr>
                <w:rFonts w:cs="Times New Roman"/>
                <w:sz w:val="20"/>
                <w:szCs w:val="20"/>
              </w:rPr>
              <w:t>The difference in reaction times between the condition with concurrent painful stimuli and the condition with concurrent non-painful stimuli was similar for fibromyalgia patients and healthy controls. The difference in pain ratings between visual modality trials and somatosensory modality trials was similar for fibromyalgia patients and healthy controls.</w:t>
            </w:r>
          </w:p>
        </w:tc>
      </w:tr>
      <w:tr w:rsidR="00AC0A63" w:rsidRPr="000735B1" w14:paraId="12AE8AF0" w14:textId="77777777" w:rsidTr="00AC0A63">
        <w:tc>
          <w:tcPr>
            <w:tcW w:w="2354" w:type="dxa"/>
            <w:tcBorders>
              <w:bottom w:val="single" w:sz="4" w:space="0" w:color="auto"/>
            </w:tcBorders>
          </w:tcPr>
          <w:p w14:paraId="327B2006" w14:textId="65288733"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 AuthorYear="1"&gt;&lt;Author&gt;Moore&lt;/Author&gt;&lt;Year&gt;2019&lt;/Year&gt;&lt;RecNum&gt;893&lt;/RecNum&gt;&lt;DisplayText&gt;Moore et al. [41]&lt;/DisplayText&gt;&lt;record&gt;&lt;rec-number&gt;893&lt;/rec-number&gt;&lt;foreign-keys&gt;&lt;key app="EN" db-id="2xaaap2efrdzf1eafv5pxxz39e2vzd90zsdz" timestamp="1571736093"&gt;893&lt;/key&gt;&lt;/foreign-keys&gt;&lt;ref-type name="Journal Article"&gt;17&lt;/ref-type&gt;&lt;contributors&gt;&lt;authors&gt;&lt;author&gt;Moore, DJ&lt;/author&gt;&lt;author&gt;Meints, SM&lt;/author&gt;&lt;author&gt;Lazaridou, A&lt;/author&gt;&lt;author&gt;Johnson, D&lt;/author&gt;&lt;author&gt;Franceschelli, O&lt;/author&gt;&lt;author&gt;Cornelius, M&lt;/author&gt;&lt;author&gt;Schreiber, K&lt;/author&gt;&lt;author&gt;Edwards, RR&lt;/author&gt;&lt;/authors&gt;&lt;/contributors&gt;&lt;titles&gt;&lt;title&gt;The Effect of Induced and Chronic Pain on Attention&lt;/title&gt;&lt;secondary-title&gt;The Journal of Pain&lt;/secondary-title&gt;&lt;/titles&gt;&lt;periodical&gt;&lt;full-title&gt;The Journal of Pain&lt;/full-title&gt;&lt;/periodical&gt;&lt;dates&gt;&lt;year&gt;2019&lt;/year&gt;&lt;/dates&gt;&lt;isbn&gt;1526-5900&lt;/isbn&gt;&lt;urls&gt;&lt;/urls&gt;&lt;/record&gt;&lt;/Cite&gt;&lt;/EndNote&gt;</w:instrText>
            </w:r>
            <w:r w:rsidRPr="000735B1">
              <w:rPr>
                <w:rFonts w:cs="Times New Roman"/>
                <w:sz w:val="20"/>
                <w:szCs w:val="20"/>
              </w:rPr>
              <w:fldChar w:fldCharType="separate"/>
            </w:r>
            <w:r w:rsidRPr="000735B1">
              <w:rPr>
                <w:rFonts w:cs="Times New Roman"/>
                <w:noProof/>
                <w:sz w:val="20"/>
                <w:szCs w:val="20"/>
              </w:rPr>
              <w:t>Moore et al. [41]</w:t>
            </w:r>
            <w:r w:rsidRPr="000735B1">
              <w:rPr>
                <w:rFonts w:cs="Times New Roman"/>
                <w:sz w:val="20"/>
                <w:szCs w:val="20"/>
              </w:rPr>
              <w:fldChar w:fldCharType="end"/>
            </w:r>
          </w:p>
        </w:tc>
        <w:tc>
          <w:tcPr>
            <w:tcW w:w="1417" w:type="dxa"/>
            <w:tcBorders>
              <w:bottom w:val="single" w:sz="4" w:space="0" w:color="auto"/>
            </w:tcBorders>
          </w:tcPr>
          <w:p w14:paraId="388849C4" w14:textId="77777777" w:rsidR="00AC0A63" w:rsidRPr="000735B1" w:rsidRDefault="00AC0A63" w:rsidP="00AC0A63">
            <w:pPr>
              <w:spacing w:line="240" w:lineRule="auto"/>
              <w:rPr>
                <w:rFonts w:cs="Times New Roman"/>
                <w:sz w:val="20"/>
                <w:szCs w:val="20"/>
              </w:rPr>
            </w:pPr>
            <w:r w:rsidRPr="000735B1">
              <w:rPr>
                <w:rFonts w:cs="Times New Roman"/>
                <w:sz w:val="20"/>
                <w:szCs w:val="20"/>
              </w:rPr>
              <w:t>Case-control</w:t>
            </w:r>
          </w:p>
        </w:tc>
        <w:tc>
          <w:tcPr>
            <w:tcW w:w="2126" w:type="dxa"/>
            <w:tcBorders>
              <w:bottom w:val="single" w:sz="4" w:space="0" w:color="auto"/>
            </w:tcBorders>
          </w:tcPr>
          <w:p w14:paraId="5F82B7E5"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modality AB</w:t>
            </w:r>
          </w:p>
        </w:tc>
        <w:tc>
          <w:tcPr>
            <w:tcW w:w="1276" w:type="dxa"/>
            <w:tcBorders>
              <w:bottom w:val="single" w:sz="4" w:space="0" w:color="auto"/>
            </w:tcBorders>
          </w:tcPr>
          <w:p w14:paraId="34D5C846" w14:textId="77777777" w:rsidR="00AC0A63" w:rsidRPr="000735B1" w:rsidRDefault="00AC0A63" w:rsidP="00AC0A63">
            <w:pPr>
              <w:spacing w:line="240" w:lineRule="auto"/>
              <w:rPr>
                <w:rFonts w:cs="Times New Roman"/>
                <w:sz w:val="20"/>
                <w:szCs w:val="20"/>
              </w:rPr>
            </w:pPr>
            <w:r w:rsidRPr="000735B1">
              <w:rPr>
                <w:rFonts w:cs="Times New Roman"/>
                <w:sz w:val="20"/>
                <w:szCs w:val="20"/>
              </w:rPr>
              <w:t>50 (24)</w:t>
            </w:r>
          </w:p>
        </w:tc>
        <w:tc>
          <w:tcPr>
            <w:tcW w:w="1843" w:type="dxa"/>
            <w:tcBorders>
              <w:bottom w:val="single" w:sz="4" w:space="0" w:color="auto"/>
            </w:tcBorders>
          </w:tcPr>
          <w:p w14:paraId="0870F77B" w14:textId="77777777" w:rsidR="00AC0A63" w:rsidRPr="000735B1" w:rsidRDefault="00AC0A63" w:rsidP="00AC0A63">
            <w:pPr>
              <w:spacing w:line="240" w:lineRule="auto"/>
              <w:rPr>
                <w:rFonts w:cs="Times New Roman"/>
                <w:sz w:val="20"/>
                <w:szCs w:val="20"/>
              </w:rPr>
            </w:pPr>
            <w:r w:rsidRPr="000735B1">
              <w:rPr>
                <w:rFonts w:cs="Times New Roman"/>
                <w:sz w:val="20"/>
                <w:szCs w:val="20"/>
              </w:rPr>
              <w:t>Fibromyalgia</w:t>
            </w:r>
          </w:p>
        </w:tc>
        <w:tc>
          <w:tcPr>
            <w:tcW w:w="1984" w:type="dxa"/>
            <w:tcBorders>
              <w:bottom w:val="single" w:sz="4" w:space="0" w:color="auto"/>
            </w:tcBorders>
          </w:tcPr>
          <w:p w14:paraId="70D2D92F" w14:textId="77777777" w:rsidR="00AC0A63" w:rsidRPr="000735B1" w:rsidRDefault="00AC0A63" w:rsidP="00AC0A63">
            <w:pPr>
              <w:spacing w:line="240" w:lineRule="auto"/>
              <w:rPr>
                <w:rFonts w:cs="Times New Roman"/>
                <w:sz w:val="20"/>
                <w:szCs w:val="20"/>
              </w:rPr>
            </w:pPr>
            <w:r w:rsidRPr="000735B1">
              <w:rPr>
                <w:rFonts w:cs="Times New Roman"/>
                <w:sz w:val="20"/>
                <w:szCs w:val="20"/>
              </w:rPr>
              <w:t>Primary task</w:t>
            </w:r>
          </w:p>
        </w:tc>
        <w:tc>
          <w:tcPr>
            <w:tcW w:w="5245" w:type="dxa"/>
            <w:tcBorders>
              <w:bottom w:val="single" w:sz="4" w:space="0" w:color="auto"/>
            </w:tcBorders>
          </w:tcPr>
          <w:p w14:paraId="63E2E66B"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Induced pain had similar effects for fibromyalgia patients and healthy controls on performance in attentional tasks.  </w:t>
            </w:r>
          </w:p>
        </w:tc>
      </w:tr>
    </w:tbl>
    <w:bookmarkEnd w:id="0"/>
    <w:bookmarkEnd w:id="1"/>
    <w:p w14:paraId="4D14DA86" w14:textId="77777777" w:rsidR="00AC0A63" w:rsidRPr="000735B1" w:rsidRDefault="00AC0A63" w:rsidP="00AC0A63">
      <w:r w:rsidRPr="000735B1">
        <w:rPr>
          <w:noProof/>
          <w:lang w:eastAsia="en-GB"/>
        </w:rPr>
        <mc:AlternateContent>
          <mc:Choice Requires="wps">
            <w:drawing>
              <wp:anchor distT="45720" distB="45720" distL="114300" distR="114300" simplePos="0" relativeHeight="251659264" behindDoc="0" locked="0" layoutInCell="1" allowOverlap="1" wp14:anchorId="34102F81" wp14:editId="6BFB461F">
                <wp:simplePos x="0" y="0"/>
                <wp:positionH relativeFrom="column">
                  <wp:posOffset>-788035</wp:posOffset>
                </wp:positionH>
                <wp:positionV relativeFrom="paragraph">
                  <wp:posOffset>184150</wp:posOffset>
                </wp:positionV>
                <wp:extent cx="10007600" cy="1404620"/>
                <wp:effectExtent l="0" t="0" r="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0" cy="1404620"/>
                        </a:xfrm>
                        <a:prstGeom prst="rect">
                          <a:avLst/>
                        </a:prstGeom>
                        <a:solidFill>
                          <a:srgbClr val="FFFFFF"/>
                        </a:solidFill>
                        <a:ln w="9525">
                          <a:noFill/>
                          <a:miter lim="800000"/>
                          <a:headEnd/>
                          <a:tailEnd/>
                        </a:ln>
                      </wps:spPr>
                      <wps:txbx>
                        <w:txbxContent>
                          <w:p w14:paraId="563EAE91" w14:textId="77777777" w:rsidR="00AC0A63" w:rsidRPr="00D57DC3" w:rsidRDefault="00AC0A63" w:rsidP="00AC0A63">
                            <w:pPr>
                              <w:spacing w:line="240" w:lineRule="auto"/>
                              <w:rPr>
                                <w:sz w:val="20"/>
                                <w:szCs w:val="20"/>
                              </w:rPr>
                            </w:pPr>
                            <w:r w:rsidRPr="00D57DC3">
                              <w:rPr>
                                <w:i/>
                                <w:sz w:val="20"/>
                                <w:szCs w:val="20"/>
                              </w:rPr>
                              <w:t>Note.</w:t>
                            </w:r>
                            <w:r w:rsidRPr="00D57DC3">
                              <w:rPr>
                                <w:sz w:val="20"/>
                                <w:szCs w:val="20"/>
                              </w:rPr>
                              <w:t xml:space="preserve"> AB = attentional bias, CRPS = complex regional pain syndrome, ERP = event-related potential, PSS = point of subjective simultaneity, RAP = recurrent abdominal pain, VAS = visual analogue sca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4102F81" id="_x0000_t202" coordsize="21600,21600" o:spt="202" path="m,l,21600r21600,l21600,xe">
                <v:stroke joinstyle="miter"/>
                <v:path gradientshapeok="t" o:connecttype="rect"/>
              </v:shapetype>
              <v:shape id="Text Box 2" o:spid="_x0000_s1026" type="#_x0000_t202" style="position:absolute;margin-left:-62.05pt;margin-top:14.5pt;width:788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" stroked="f">
                <v:textbox style="mso-fit-shape-to-text:t">
                  <w:txbxContent>
                    <w:p w14:paraId="563EAE91" w14:textId="77777777" w:rsidR="00AC0A63" w:rsidRPr="00D57DC3" w:rsidRDefault="00AC0A63" w:rsidP="00AC0A63">
                      <w:pPr>
                        <w:spacing w:line="240" w:lineRule="auto"/>
                        <w:rPr>
                          <w:sz w:val="20"/>
                          <w:szCs w:val="20"/>
                        </w:rPr>
                      </w:pPr>
                      <w:r w:rsidRPr="00D57DC3">
                        <w:rPr>
                          <w:i/>
                          <w:sz w:val="20"/>
                          <w:szCs w:val="20"/>
                        </w:rPr>
                        <w:t>Note.</w:t>
                      </w:r>
                      <w:r w:rsidRPr="00D57DC3">
                        <w:rPr>
                          <w:sz w:val="20"/>
                          <w:szCs w:val="20"/>
                        </w:rPr>
                        <w:t xml:space="preserve"> AB = attentional bias, CRPS = complex regional pain syndrome, ERP = event-related potential, PSS = point of subjective simultaneity, RAP = recurrent abdominal pain, VAS = visual analogue scale.</w:t>
                      </w:r>
                    </w:p>
                  </w:txbxContent>
                </v:textbox>
                <w10:wrap type="square"/>
              </v:shape>
            </w:pict>
          </mc:Fallback>
        </mc:AlternateContent>
      </w:r>
    </w:p>
    <w:tbl>
      <w:tblPr>
        <w:tblStyle w:val="TableGrid1"/>
        <w:tblW w:w="1049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85" w:type="dxa"/>
        </w:tblCellMar>
        <w:tblLook w:val="04A0" w:firstRow="1" w:lastRow="0" w:firstColumn="1" w:lastColumn="0" w:noHBand="0" w:noVBand="1"/>
      </w:tblPr>
      <w:tblGrid>
        <w:gridCol w:w="2836"/>
        <w:gridCol w:w="3685"/>
        <w:gridCol w:w="3969"/>
      </w:tblGrid>
      <w:tr w:rsidR="00AC0A63" w:rsidRPr="000735B1" w14:paraId="77392B2F" w14:textId="77777777" w:rsidTr="00AC0A63">
        <w:tc>
          <w:tcPr>
            <w:tcW w:w="2836" w:type="dxa"/>
          </w:tcPr>
          <w:p w14:paraId="38AFB2B8" w14:textId="77777777" w:rsidR="00AC0A63" w:rsidRPr="000735B1" w:rsidRDefault="00AC0A63" w:rsidP="00AC0A63">
            <w:pPr>
              <w:spacing w:line="240" w:lineRule="auto"/>
              <w:rPr>
                <w:rFonts w:cs="Times New Roman"/>
                <w:i/>
                <w:sz w:val="20"/>
                <w:szCs w:val="20"/>
              </w:rPr>
            </w:pPr>
            <w:r w:rsidRPr="000735B1">
              <w:rPr>
                <w:rFonts w:cs="Times New Roman"/>
                <w:i/>
                <w:sz w:val="20"/>
                <w:szCs w:val="20"/>
              </w:rPr>
              <w:t>Table 2</w:t>
            </w:r>
          </w:p>
        </w:tc>
        <w:tc>
          <w:tcPr>
            <w:tcW w:w="3685" w:type="dxa"/>
          </w:tcPr>
          <w:p w14:paraId="47681C3A" w14:textId="77777777" w:rsidR="00AC0A63" w:rsidRPr="000735B1" w:rsidRDefault="00AC0A63" w:rsidP="00AC0A63">
            <w:pPr>
              <w:spacing w:line="240" w:lineRule="auto"/>
              <w:rPr>
                <w:rFonts w:cs="Times New Roman"/>
                <w:sz w:val="20"/>
                <w:szCs w:val="20"/>
              </w:rPr>
            </w:pPr>
          </w:p>
        </w:tc>
        <w:tc>
          <w:tcPr>
            <w:tcW w:w="3969" w:type="dxa"/>
          </w:tcPr>
          <w:p w14:paraId="000FBFAE" w14:textId="77777777" w:rsidR="00AC0A63" w:rsidRPr="000735B1" w:rsidRDefault="00AC0A63" w:rsidP="00AC0A63">
            <w:pPr>
              <w:spacing w:line="240" w:lineRule="auto"/>
              <w:rPr>
                <w:rFonts w:cs="Times New Roman"/>
                <w:sz w:val="20"/>
                <w:szCs w:val="20"/>
              </w:rPr>
            </w:pPr>
          </w:p>
        </w:tc>
      </w:tr>
      <w:tr w:rsidR="00AC0A63" w:rsidRPr="000735B1" w14:paraId="4D4D8BA9" w14:textId="77777777" w:rsidTr="00AC0A63">
        <w:tc>
          <w:tcPr>
            <w:tcW w:w="10490" w:type="dxa"/>
            <w:gridSpan w:val="3"/>
            <w:tcBorders>
              <w:bottom w:val="single" w:sz="4" w:space="0" w:color="auto"/>
            </w:tcBorders>
          </w:tcPr>
          <w:p w14:paraId="673A9406" w14:textId="77777777" w:rsidR="00AC0A63" w:rsidRPr="000735B1" w:rsidRDefault="00AC0A63" w:rsidP="00AC0A63">
            <w:pPr>
              <w:spacing w:line="240" w:lineRule="auto"/>
              <w:rPr>
                <w:rFonts w:cs="Times New Roman"/>
                <w:sz w:val="20"/>
                <w:szCs w:val="20"/>
              </w:rPr>
            </w:pPr>
            <w:r w:rsidRPr="000735B1">
              <w:rPr>
                <w:rFonts w:cs="Times New Roman"/>
                <w:sz w:val="20"/>
                <w:szCs w:val="20"/>
              </w:rPr>
              <w:t>Paradigms used by studies included in a systematic review of attentional bias to somatosensory stimuli</w:t>
            </w:r>
          </w:p>
        </w:tc>
      </w:tr>
      <w:tr w:rsidR="00AC0A63" w:rsidRPr="000735B1" w14:paraId="0BF0E96C" w14:textId="77777777" w:rsidTr="00AC0A63">
        <w:tc>
          <w:tcPr>
            <w:tcW w:w="2836" w:type="dxa"/>
            <w:tcBorders>
              <w:top w:val="single" w:sz="4" w:space="0" w:color="auto"/>
              <w:bottom w:val="single" w:sz="4" w:space="0" w:color="auto"/>
            </w:tcBorders>
          </w:tcPr>
          <w:p w14:paraId="32F3B84C"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Paradigm</w:t>
            </w:r>
          </w:p>
        </w:tc>
        <w:tc>
          <w:tcPr>
            <w:tcW w:w="3685" w:type="dxa"/>
            <w:tcBorders>
              <w:top w:val="single" w:sz="4" w:space="0" w:color="auto"/>
              <w:bottom w:val="single" w:sz="4" w:space="0" w:color="auto"/>
            </w:tcBorders>
          </w:tcPr>
          <w:p w14:paraId="4AF216A6"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Description of paradigm</w:t>
            </w:r>
          </w:p>
        </w:tc>
        <w:tc>
          <w:tcPr>
            <w:tcW w:w="3969" w:type="dxa"/>
            <w:tcBorders>
              <w:top w:val="single" w:sz="4" w:space="0" w:color="auto"/>
              <w:bottom w:val="single" w:sz="4" w:space="0" w:color="auto"/>
            </w:tcBorders>
          </w:tcPr>
          <w:p w14:paraId="445BAC61"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Measure of attentional bias</w:t>
            </w:r>
          </w:p>
        </w:tc>
      </w:tr>
      <w:tr w:rsidR="00AC0A63" w:rsidRPr="000735B1" w14:paraId="48C7D01A" w14:textId="77777777" w:rsidTr="00AC0A63">
        <w:tc>
          <w:tcPr>
            <w:tcW w:w="2836" w:type="dxa"/>
          </w:tcPr>
          <w:p w14:paraId="34378217" w14:textId="77777777" w:rsidR="00AC0A63" w:rsidRPr="000735B1" w:rsidRDefault="00AC0A63" w:rsidP="00AC0A63">
            <w:pPr>
              <w:spacing w:line="240" w:lineRule="auto"/>
              <w:rPr>
                <w:rFonts w:cs="Times New Roman"/>
                <w:sz w:val="20"/>
                <w:szCs w:val="20"/>
              </w:rPr>
            </w:pPr>
            <w:r w:rsidRPr="000735B1">
              <w:rPr>
                <w:rFonts w:cs="Times New Roman"/>
                <w:sz w:val="20"/>
                <w:szCs w:val="20"/>
              </w:rPr>
              <w:t>Body scanning reaction time.</w:t>
            </w:r>
          </w:p>
          <w:p w14:paraId="50868C7D" w14:textId="1642677B"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gt;&lt;Author&gt;Peters&lt;/Author&gt;&lt;Year&gt;2000&lt;/Year&gt;&lt;RecNum&gt;21&lt;/RecNum&gt;&lt;DisplayText&gt;[46]&lt;/DisplayText&gt;&lt;record&gt;&lt;rec-number&gt;21&lt;/rec-number&gt;&lt;foreign-keys&gt;&lt;key app="EN" db-id="2xaaap2efrdzf1eafv5pxxz39e2vzd90zsdz" timestamp="1550759482"&gt;21&lt;/key&gt;&lt;/foreign-keys&gt;&lt;ref-type name="Journal Article"&gt;17&lt;/ref-type&gt;&lt;contributors&gt;&lt;authors&gt;&lt;author&gt;Peters, M. L.&lt;/author&gt;&lt;author&gt;Vlaeyen, J. W. S.&lt;/author&gt;&lt;author&gt;van Drunen, C.&lt;/author&gt;&lt;/authors&gt;&lt;/contributors&gt;&lt;titles&gt;&lt;title&gt;Do fibromyalgia patients display hypervigilance for innocuous somatosensory stimuli? Application of a body scanning reaction time paradigm&lt;/title&gt;&lt;secondary-title&gt;Pain&lt;/secondary-title&gt;&lt;/titles&gt;&lt;periodical&gt;&lt;full-title&gt;Pain&lt;/full-title&gt;&lt;/periodical&gt;&lt;pages&gt;283-292&lt;/pages&gt;&lt;volume&gt;86&lt;/volume&gt;&lt;number&gt;3&lt;/number&gt;&lt;dates&gt;&lt;year&gt;2000&lt;/year&gt;&lt;pub-dates&gt;&lt;date&gt;Jun&lt;/date&gt;&lt;/pub-dates&gt;&lt;/dates&gt;&lt;isbn&gt;0304-3959&lt;/isbn&gt;&lt;accession-num&gt;WOS:000087360900009&lt;/accession-num&gt;&lt;urls&gt;&lt;related-urls&gt;&lt;url&gt;&amp;lt;Go to ISI&amp;gt;://WOS:000087360900009&lt;/url&gt;&lt;/related-urls&gt;&lt;/urls&gt;&lt;electronic-resource-num&gt;10.1016/s0304-3959(00)00259-1&lt;/electronic-resource-num&gt;&lt;/record&gt;&lt;/Cite&gt;&lt;/EndNote&gt;</w:instrText>
            </w:r>
            <w:r w:rsidRPr="000735B1">
              <w:rPr>
                <w:rFonts w:cs="Times New Roman"/>
                <w:sz w:val="20"/>
                <w:szCs w:val="20"/>
              </w:rPr>
              <w:fldChar w:fldCharType="separate"/>
            </w:r>
            <w:r w:rsidRPr="000735B1">
              <w:rPr>
                <w:rFonts w:cs="Times New Roman"/>
                <w:noProof/>
                <w:sz w:val="20"/>
                <w:szCs w:val="20"/>
              </w:rPr>
              <w:t>[46]</w:t>
            </w:r>
            <w:r w:rsidRPr="000735B1">
              <w:rPr>
                <w:rFonts w:cs="Times New Roman"/>
                <w:sz w:val="20"/>
                <w:szCs w:val="20"/>
              </w:rPr>
              <w:fldChar w:fldCharType="end"/>
            </w:r>
          </w:p>
        </w:tc>
        <w:tc>
          <w:tcPr>
            <w:tcW w:w="3685" w:type="dxa"/>
          </w:tcPr>
          <w:p w14:paraId="54C872F9" w14:textId="77777777" w:rsidR="00AC0A63" w:rsidRPr="000735B1" w:rsidRDefault="00AC0A63" w:rsidP="00AC0A63">
            <w:pPr>
              <w:spacing w:line="240" w:lineRule="auto"/>
              <w:rPr>
                <w:rFonts w:cs="Times New Roman"/>
                <w:sz w:val="20"/>
                <w:szCs w:val="20"/>
              </w:rPr>
            </w:pPr>
            <w:r w:rsidRPr="000735B1">
              <w:rPr>
                <w:rFonts w:cs="Times New Roman"/>
                <w:sz w:val="20"/>
                <w:szCs w:val="20"/>
              </w:rPr>
              <w:t>Somatosensory stimuli are presented at one of several body locations.  Participants indicate the location of the stimulus as quickly and accurately as possible.</w:t>
            </w:r>
          </w:p>
          <w:p w14:paraId="28EF92F3" w14:textId="77777777" w:rsidR="00AC0A63" w:rsidRPr="000735B1" w:rsidRDefault="00AC0A63" w:rsidP="00AC0A63">
            <w:pPr>
              <w:spacing w:line="240" w:lineRule="auto"/>
              <w:rPr>
                <w:rFonts w:cs="Times New Roman"/>
                <w:sz w:val="20"/>
                <w:szCs w:val="20"/>
              </w:rPr>
            </w:pPr>
          </w:p>
        </w:tc>
        <w:tc>
          <w:tcPr>
            <w:tcW w:w="3969" w:type="dxa"/>
          </w:tcPr>
          <w:p w14:paraId="09E53B9D"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 xml:space="preserve">Response time to somatosensory stimuli.  </w:t>
            </w:r>
          </w:p>
          <w:p w14:paraId="3A2CA684" w14:textId="77777777" w:rsidR="00AC0A63" w:rsidRPr="000735B1" w:rsidRDefault="00AC0A63" w:rsidP="00AC0A63">
            <w:pPr>
              <w:spacing w:line="240" w:lineRule="auto"/>
              <w:rPr>
                <w:rFonts w:cs="Times New Roman"/>
                <w:sz w:val="20"/>
                <w:szCs w:val="20"/>
              </w:rPr>
            </w:pPr>
            <w:r w:rsidRPr="000735B1">
              <w:rPr>
                <w:rFonts w:cs="Times New Roman"/>
                <w:sz w:val="20"/>
                <w:szCs w:val="20"/>
              </w:rPr>
              <w:t>A shorter response time indicates greater AB to the somatosensory modality.</w:t>
            </w:r>
          </w:p>
          <w:p w14:paraId="5DFCDD6F" w14:textId="77777777" w:rsidR="00AC0A63" w:rsidRPr="000735B1" w:rsidRDefault="00AC0A63" w:rsidP="00AC0A63">
            <w:pPr>
              <w:spacing w:line="240" w:lineRule="auto"/>
              <w:rPr>
                <w:rFonts w:cs="Times New Roman"/>
                <w:sz w:val="20"/>
                <w:szCs w:val="20"/>
              </w:rPr>
            </w:pPr>
          </w:p>
        </w:tc>
      </w:tr>
      <w:tr w:rsidR="00AC0A63" w:rsidRPr="000735B1" w14:paraId="161BEEA1" w14:textId="77777777" w:rsidTr="00AC0A63">
        <w:tc>
          <w:tcPr>
            <w:tcW w:w="2836" w:type="dxa"/>
          </w:tcPr>
          <w:p w14:paraId="34875B0D"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Common task. </w:t>
            </w:r>
          </w:p>
          <w:p w14:paraId="47BCC0E3" w14:textId="7C183B7C"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fldData xml:space="preserve">PEVuZE5vdGU+PENpdGU+PEF1dGhvcj5TbmlqZGVyczwvQXV0aG9yPjxZZWFyPjIwMTA8L1llYXI+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TbmlqZGVyczwvQXV0aG9yPjxZZWFyPjIwMTA8L1llYXI+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12; 62; 63; 75]</w:t>
            </w:r>
            <w:r w:rsidRPr="000735B1">
              <w:rPr>
                <w:rFonts w:cs="Times New Roman"/>
                <w:sz w:val="20"/>
                <w:szCs w:val="20"/>
              </w:rPr>
              <w:fldChar w:fldCharType="end"/>
            </w:r>
          </w:p>
        </w:tc>
        <w:tc>
          <w:tcPr>
            <w:tcW w:w="3685" w:type="dxa"/>
          </w:tcPr>
          <w:p w14:paraId="2F40A307" w14:textId="77777777" w:rsidR="00AC0A63" w:rsidRPr="000735B1" w:rsidRDefault="00AC0A63" w:rsidP="00AC0A63">
            <w:pPr>
              <w:spacing w:line="240" w:lineRule="auto"/>
              <w:rPr>
                <w:rFonts w:cs="Times New Roman"/>
                <w:sz w:val="20"/>
                <w:szCs w:val="20"/>
              </w:rPr>
            </w:pPr>
            <w:r w:rsidRPr="000735B1">
              <w:rPr>
                <w:rFonts w:cs="Times New Roman"/>
                <w:sz w:val="20"/>
                <w:szCs w:val="20"/>
              </w:rPr>
              <w:t>Participants complete an attention-demanding task while being presented with task-irrelevant painful stimuli.</w:t>
            </w:r>
          </w:p>
        </w:tc>
        <w:tc>
          <w:tcPr>
            <w:tcW w:w="3969" w:type="dxa"/>
          </w:tcPr>
          <w:p w14:paraId="5DBAFFDC"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Difference in pain intensity rating between the conditions with and without attentional task.</w:t>
            </w:r>
          </w:p>
          <w:p w14:paraId="69F67D3A"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 smaller reduction in pain intensity with the task, as compared to without, indicates greater AB to the somatosensory modality.  </w:t>
            </w:r>
          </w:p>
          <w:p w14:paraId="302EFFE6" w14:textId="77777777" w:rsidR="00AC0A63" w:rsidRPr="000735B1" w:rsidRDefault="00AC0A63" w:rsidP="00AC0A63">
            <w:pPr>
              <w:spacing w:line="240" w:lineRule="auto"/>
              <w:rPr>
                <w:rFonts w:cs="Times New Roman"/>
                <w:sz w:val="20"/>
                <w:szCs w:val="20"/>
              </w:rPr>
            </w:pPr>
          </w:p>
        </w:tc>
      </w:tr>
      <w:tr w:rsidR="00AC0A63" w:rsidRPr="000735B1" w14:paraId="50A168E1" w14:textId="77777777" w:rsidTr="00AC0A63">
        <w:tc>
          <w:tcPr>
            <w:tcW w:w="2836" w:type="dxa"/>
          </w:tcPr>
          <w:p w14:paraId="489E4252" w14:textId="77777777" w:rsidR="00AC0A63" w:rsidRPr="000735B1" w:rsidRDefault="00AC0A63" w:rsidP="00AC0A63">
            <w:pPr>
              <w:spacing w:line="240" w:lineRule="auto"/>
              <w:rPr>
                <w:rFonts w:cs="Times New Roman"/>
                <w:sz w:val="20"/>
                <w:szCs w:val="20"/>
              </w:rPr>
            </w:pPr>
            <w:r w:rsidRPr="000735B1">
              <w:rPr>
                <w:rFonts w:cs="Times New Roman"/>
                <w:sz w:val="20"/>
                <w:szCs w:val="20"/>
              </w:rPr>
              <w:lastRenderedPageBreak/>
              <w:t>Digit discrimination task.</w:t>
            </w:r>
          </w:p>
          <w:p w14:paraId="7A632797" w14:textId="110ABDC9"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fldData xml:space="preserve">PEVuZE5vdGU+PENpdGU+PEF1dGhvcj5Gw7ZyZGVycmV1dGhlcjwvQXV0aG9yPjxZZWFyPjIwMDQ8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Gw7ZyZGVycmV1dGhlcjwvQXV0aG9yPjxZZWFyPjIwMDQ8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20; 33; 34]</w:t>
            </w:r>
            <w:r w:rsidRPr="000735B1">
              <w:rPr>
                <w:rFonts w:cs="Times New Roman"/>
                <w:sz w:val="20"/>
                <w:szCs w:val="20"/>
              </w:rPr>
              <w:fldChar w:fldCharType="end"/>
            </w:r>
          </w:p>
          <w:p w14:paraId="48F2C9F6" w14:textId="77777777" w:rsidR="00AC0A63" w:rsidRPr="000735B1" w:rsidRDefault="00AC0A63" w:rsidP="00AC0A63">
            <w:pPr>
              <w:spacing w:line="240" w:lineRule="auto"/>
              <w:rPr>
                <w:rFonts w:cs="Times New Roman"/>
                <w:sz w:val="20"/>
                <w:szCs w:val="20"/>
              </w:rPr>
            </w:pPr>
          </w:p>
        </w:tc>
        <w:tc>
          <w:tcPr>
            <w:tcW w:w="3685" w:type="dxa"/>
          </w:tcPr>
          <w:p w14:paraId="253AB0D2"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Tactile stimuli presented to the tips of fingers.  Participants indicate which finger has been stimulated. </w:t>
            </w:r>
          </w:p>
        </w:tc>
        <w:tc>
          <w:tcPr>
            <w:tcW w:w="3969" w:type="dxa"/>
          </w:tcPr>
          <w:p w14:paraId="579E2295"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 xml:space="preserve">Accuracy of digit discrimination. </w:t>
            </w:r>
          </w:p>
          <w:p w14:paraId="68A1941B"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More accurate digit discrimination indicates greater AB to the somatosensory modality.  </w:t>
            </w:r>
          </w:p>
          <w:p w14:paraId="19BBB1D1" w14:textId="77777777" w:rsidR="00AC0A63" w:rsidRPr="000735B1" w:rsidRDefault="00AC0A63" w:rsidP="00AC0A63">
            <w:pPr>
              <w:spacing w:line="240" w:lineRule="auto"/>
              <w:rPr>
                <w:rFonts w:cs="Times New Roman"/>
                <w:sz w:val="20"/>
                <w:szCs w:val="20"/>
              </w:rPr>
            </w:pPr>
          </w:p>
        </w:tc>
      </w:tr>
      <w:tr w:rsidR="00AC0A63" w:rsidRPr="000735B1" w14:paraId="68785DDC" w14:textId="77777777" w:rsidTr="00AC0A63">
        <w:tc>
          <w:tcPr>
            <w:tcW w:w="2836" w:type="dxa"/>
          </w:tcPr>
          <w:p w14:paraId="5B41644A" w14:textId="77777777" w:rsidR="00AC0A63" w:rsidRPr="000735B1" w:rsidRDefault="00AC0A63" w:rsidP="00AC0A63">
            <w:pPr>
              <w:spacing w:line="240" w:lineRule="auto"/>
              <w:rPr>
                <w:rFonts w:cs="Times New Roman"/>
                <w:sz w:val="20"/>
                <w:szCs w:val="20"/>
              </w:rPr>
            </w:pPr>
            <w:r w:rsidRPr="000735B1">
              <w:rPr>
                <w:rFonts w:cs="Times New Roman"/>
                <w:sz w:val="20"/>
                <w:szCs w:val="20"/>
              </w:rPr>
              <w:t>Dual task.</w:t>
            </w:r>
          </w:p>
          <w:p w14:paraId="76B161F1" w14:textId="74DDCDF7"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fldData xml:space="preserve">PEVuZE5vdGU+PENpdGU+PEF1dGhvcj5QZXRlcnM8L0F1dGhvcj48WWVhcj4yMDAyPC9ZZWFyPjxS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QZXRlcnM8L0F1dGhvcj48WWVhcj4yMDAyPC9ZZWFyPjxS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45; 46]</w:t>
            </w:r>
            <w:r w:rsidRPr="000735B1">
              <w:rPr>
                <w:rFonts w:cs="Times New Roman"/>
                <w:sz w:val="20"/>
                <w:szCs w:val="20"/>
              </w:rPr>
              <w:fldChar w:fldCharType="end"/>
            </w:r>
          </w:p>
        </w:tc>
        <w:tc>
          <w:tcPr>
            <w:tcW w:w="3685" w:type="dxa"/>
          </w:tcPr>
          <w:p w14:paraId="0E074C72"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 somatosensory response time task and a response time task in another modality are presented simultaneously. </w:t>
            </w:r>
          </w:p>
        </w:tc>
        <w:tc>
          <w:tcPr>
            <w:tcW w:w="3969" w:type="dxa"/>
          </w:tcPr>
          <w:p w14:paraId="490C687C"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Difference in response time between single and dual task.</w:t>
            </w:r>
          </w:p>
          <w:p w14:paraId="7C114A4A"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 smaller increase for the somatosensory task than the other task indicates greater AB to the somatosensory modality. </w:t>
            </w:r>
          </w:p>
          <w:p w14:paraId="3E5BF2A4" w14:textId="77777777" w:rsidR="00AC0A63" w:rsidRPr="000735B1" w:rsidRDefault="00AC0A63" w:rsidP="00AC0A63">
            <w:pPr>
              <w:spacing w:line="240" w:lineRule="auto"/>
              <w:rPr>
                <w:rFonts w:cs="Times New Roman"/>
                <w:sz w:val="20"/>
                <w:szCs w:val="20"/>
              </w:rPr>
            </w:pPr>
          </w:p>
        </w:tc>
      </w:tr>
      <w:tr w:rsidR="00AC0A63" w:rsidRPr="000735B1" w14:paraId="252E4CF1" w14:textId="77777777" w:rsidTr="00AC0A63">
        <w:tc>
          <w:tcPr>
            <w:tcW w:w="2836" w:type="dxa"/>
          </w:tcPr>
          <w:p w14:paraId="6CB5AA6B" w14:textId="77777777" w:rsidR="00AC0A63" w:rsidRPr="000735B1" w:rsidRDefault="00AC0A63" w:rsidP="00AC0A63">
            <w:pPr>
              <w:spacing w:line="240" w:lineRule="auto"/>
              <w:rPr>
                <w:rFonts w:cs="Times New Roman"/>
                <w:sz w:val="20"/>
                <w:szCs w:val="20"/>
              </w:rPr>
            </w:pPr>
            <w:r w:rsidRPr="000735B1">
              <w:rPr>
                <w:rFonts w:cs="Times New Roman"/>
                <w:sz w:val="20"/>
                <w:szCs w:val="20"/>
              </w:rPr>
              <w:t>Gauze ball test.</w:t>
            </w:r>
          </w:p>
          <w:p w14:paraId="1057C17C" w14:textId="578E0F57"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gt;&lt;Author&gt;Iacovelli&lt;/Author&gt;&lt;Year&gt;2012&lt;/Year&gt;&lt;RecNum&gt;117&lt;/RecNum&gt;&lt;DisplayText&gt;[30]&lt;/DisplayText&gt;&lt;record&gt;&lt;rec-number&gt;117&lt;/rec-number&gt;&lt;foreign-keys&gt;&lt;key app="EN" db-id="2xaaap2efrdzf1eafv5pxxz39e2vzd90zsdz" timestamp="1560775969"&gt;117&lt;/key&gt;&lt;/foreign-keys&gt;&lt;ref-type name="Journal Article"&gt;17&lt;/ref-type&gt;&lt;contributors&gt;&lt;authors&gt;&lt;author&gt;Iacovelli, Elisa&lt;/author&gt;&lt;author&gt;Tarantino, Samuela&lt;/author&gt;&lt;author&gt;De Ranieri, Cristiana&lt;/author&gt;&lt;author&gt;Vollono, Catello&lt;/author&gt;&lt;author&gt;Galli, Federica&lt;/author&gt;&lt;author&gt;De Luca, Massimiliano&lt;/author&gt;&lt;author&gt;Capuano, Alessandro&lt;/author&gt;&lt;author&gt;Porro, Arianna&lt;/author&gt;&lt;author&gt;Balestri, Martina&lt;/author&gt;&lt;author&gt;Guidetti, Vincenzo&lt;/author&gt;&lt;/authors&gt;&lt;/contributors&gt;&lt;titles&gt;&lt;title&gt;Psychophysiological mechanisms underlying spatial attention in children with primary headache&lt;/title&gt;&lt;secondary-title&gt;Brain and Development&lt;/secondary-title&gt;&lt;/titles&gt;&lt;periodical&gt;&lt;full-title&gt;Brain and Development&lt;/full-title&gt;&lt;/periodical&gt;&lt;pages&gt;640-647&lt;/pages&gt;&lt;volume&gt;34&lt;/volume&gt;&lt;number&gt;8&lt;/number&gt;&lt;dates&gt;&lt;year&gt;2012&lt;/year&gt;&lt;/dates&gt;&lt;isbn&gt;0387-7604&lt;/isbn&gt;&lt;urls&gt;&lt;/urls&gt;&lt;/record&gt;&lt;/Cite&gt;&lt;/EndNote&gt;</w:instrText>
            </w:r>
            <w:r w:rsidRPr="000735B1">
              <w:rPr>
                <w:rFonts w:cs="Times New Roman"/>
                <w:sz w:val="20"/>
                <w:szCs w:val="20"/>
              </w:rPr>
              <w:fldChar w:fldCharType="separate"/>
            </w:r>
            <w:r w:rsidRPr="000735B1">
              <w:rPr>
                <w:rFonts w:cs="Times New Roman"/>
                <w:noProof/>
                <w:sz w:val="20"/>
                <w:szCs w:val="20"/>
              </w:rPr>
              <w:t>[30]</w:t>
            </w:r>
            <w:r w:rsidRPr="000735B1">
              <w:rPr>
                <w:rFonts w:cs="Times New Roman"/>
                <w:sz w:val="20"/>
                <w:szCs w:val="20"/>
              </w:rPr>
              <w:fldChar w:fldCharType="end"/>
            </w:r>
          </w:p>
        </w:tc>
        <w:tc>
          <w:tcPr>
            <w:tcW w:w="3685" w:type="dxa"/>
          </w:tcPr>
          <w:p w14:paraId="11A67A35" w14:textId="77777777" w:rsidR="00AC0A63" w:rsidRPr="000735B1" w:rsidRDefault="00AC0A63" w:rsidP="00AC0A63">
            <w:pPr>
              <w:spacing w:line="240" w:lineRule="auto"/>
              <w:rPr>
                <w:rFonts w:cs="Times New Roman"/>
                <w:sz w:val="20"/>
                <w:szCs w:val="20"/>
              </w:rPr>
            </w:pPr>
            <w:r w:rsidRPr="000735B1">
              <w:rPr>
                <w:rFonts w:cs="Times New Roman"/>
                <w:sz w:val="20"/>
                <w:szCs w:val="20"/>
              </w:rPr>
              <w:t>Painful electrical stimuli are presented and participants are asked to either count brief non-painful mechanical stimuli made with a gauze ball (selective attention condition) or just to ignore the painful stimuli (neutral condition).</w:t>
            </w:r>
          </w:p>
          <w:p w14:paraId="3AAAF3A9" w14:textId="77777777" w:rsidR="00AC0A63" w:rsidRPr="000735B1" w:rsidRDefault="00AC0A63" w:rsidP="00AC0A63">
            <w:pPr>
              <w:spacing w:line="240" w:lineRule="auto"/>
              <w:rPr>
                <w:rFonts w:cs="Times New Roman"/>
                <w:sz w:val="20"/>
                <w:szCs w:val="20"/>
              </w:rPr>
            </w:pPr>
          </w:p>
        </w:tc>
        <w:tc>
          <w:tcPr>
            <w:tcW w:w="3969" w:type="dxa"/>
          </w:tcPr>
          <w:p w14:paraId="4B525AE8"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 xml:space="preserve">Difference in ERPs to the painful stimuli between neutral and selective attention conditions.  </w:t>
            </w:r>
          </w:p>
          <w:p w14:paraId="31765F2F" w14:textId="77777777" w:rsidR="00AC0A63" w:rsidRPr="000735B1" w:rsidRDefault="00AC0A63" w:rsidP="00AC0A63">
            <w:pPr>
              <w:spacing w:line="240" w:lineRule="auto"/>
              <w:rPr>
                <w:rFonts w:cs="Times New Roman"/>
                <w:b/>
                <w:sz w:val="20"/>
                <w:szCs w:val="20"/>
              </w:rPr>
            </w:pPr>
          </w:p>
        </w:tc>
      </w:tr>
      <w:tr w:rsidR="00AC0A63" w:rsidRPr="000735B1" w14:paraId="206594A8" w14:textId="77777777" w:rsidTr="00AC0A63">
        <w:tc>
          <w:tcPr>
            <w:tcW w:w="2836" w:type="dxa"/>
          </w:tcPr>
          <w:p w14:paraId="7C4A7C3C" w14:textId="77777777" w:rsidR="00AC0A63" w:rsidRPr="000735B1" w:rsidRDefault="00AC0A63" w:rsidP="00AC0A63">
            <w:pPr>
              <w:spacing w:line="240" w:lineRule="auto"/>
              <w:rPr>
                <w:rFonts w:cs="Times New Roman"/>
                <w:sz w:val="20"/>
                <w:szCs w:val="20"/>
              </w:rPr>
            </w:pPr>
            <w:r w:rsidRPr="000735B1">
              <w:rPr>
                <w:rFonts w:cs="Times New Roman"/>
                <w:sz w:val="20"/>
                <w:szCs w:val="20"/>
              </w:rPr>
              <w:t>Oddball standards task (with event-related potential measurement)</w:t>
            </w:r>
          </w:p>
          <w:p w14:paraId="508CFCF6" w14:textId="2BA89A03"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fldData xml:space="preserve">PEVuZE5vdGU+PENpdGU+PEF1dGhvcj5ab2hzZWw8L0F1dGhvcj48WWVhcj4yMDA4PC9ZZWFyPjxS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==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ab2hzZWw8L0F1dGhvcj48WWVhcj4yMDA4PC9ZZWFyPjxS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==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25; 80]</w:t>
            </w:r>
            <w:r w:rsidRPr="000735B1">
              <w:rPr>
                <w:rFonts w:cs="Times New Roman"/>
                <w:sz w:val="20"/>
                <w:szCs w:val="20"/>
              </w:rPr>
              <w:fldChar w:fldCharType="end"/>
            </w:r>
            <w:r w:rsidRPr="000735B1">
              <w:rPr>
                <w:rFonts w:cs="Times New Roman"/>
                <w:sz w:val="20"/>
                <w:szCs w:val="20"/>
              </w:rPr>
              <w:t xml:space="preserve"> </w:t>
            </w:r>
          </w:p>
        </w:tc>
        <w:tc>
          <w:tcPr>
            <w:tcW w:w="3685" w:type="dxa"/>
          </w:tcPr>
          <w:p w14:paraId="4BD14A40"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Participants respond to rare targets in one modality (e.g. auditory tones) while experiencing task irrelevant noxious or innocuous somatosensory stimuli which participants are instructed to ignore. Event-related potentials (ERPs) are recorded in response to the somatosensory stimuli. </w:t>
            </w:r>
          </w:p>
          <w:p w14:paraId="371A4DC5" w14:textId="77777777" w:rsidR="00AC0A63" w:rsidRPr="000735B1" w:rsidRDefault="00AC0A63" w:rsidP="00AC0A63">
            <w:pPr>
              <w:spacing w:line="240" w:lineRule="auto"/>
              <w:rPr>
                <w:rFonts w:cs="Times New Roman"/>
                <w:sz w:val="20"/>
                <w:szCs w:val="20"/>
              </w:rPr>
            </w:pPr>
          </w:p>
        </w:tc>
        <w:tc>
          <w:tcPr>
            <w:tcW w:w="3969" w:type="dxa"/>
          </w:tcPr>
          <w:p w14:paraId="07265437"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Amplitude and latency of ERPs to somatosensory stimuli with concurrent oddball task.</w:t>
            </w:r>
          </w:p>
          <w:p w14:paraId="647966B2"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Larger amplitude and shorter latency of P3 indicate greater AB to the somatosensory modality. </w:t>
            </w:r>
          </w:p>
        </w:tc>
      </w:tr>
      <w:tr w:rsidR="00AC0A63" w:rsidRPr="000735B1" w14:paraId="42D3E76D" w14:textId="77777777" w:rsidTr="00AC0A63">
        <w:tc>
          <w:tcPr>
            <w:tcW w:w="2836" w:type="dxa"/>
          </w:tcPr>
          <w:p w14:paraId="7404AA46" w14:textId="77777777" w:rsidR="00AC0A63" w:rsidRPr="000735B1" w:rsidRDefault="00AC0A63" w:rsidP="00AC0A63">
            <w:pPr>
              <w:spacing w:line="240" w:lineRule="auto"/>
              <w:rPr>
                <w:rFonts w:cs="Times New Roman"/>
                <w:sz w:val="20"/>
                <w:szCs w:val="20"/>
              </w:rPr>
            </w:pPr>
            <w:r w:rsidRPr="000735B1">
              <w:rPr>
                <w:rFonts w:cs="Times New Roman"/>
                <w:sz w:val="20"/>
                <w:szCs w:val="20"/>
              </w:rPr>
              <w:t>Primary task.</w:t>
            </w:r>
          </w:p>
          <w:p w14:paraId="720536F0" w14:textId="5CC0C977"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fldData xml:space="preserve">PEVuZE5vdGU+PENpdGU+PEF1dGhvcj5QZXRlcnM8L0F1dGhvcj48WWVhcj4yMDAyPC9ZZWFyPjxS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QZXRlcnM8L0F1dGhvcj48WWVhcj4yMDAyPC9ZZWFyPjxS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12; 13; 40; 41; 45; 65; 75]</w:t>
            </w:r>
            <w:r w:rsidRPr="000735B1">
              <w:rPr>
                <w:rFonts w:cs="Times New Roman"/>
                <w:sz w:val="20"/>
                <w:szCs w:val="20"/>
              </w:rPr>
              <w:fldChar w:fldCharType="end"/>
            </w:r>
          </w:p>
        </w:tc>
        <w:tc>
          <w:tcPr>
            <w:tcW w:w="3685" w:type="dxa"/>
          </w:tcPr>
          <w:p w14:paraId="4D198A9A"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Participants complete an attention-demanding task.  For some trials of the task irrelevant noxious or innocuous somatosensory stimuli are presented (distraction trials).  </w:t>
            </w:r>
          </w:p>
          <w:p w14:paraId="67E701B2" w14:textId="77777777" w:rsidR="00AC0A63" w:rsidRPr="000735B1" w:rsidRDefault="00AC0A63" w:rsidP="00AC0A63">
            <w:pPr>
              <w:spacing w:line="240" w:lineRule="auto"/>
              <w:rPr>
                <w:rFonts w:cs="Times New Roman"/>
                <w:sz w:val="20"/>
                <w:szCs w:val="20"/>
              </w:rPr>
            </w:pPr>
          </w:p>
        </w:tc>
        <w:tc>
          <w:tcPr>
            <w:tcW w:w="3969" w:type="dxa"/>
          </w:tcPr>
          <w:p w14:paraId="2438FC02"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 xml:space="preserve">Difference in task performance between the conditions with and without the somatosensory stimuli. </w:t>
            </w:r>
          </w:p>
          <w:p w14:paraId="3928933F"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Decreased task performance to the primary task on distraction trials indicates greater AB to the somatosensory modality. Task performance measured as task accuracy (1) or reaction time (2). </w:t>
            </w:r>
          </w:p>
          <w:p w14:paraId="64A5AC67" w14:textId="77777777" w:rsidR="00AC0A63" w:rsidRPr="000735B1" w:rsidRDefault="00AC0A63" w:rsidP="00AC0A63">
            <w:pPr>
              <w:spacing w:line="240" w:lineRule="auto"/>
              <w:rPr>
                <w:rFonts w:cs="Times New Roman"/>
                <w:sz w:val="20"/>
                <w:szCs w:val="20"/>
              </w:rPr>
            </w:pPr>
          </w:p>
        </w:tc>
      </w:tr>
      <w:tr w:rsidR="00AC0A63" w:rsidRPr="000735B1" w14:paraId="161ABEC2" w14:textId="77777777" w:rsidTr="00AC0A63">
        <w:tc>
          <w:tcPr>
            <w:tcW w:w="2836" w:type="dxa"/>
          </w:tcPr>
          <w:p w14:paraId="56620BAD" w14:textId="77777777" w:rsidR="00AC0A63" w:rsidRPr="000735B1" w:rsidRDefault="00AC0A63" w:rsidP="00AC0A63">
            <w:pPr>
              <w:spacing w:line="240" w:lineRule="auto"/>
              <w:rPr>
                <w:rFonts w:cs="Times New Roman"/>
                <w:sz w:val="20"/>
                <w:szCs w:val="20"/>
              </w:rPr>
            </w:pPr>
            <w:r w:rsidRPr="000735B1">
              <w:rPr>
                <w:rFonts w:cs="Times New Roman"/>
                <w:sz w:val="20"/>
                <w:szCs w:val="20"/>
              </w:rPr>
              <w:t>Tactile change detection task.</w:t>
            </w:r>
          </w:p>
          <w:p w14:paraId="0A66C5D7" w14:textId="5F3ADC76"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fldData xml:space="preserve">PEVuZE5vdGU+PENpdGU+PEF1dGhvcj5WYW4gRGFtbWU8L0F1dGhvcj48WWVhcj4yMDE1PC9ZZWFy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==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WYW4gRGFtbWU8L0F1dGhvcj48WWVhcj4yMDE1PC9ZZWFy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==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72]</w:t>
            </w:r>
            <w:r w:rsidRPr="000735B1">
              <w:rPr>
                <w:rFonts w:cs="Times New Roman"/>
                <w:sz w:val="20"/>
                <w:szCs w:val="20"/>
              </w:rPr>
              <w:fldChar w:fldCharType="end"/>
            </w:r>
          </w:p>
        </w:tc>
        <w:tc>
          <w:tcPr>
            <w:tcW w:w="3685" w:type="dxa"/>
          </w:tcPr>
          <w:p w14:paraId="23C0825A"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Two patterns of tactile stimuli are presented consecutively.  Participants indicate whether they detected a change between the two patterns. </w:t>
            </w:r>
          </w:p>
          <w:p w14:paraId="2B5587D8" w14:textId="77777777" w:rsidR="00AC0A63" w:rsidRPr="000735B1" w:rsidRDefault="00AC0A63" w:rsidP="00AC0A63">
            <w:pPr>
              <w:spacing w:line="240" w:lineRule="auto"/>
              <w:rPr>
                <w:rFonts w:cs="Times New Roman"/>
                <w:sz w:val="20"/>
                <w:szCs w:val="20"/>
              </w:rPr>
            </w:pPr>
          </w:p>
        </w:tc>
        <w:tc>
          <w:tcPr>
            <w:tcW w:w="3969" w:type="dxa"/>
          </w:tcPr>
          <w:p w14:paraId="0B493872"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Accuracy of tactile change detection.</w:t>
            </w:r>
          </w:p>
          <w:p w14:paraId="13073220"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ttention improves tactile change detection so greater accuracy indicates greater AB to the somatosensory modality.  </w:t>
            </w:r>
          </w:p>
        </w:tc>
      </w:tr>
      <w:tr w:rsidR="00AC0A63" w:rsidRPr="000735B1" w14:paraId="58016051" w14:textId="77777777" w:rsidTr="00AC0A63">
        <w:tc>
          <w:tcPr>
            <w:tcW w:w="2836" w:type="dxa"/>
          </w:tcPr>
          <w:p w14:paraId="1B14D6BF" w14:textId="77777777" w:rsidR="00AC0A63" w:rsidRPr="000735B1" w:rsidRDefault="00AC0A63" w:rsidP="00AC0A63">
            <w:pPr>
              <w:spacing w:line="240" w:lineRule="auto"/>
              <w:rPr>
                <w:rFonts w:cs="Times New Roman"/>
                <w:sz w:val="20"/>
                <w:szCs w:val="20"/>
              </w:rPr>
            </w:pPr>
            <w:r w:rsidRPr="000735B1">
              <w:rPr>
                <w:rFonts w:cs="Times New Roman"/>
                <w:sz w:val="20"/>
                <w:szCs w:val="20"/>
              </w:rPr>
              <w:t>Tactile suppression task.</w:t>
            </w:r>
          </w:p>
          <w:p w14:paraId="097F0EB1" w14:textId="59CBBAE1"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gt;&lt;Author&gt;Van Damme&lt;/Author&gt;&lt;Year&gt;2014&lt;/Year&gt;&lt;RecNum&gt;110&lt;/RecNum&gt;&lt;DisplayText&gt;[71]&lt;/DisplayText&gt;&lt;record&gt;&lt;rec-number&gt;110&lt;/rec-number&gt;&lt;foreign-keys&gt;&lt;key app="EN" db-id="2xaaap2efrdzf1eafv5pxxz39e2vzd90zsdz" timestamp="1559212915"&gt;110&lt;/key&gt;&lt;/foreign-keys&gt;&lt;ref-type name="Journal Article"&gt;17&lt;/ref-type&gt;&lt;contributors&gt;&lt;authors&gt;&lt;author&gt;Van Damme, S.&lt;/author&gt;&lt;author&gt;Van Hulle, Lore&lt;/author&gt;&lt;author&gt;Danneels, Lieven&lt;/author&gt;&lt;author&gt;Spence, Charles&lt;/author&gt;&lt;author&gt;Crombez, Geert&lt;/author&gt;&lt;/authors&gt;&lt;/contributors&gt;&lt;titles&gt;&lt;title&gt;The effect of chronic low back pain on tactile suppression during back movements&lt;/title&gt;&lt;secondary-title&gt;Human Movement Science&lt;/secondary-title&gt;&lt;/titles&gt;&lt;periodical&gt;&lt;full-title&gt;Human movement science&lt;/full-title&gt;&lt;/periodical&gt;&lt;pages&gt;87-100&lt;/pages&gt;&lt;volume&gt;37&lt;/volume&gt;&lt;dates&gt;&lt;year&gt;2014&lt;/year&gt;&lt;/dates&gt;&lt;isbn&gt;0167-9457&lt;/isbn&gt;&lt;urls&gt;&lt;/urls&gt;&lt;/record&gt;&lt;/Cite&gt;&lt;/EndNote&gt;</w:instrText>
            </w:r>
            <w:r w:rsidRPr="000735B1">
              <w:rPr>
                <w:rFonts w:cs="Times New Roman"/>
                <w:sz w:val="20"/>
                <w:szCs w:val="20"/>
              </w:rPr>
              <w:fldChar w:fldCharType="separate"/>
            </w:r>
            <w:r w:rsidRPr="000735B1">
              <w:rPr>
                <w:rFonts w:cs="Times New Roman"/>
                <w:noProof/>
                <w:sz w:val="20"/>
                <w:szCs w:val="20"/>
              </w:rPr>
              <w:t>[71]</w:t>
            </w:r>
            <w:r w:rsidRPr="000735B1">
              <w:rPr>
                <w:rFonts w:cs="Times New Roman"/>
                <w:sz w:val="20"/>
                <w:szCs w:val="20"/>
              </w:rPr>
              <w:fldChar w:fldCharType="end"/>
            </w:r>
          </w:p>
        </w:tc>
        <w:tc>
          <w:tcPr>
            <w:tcW w:w="3685" w:type="dxa"/>
          </w:tcPr>
          <w:p w14:paraId="6A6363B5"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Participants make arm or back movements while tactile stimuli are presented to the arm, back, or chest. </w:t>
            </w:r>
          </w:p>
        </w:tc>
        <w:tc>
          <w:tcPr>
            <w:tcW w:w="3969" w:type="dxa"/>
          </w:tcPr>
          <w:p w14:paraId="01F4F491"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 xml:space="preserve">The difference in tactile detection between movement and no movement conditions. </w:t>
            </w:r>
          </w:p>
          <w:p w14:paraId="2D57220A"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 lower index of tactile suppression (less tactile suppression while moving that body area) indicates greater AB to tactile stimuli in that area. </w:t>
            </w:r>
          </w:p>
          <w:p w14:paraId="02C1986E" w14:textId="77777777" w:rsidR="00AC0A63" w:rsidRPr="000735B1" w:rsidRDefault="00AC0A63" w:rsidP="00AC0A63">
            <w:pPr>
              <w:spacing w:line="240" w:lineRule="auto"/>
              <w:rPr>
                <w:rFonts w:cs="Times New Roman"/>
                <w:sz w:val="20"/>
                <w:szCs w:val="20"/>
              </w:rPr>
            </w:pPr>
          </w:p>
        </w:tc>
      </w:tr>
      <w:tr w:rsidR="00AC0A63" w:rsidRPr="000735B1" w14:paraId="0F1393F1" w14:textId="77777777" w:rsidTr="00AC0A63">
        <w:tc>
          <w:tcPr>
            <w:tcW w:w="2836" w:type="dxa"/>
          </w:tcPr>
          <w:p w14:paraId="47D8F1A6" w14:textId="77777777" w:rsidR="00AC0A63" w:rsidRPr="000735B1" w:rsidRDefault="00AC0A63" w:rsidP="00AC0A63">
            <w:pPr>
              <w:spacing w:line="240" w:lineRule="auto"/>
              <w:rPr>
                <w:rFonts w:cs="Times New Roman"/>
                <w:sz w:val="20"/>
                <w:szCs w:val="20"/>
              </w:rPr>
            </w:pPr>
            <w:r w:rsidRPr="000735B1">
              <w:rPr>
                <w:rFonts w:cs="Times New Roman"/>
                <w:sz w:val="20"/>
                <w:szCs w:val="20"/>
              </w:rPr>
              <w:lastRenderedPageBreak/>
              <w:t>Vicarious somatosensory experience paradigm.</w:t>
            </w:r>
          </w:p>
          <w:p w14:paraId="68BB3F33" w14:textId="13C81010"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gt;&lt;Author&gt;Vandenbroucke&lt;/Author&gt;&lt;Year&gt;2014&lt;/Year&gt;&lt;RecNum&gt;111&lt;/RecNum&gt;&lt;DisplayText&gt;[77]&lt;/DisplayText&gt;&lt;record&gt;&lt;rec-number&gt;111&lt;/rec-number&gt;&lt;foreign-keys&gt;&lt;key app="EN" db-id="2xaaap2efrdzf1eafv5pxxz39e2vzd90zsdz" timestamp="1559213040"&gt;111&lt;/key&gt;&lt;/foreign-keys&gt;&lt;ref-type name="Journal Article"&gt;17&lt;/ref-type&gt;&lt;contributors&gt;&lt;authors&gt;&lt;author&gt;Vandenbroucke, Sophie&lt;/author&gt;&lt;author&gt;Crombez, Geert&lt;/author&gt;&lt;author&gt;Harrar, V&lt;/author&gt;&lt;author&gt;Brusselmans, GRIET&lt;/author&gt;&lt;author&gt;Devulder, Jacques&lt;/author&gt;&lt;author&gt;Spence, C&lt;/author&gt;&lt;author&gt;Goubert, Liesbet&lt;/author&gt;&lt;/authors&gt;&lt;/contributors&gt;&lt;titles&gt;&lt;title&gt;Fibromyalgia patients and controls are equally accurate in detecting tactile stimuli while observing another in pain: An experimental study&lt;/title&gt;&lt;secondary-title&gt;Attention, Perception, &amp;amp; Psychophysics&lt;/secondary-title&gt;&lt;/titles&gt;&lt;periodical&gt;&lt;full-title&gt;Attention, Perception, &amp;amp; Psychophysics&lt;/full-title&gt;&lt;/periodical&gt;&lt;pages&gt;2548-2559&lt;/pages&gt;&lt;volume&gt;76&lt;/volume&gt;&lt;number&gt;8&lt;/number&gt;&lt;dates&gt;&lt;year&gt;2014&lt;/year&gt;&lt;/dates&gt;&lt;isbn&gt;1943-3921&lt;/isbn&gt;&lt;urls&gt;&lt;/urls&gt;&lt;/record&gt;&lt;/Cite&gt;&lt;/EndNote&gt;</w:instrText>
            </w:r>
            <w:r w:rsidRPr="000735B1">
              <w:rPr>
                <w:rFonts w:cs="Times New Roman"/>
                <w:sz w:val="20"/>
                <w:szCs w:val="20"/>
              </w:rPr>
              <w:fldChar w:fldCharType="separate"/>
            </w:r>
            <w:r w:rsidRPr="000735B1">
              <w:rPr>
                <w:rFonts w:cs="Times New Roman"/>
                <w:noProof/>
                <w:sz w:val="20"/>
                <w:szCs w:val="20"/>
              </w:rPr>
              <w:t>[77]</w:t>
            </w:r>
            <w:r w:rsidRPr="000735B1">
              <w:rPr>
                <w:rFonts w:cs="Times New Roman"/>
                <w:sz w:val="20"/>
                <w:szCs w:val="20"/>
              </w:rPr>
              <w:fldChar w:fldCharType="end"/>
            </w:r>
          </w:p>
        </w:tc>
        <w:tc>
          <w:tcPr>
            <w:tcW w:w="3685" w:type="dxa"/>
          </w:tcPr>
          <w:p w14:paraId="727475D2"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Participants view videos of painful experiences (i.e. hands and knives) while experiencing somatosensory stimuli.  Participants indicate when they perceive the somatosensory stimuli. </w:t>
            </w:r>
          </w:p>
        </w:tc>
        <w:tc>
          <w:tcPr>
            <w:tcW w:w="3969" w:type="dxa"/>
          </w:tcPr>
          <w:p w14:paraId="78D8E183"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Neglect of somatosensory stimuli (1) and vicarious somatosensory experiences (2).</w:t>
            </w:r>
          </w:p>
          <w:p w14:paraId="335051E8" w14:textId="77777777" w:rsidR="00AC0A63" w:rsidRPr="000735B1" w:rsidRDefault="00AC0A63" w:rsidP="00AC0A63">
            <w:pPr>
              <w:spacing w:line="240" w:lineRule="auto"/>
              <w:rPr>
                <w:rFonts w:cs="Times New Roman"/>
                <w:sz w:val="20"/>
                <w:szCs w:val="20"/>
              </w:rPr>
            </w:pPr>
            <w:r w:rsidRPr="000735B1">
              <w:rPr>
                <w:rFonts w:cs="Times New Roman"/>
                <w:sz w:val="20"/>
                <w:szCs w:val="20"/>
              </w:rPr>
              <w:t>More vicarious somatosensory experiences (somatosensory perception while observing videos of pain but no actual somatosensory stimulation) and fewer neglect errors (both hands stimulated but only perceive somatosensory stimuli on the side of the pain video).</w:t>
            </w:r>
          </w:p>
          <w:p w14:paraId="2B62F9BD" w14:textId="77777777" w:rsidR="00AC0A63" w:rsidRPr="000735B1" w:rsidRDefault="00AC0A63" w:rsidP="00AC0A63">
            <w:pPr>
              <w:spacing w:line="240" w:lineRule="auto"/>
              <w:rPr>
                <w:rFonts w:cs="Times New Roman"/>
                <w:sz w:val="20"/>
                <w:szCs w:val="20"/>
              </w:rPr>
            </w:pPr>
          </w:p>
        </w:tc>
      </w:tr>
      <w:tr w:rsidR="00AC0A63" w:rsidRPr="000735B1" w14:paraId="534DA9D3" w14:textId="77777777" w:rsidTr="00AC0A63">
        <w:tc>
          <w:tcPr>
            <w:tcW w:w="2836" w:type="dxa"/>
          </w:tcPr>
          <w:p w14:paraId="7D1F3494"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Temporal order judgement.  </w:t>
            </w:r>
          </w:p>
          <w:p w14:paraId="3130FC2A" w14:textId="7A0DCCF2"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fldData xml:space="preserve">PEVuZE5vdGU+PENpdGU+PEF1dGhvcj5Nb3NlbGV5PC9BdXRob3I+PFllYXI+MjAwOTwvWWVhcj48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Nb3NlbGV5PC9BdXRob3I+PFllYXI+MjAwOTwvWWVhcj48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5; 17; 42-44; 48; 68]</w:t>
            </w:r>
            <w:r w:rsidRPr="000735B1">
              <w:rPr>
                <w:rFonts w:cs="Times New Roman"/>
                <w:sz w:val="20"/>
                <w:szCs w:val="20"/>
              </w:rPr>
              <w:fldChar w:fldCharType="end"/>
            </w:r>
          </w:p>
        </w:tc>
        <w:tc>
          <w:tcPr>
            <w:tcW w:w="3685" w:type="dxa"/>
          </w:tcPr>
          <w:p w14:paraId="3F46AE66"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Stimuli are presented at two locations on the body (e.g. one on/near each hand) at various stimulus onset asynchronies (SOAs) meaning that one stimulus is presented at varying lengths of time before the other (this is also known as the inter-stimulus interval).  Participants indicate which stimulus they detected first (or second). </w:t>
            </w:r>
          </w:p>
        </w:tc>
        <w:tc>
          <w:tcPr>
            <w:tcW w:w="3969" w:type="dxa"/>
          </w:tcPr>
          <w:p w14:paraId="159D626A"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Point of subjective simultaneity (PSS).</w:t>
            </w:r>
          </w:p>
          <w:p w14:paraId="51D52A70"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The point at which ‘right stimulus first’ or ‘left stimulus first’ are reported equally often, otherwise described as the point at which the stimuli are perceived as occurring simultaneously.  A PSS significantly greater than zero indicates spatial AB toward the side of the stimulus which was presented latest in time.  </w:t>
            </w:r>
          </w:p>
          <w:p w14:paraId="79C9F1C9" w14:textId="77777777" w:rsidR="00AC0A63" w:rsidRPr="000735B1" w:rsidRDefault="00AC0A63" w:rsidP="00AC0A63">
            <w:pPr>
              <w:spacing w:line="240" w:lineRule="auto"/>
              <w:rPr>
                <w:rFonts w:cs="Times New Roman"/>
                <w:sz w:val="20"/>
                <w:szCs w:val="20"/>
              </w:rPr>
            </w:pPr>
          </w:p>
        </w:tc>
      </w:tr>
      <w:tr w:rsidR="00AC0A63" w:rsidRPr="000735B1" w14:paraId="7E1407B1" w14:textId="77777777" w:rsidTr="00AC0A63">
        <w:tc>
          <w:tcPr>
            <w:tcW w:w="2836" w:type="dxa"/>
          </w:tcPr>
          <w:p w14:paraId="6578DC97" w14:textId="77777777" w:rsidR="00AC0A63" w:rsidRPr="000735B1" w:rsidRDefault="00AC0A63" w:rsidP="00AC0A63">
            <w:pPr>
              <w:spacing w:line="240" w:lineRule="auto"/>
              <w:rPr>
                <w:rFonts w:cs="Times New Roman"/>
                <w:sz w:val="20"/>
                <w:szCs w:val="20"/>
              </w:rPr>
            </w:pPr>
            <w:r w:rsidRPr="000735B1">
              <w:rPr>
                <w:rFonts w:cs="Times New Roman"/>
                <w:sz w:val="20"/>
                <w:szCs w:val="20"/>
              </w:rPr>
              <w:t>Neglect test.</w:t>
            </w:r>
          </w:p>
          <w:p w14:paraId="68B37DFF" w14:textId="5B6F5069"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gt;&lt;Author&gt;Kolb&lt;/Author&gt;&lt;Year&gt;2012&lt;/Year&gt;&lt;RecNum&gt;109&lt;/RecNum&gt;&lt;DisplayText&gt;[32]&lt;/DisplayText&gt;&lt;record&gt;&lt;rec-number&gt;109&lt;/rec-number&gt;&lt;foreign-keys&gt;&lt;key app="EN" db-id="2xaaap2efrdzf1eafv5pxxz39e2vzd90zsdz" timestamp="1559212633"&gt;109&lt;/key&gt;&lt;/foreign-keys&gt;&lt;ref-type name="Journal Article"&gt;17&lt;/ref-type&gt;&lt;contributors&gt;&lt;authors&gt;&lt;author&gt;Kolb, Leonie&lt;/author&gt;&lt;author&gt;Lang, Christoph&lt;/author&gt;&lt;author&gt;Seifert, Frank&lt;/author&gt;&lt;author&gt;Maihöfner, Christian&lt;/author&gt;&lt;/authors&gt;&lt;/contributors&gt;&lt;titles&gt;&lt;title&gt;Cognitive correlates of “neglect-like syndrome” in patients with complex regional pain syndrome&lt;/title&gt;&lt;secondary-title&gt;PAIN®&lt;/secondary-title&gt;&lt;/titles&gt;&lt;periodical&gt;&lt;full-title&gt;PAIN®&lt;/full-title&gt;&lt;/periodical&gt;&lt;pages&gt;1063-1073&lt;/pages&gt;&lt;volume&gt;153&lt;/volume&gt;&lt;number&gt;5&lt;/number&gt;&lt;dates&gt;&lt;year&gt;2012&lt;/year&gt;&lt;/dates&gt;&lt;isbn&gt;0304-3959&lt;/isbn&gt;&lt;urls&gt;&lt;/urls&gt;&lt;/record&gt;&lt;/Cite&gt;&lt;/EndNote&gt;</w:instrText>
            </w:r>
            <w:r w:rsidRPr="000735B1">
              <w:rPr>
                <w:rFonts w:cs="Times New Roman"/>
                <w:sz w:val="20"/>
                <w:szCs w:val="20"/>
              </w:rPr>
              <w:fldChar w:fldCharType="separate"/>
            </w:r>
            <w:r w:rsidRPr="000735B1">
              <w:rPr>
                <w:rFonts w:cs="Times New Roman"/>
                <w:noProof/>
                <w:sz w:val="20"/>
                <w:szCs w:val="20"/>
              </w:rPr>
              <w:t>[32]</w:t>
            </w:r>
            <w:r w:rsidRPr="000735B1">
              <w:rPr>
                <w:rFonts w:cs="Times New Roman"/>
                <w:sz w:val="20"/>
                <w:szCs w:val="20"/>
              </w:rPr>
              <w:fldChar w:fldCharType="end"/>
            </w:r>
          </w:p>
        </w:tc>
        <w:tc>
          <w:tcPr>
            <w:tcW w:w="3685" w:type="dxa"/>
          </w:tcPr>
          <w:p w14:paraId="48F5841E"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Numbers are scattered across a computer screen.  Participants indicate when they notice a number flicker. </w:t>
            </w:r>
          </w:p>
        </w:tc>
        <w:tc>
          <w:tcPr>
            <w:tcW w:w="3969" w:type="dxa"/>
          </w:tcPr>
          <w:p w14:paraId="0DDA3CA2"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Reaction time.</w:t>
            </w:r>
          </w:p>
          <w:p w14:paraId="0854BC24"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 faster reaction time to a number flickering on one side of the screen as compared to the other indicates spatial AB to that hemifield. </w:t>
            </w:r>
          </w:p>
          <w:p w14:paraId="35C267C7" w14:textId="77777777" w:rsidR="00AC0A63" w:rsidRPr="000735B1" w:rsidRDefault="00AC0A63" w:rsidP="00AC0A63">
            <w:pPr>
              <w:spacing w:line="240" w:lineRule="auto"/>
              <w:rPr>
                <w:rFonts w:cs="Times New Roman"/>
                <w:sz w:val="20"/>
                <w:szCs w:val="20"/>
              </w:rPr>
            </w:pPr>
          </w:p>
        </w:tc>
      </w:tr>
      <w:tr w:rsidR="00AC0A63" w:rsidRPr="000735B1" w14:paraId="608C5922" w14:textId="77777777" w:rsidTr="00AC0A63">
        <w:tc>
          <w:tcPr>
            <w:tcW w:w="2836" w:type="dxa"/>
            <w:tcBorders>
              <w:bottom w:val="single" w:sz="4" w:space="0" w:color="auto"/>
            </w:tcBorders>
          </w:tcPr>
          <w:p w14:paraId="61781FAA" w14:textId="77777777" w:rsidR="00AC0A63" w:rsidRPr="000735B1" w:rsidRDefault="00AC0A63" w:rsidP="00AC0A63">
            <w:pPr>
              <w:spacing w:line="240" w:lineRule="auto"/>
              <w:rPr>
                <w:rFonts w:cs="Times New Roman"/>
                <w:sz w:val="20"/>
                <w:szCs w:val="20"/>
              </w:rPr>
            </w:pPr>
            <w:r w:rsidRPr="000735B1">
              <w:rPr>
                <w:rFonts w:cs="Times New Roman"/>
                <w:sz w:val="20"/>
                <w:szCs w:val="20"/>
              </w:rPr>
              <w:t>Spatial cueing task.</w:t>
            </w:r>
          </w:p>
          <w:p w14:paraId="58639B17" w14:textId="7DC54898" w:rsidR="00AC0A63" w:rsidRPr="000735B1" w:rsidRDefault="00AC0A63" w:rsidP="00AC0A63">
            <w:pPr>
              <w:spacing w:line="240" w:lineRule="auto"/>
              <w:rPr>
                <w:rFonts w:cs="Times New Roman"/>
                <w:sz w:val="20"/>
                <w:szCs w:val="20"/>
              </w:rPr>
            </w:pPr>
            <w:r w:rsidRPr="000735B1">
              <w:rPr>
                <w:rFonts w:cs="Times New Roman"/>
                <w:sz w:val="20"/>
                <w:szCs w:val="20"/>
              </w:rPr>
              <w:fldChar w:fldCharType="begin"/>
            </w:r>
            <w:r w:rsidRPr="000735B1">
              <w:rPr>
                <w:rFonts w:cs="Times New Roman"/>
                <w:sz w:val="20"/>
                <w:szCs w:val="20"/>
              </w:rPr>
              <w:instrText xml:space="preserve"> ADDIN EN.CITE &lt;EndNote&gt;&lt;Cite&gt;&lt;Author&gt;Sinforiani&lt;/Author&gt;&lt;Year&gt;1989&lt;/Year&gt;&lt;RecNum&gt;119&lt;/RecNum&gt;&lt;DisplayText&gt;[19; 61]&lt;/DisplayText&gt;&lt;record&gt;&lt;rec-number&gt;119&lt;/rec-number&gt;&lt;foreign-keys&gt;&lt;key app="EN" db-id="2xaaap2efrdzf1eafv5pxxz39e2vzd90zsdz" timestamp="1560783902"&gt;119&lt;/key&gt;&lt;/foreign-keys&gt;&lt;ref-type name="Journal Article"&gt;17&lt;/ref-type&gt;&lt;contributors&gt;&lt;authors&gt;&lt;author&gt;Sinforiani, E&lt;/author&gt;&lt;author&gt;Zinelli, P&lt;/author&gt;&lt;author&gt;Faglia, L&lt;/author&gt;&lt;author&gt;Granella, F&lt;/author&gt;&lt;author&gt;Mauri, M&lt;/author&gt;&lt;author&gt;Manzoni, GC&lt;/author&gt;&lt;author&gt;Turla, M&lt;/author&gt;&lt;author&gt;Mazzucchi, A&lt;/author&gt;&lt;/authors&gt;&lt;/contributors&gt;&lt;titles&gt;&lt;title&gt;Lateralization of visual attention in patients with classic migraine and unilateral prodromes&lt;/title&gt;&lt;secondary-title&gt;Functional neurology&lt;/secondary-title&gt;&lt;/titles&gt;&lt;periodical&gt;&lt;full-title&gt;Functional neurology&lt;/full-title&gt;&lt;/periodical&gt;&lt;pages&gt;247-252&lt;/pages&gt;&lt;volume&gt;4&lt;/volume&gt;&lt;number&gt;3&lt;/number&gt;&lt;dates&gt;&lt;year&gt;1989&lt;/year&gt;&lt;/dates&gt;&lt;isbn&gt;0393-5264&lt;/isbn&gt;&lt;urls&gt;&lt;/urls&gt;&lt;/record&gt;&lt;/Cite&gt;&lt;Cite&gt;&lt;Author&gt;Filippopulos&lt;/Author&gt;&lt;Year&gt;2015&lt;/Year&gt;&lt;RecNum&gt;121&lt;/RecNum&gt;&lt;record&gt;&lt;rec-number&gt;121&lt;/rec-number&gt;&lt;foreign-keys&gt;&lt;key app="EN" db-id="2xaaap2efrdzf1eafv5pxxz39e2vzd90zsdz" timestamp="1560784004"&gt;121&lt;/key&gt;&lt;/foreign-keys&gt;&lt;ref-type name="Journal Article"&gt;17&lt;/ref-type&gt;&lt;contributors&gt;&lt;authors&gt;&lt;author&gt;Filippopulos, Filipp M&lt;/author&gt;&lt;author&gt;Grafenstein, Jessica&lt;/author&gt;&lt;author&gt;Straube, Andreas&lt;/author&gt;&lt;author&gt;Eggert, Thomas&lt;/author&gt;&lt;/authors&gt;&lt;/contributors&gt;&lt;titles&gt;&lt;title&gt;Complex regional pain syndrome (CRPS) or continuous unilateral distal experimental pain stimulation in healthy subjects does not bias visual attention towards one hemifield&lt;/title&gt;&lt;secondary-title&gt;Experimental brain research&lt;/secondary-title&gt;&lt;/titles&gt;&lt;periodical&gt;&lt;full-title&gt;Experimental brain research&lt;/full-title&gt;&lt;/periodical&gt;&lt;pages&gt;3291-3299&lt;/pages&gt;&lt;volume&gt;233&lt;/volume&gt;&lt;number&gt;11&lt;/number&gt;&lt;dates&gt;&lt;year&gt;2015&lt;/year&gt;&lt;/dates&gt;&lt;isbn&gt;0014-4819&lt;/isbn&gt;&lt;urls&gt;&lt;/urls&gt;&lt;/record&gt;&lt;/Cite&gt;&lt;/EndNote&gt;</w:instrText>
            </w:r>
            <w:r w:rsidRPr="000735B1">
              <w:rPr>
                <w:rFonts w:cs="Times New Roman"/>
                <w:sz w:val="20"/>
                <w:szCs w:val="20"/>
              </w:rPr>
              <w:fldChar w:fldCharType="separate"/>
            </w:r>
            <w:r w:rsidRPr="000735B1">
              <w:rPr>
                <w:rFonts w:cs="Times New Roman"/>
                <w:noProof/>
                <w:sz w:val="20"/>
                <w:szCs w:val="20"/>
              </w:rPr>
              <w:t>[19; 61]</w:t>
            </w:r>
            <w:r w:rsidRPr="000735B1">
              <w:rPr>
                <w:rFonts w:cs="Times New Roman"/>
                <w:sz w:val="20"/>
                <w:szCs w:val="20"/>
              </w:rPr>
              <w:fldChar w:fldCharType="end"/>
            </w:r>
          </w:p>
        </w:tc>
        <w:tc>
          <w:tcPr>
            <w:tcW w:w="3685" w:type="dxa"/>
            <w:tcBorders>
              <w:bottom w:val="single" w:sz="4" w:space="0" w:color="auto"/>
            </w:tcBorders>
          </w:tcPr>
          <w:p w14:paraId="0041B580"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 cue is displayed on one side of the computer screen and this is followed by a target either on the same side of the screen or the opposite side.  </w:t>
            </w:r>
          </w:p>
        </w:tc>
        <w:tc>
          <w:tcPr>
            <w:tcW w:w="3969" w:type="dxa"/>
            <w:tcBorders>
              <w:bottom w:val="single" w:sz="4" w:space="0" w:color="auto"/>
            </w:tcBorders>
          </w:tcPr>
          <w:p w14:paraId="73DC9171"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Saccade latencies (1) or reaction times (2).</w:t>
            </w:r>
          </w:p>
          <w:p w14:paraId="6FC480C1"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 shorter saccade latency to targets on one side of the screen indicates spatial AB to visual stimuli in that hemifield. </w:t>
            </w:r>
          </w:p>
        </w:tc>
      </w:tr>
    </w:tbl>
    <w:p w14:paraId="03445249" w14:textId="77777777" w:rsidR="00AC0A63" w:rsidRPr="000735B1" w:rsidRDefault="00AC0A63" w:rsidP="00AC0A63">
      <w:pPr>
        <w:spacing w:after="160" w:line="259" w:lineRule="auto"/>
        <w:rPr>
          <w:sz w:val="20"/>
          <w:szCs w:val="20"/>
        </w:rPr>
      </w:pPr>
      <w:r w:rsidRPr="000735B1">
        <w:rPr>
          <w:i/>
          <w:sz w:val="20"/>
          <w:szCs w:val="20"/>
        </w:rPr>
        <w:t>Note.</w:t>
      </w:r>
      <w:r w:rsidRPr="000735B1">
        <w:rPr>
          <w:sz w:val="20"/>
          <w:szCs w:val="20"/>
        </w:rPr>
        <w:t xml:space="preserve"> (1) indicates first choice of measure to be included in systematic review, (2) indicates second choice if first is not available. AB = attentional bias, ERP = event-related potential, PSS = point of subjective simultaneity.</w:t>
      </w:r>
    </w:p>
    <w:p w14:paraId="6F156154" w14:textId="77777777" w:rsidR="00AC0A63" w:rsidRPr="000735B1" w:rsidRDefault="00AC0A63" w:rsidP="00AC0A63"/>
    <w:tbl>
      <w:tblPr>
        <w:tblStyle w:val="TableGrid3"/>
        <w:tblpPr w:leftFromText="180" w:rightFromText="180" w:vertAnchor="text" w:horzAnchor="margin" w:tblpXSpec="center" w:tblpY="95"/>
        <w:tblW w:w="15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9"/>
        <w:gridCol w:w="3260"/>
        <w:gridCol w:w="1134"/>
        <w:gridCol w:w="1134"/>
        <w:gridCol w:w="1843"/>
        <w:gridCol w:w="1701"/>
        <w:gridCol w:w="1559"/>
        <w:gridCol w:w="1129"/>
      </w:tblGrid>
      <w:tr w:rsidR="00AC0A63" w:rsidRPr="000735B1" w14:paraId="1A1C5A15" w14:textId="77777777" w:rsidTr="00AC0A63">
        <w:tc>
          <w:tcPr>
            <w:tcW w:w="3409" w:type="dxa"/>
          </w:tcPr>
          <w:p w14:paraId="150AC3F3" w14:textId="77777777" w:rsidR="00AC0A63" w:rsidRPr="000735B1" w:rsidRDefault="00AC0A63" w:rsidP="00AC0A63">
            <w:pPr>
              <w:spacing w:line="360" w:lineRule="auto"/>
              <w:rPr>
                <w:rFonts w:cs="Times New Roman"/>
                <w:i/>
                <w:sz w:val="20"/>
                <w:szCs w:val="20"/>
              </w:rPr>
            </w:pPr>
            <w:r w:rsidRPr="000735B1">
              <w:rPr>
                <w:rFonts w:cs="Times New Roman"/>
                <w:i/>
                <w:sz w:val="20"/>
                <w:szCs w:val="20"/>
              </w:rPr>
              <w:t>Table 3</w:t>
            </w:r>
          </w:p>
        </w:tc>
        <w:tc>
          <w:tcPr>
            <w:tcW w:w="3260" w:type="dxa"/>
          </w:tcPr>
          <w:p w14:paraId="590BEB29" w14:textId="77777777" w:rsidR="00AC0A63" w:rsidRPr="000735B1" w:rsidRDefault="00AC0A63" w:rsidP="00AC0A63">
            <w:pPr>
              <w:spacing w:line="240" w:lineRule="auto"/>
              <w:rPr>
                <w:rFonts w:cs="Times New Roman"/>
                <w:i/>
                <w:sz w:val="20"/>
                <w:szCs w:val="20"/>
              </w:rPr>
            </w:pPr>
          </w:p>
        </w:tc>
        <w:tc>
          <w:tcPr>
            <w:tcW w:w="1134" w:type="dxa"/>
          </w:tcPr>
          <w:p w14:paraId="39497257" w14:textId="77777777" w:rsidR="00AC0A63" w:rsidRPr="000735B1" w:rsidRDefault="00AC0A63" w:rsidP="00AC0A63">
            <w:pPr>
              <w:spacing w:line="240" w:lineRule="auto"/>
              <w:rPr>
                <w:rFonts w:cs="Times New Roman"/>
                <w:i/>
                <w:sz w:val="20"/>
                <w:szCs w:val="20"/>
              </w:rPr>
            </w:pPr>
          </w:p>
        </w:tc>
        <w:tc>
          <w:tcPr>
            <w:tcW w:w="1134" w:type="dxa"/>
          </w:tcPr>
          <w:p w14:paraId="51B44367" w14:textId="77777777" w:rsidR="00AC0A63" w:rsidRPr="000735B1" w:rsidRDefault="00AC0A63" w:rsidP="00AC0A63">
            <w:pPr>
              <w:spacing w:line="240" w:lineRule="auto"/>
              <w:rPr>
                <w:rFonts w:cs="Times New Roman"/>
                <w:i/>
                <w:sz w:val="20"/>
                <w:szCs w:val="20"/>
              </w:rPr>
            </w:pPr>
          </w:p>
        </w:tc>
        <w:tc>
          <w:tcPr>
            <w:tcW w:w="1843" w:type="dxa"/>
          </w:tcPr>
          <w:p w14:paraId="0B8AB16B" w14:textId="77777777" w:rsidR="00AC0A63" w:rsidRPr="000735B1" w:rsidRDefault="00AC0A63" w:rsidP="00AC0A63">
            <w:pPr>
              <w:spacing w:line="240" w:lineRule="auto"/>
              <w:rPr>
                <w:rFonts w:cs="Times New Roman"/>
                <w:sz w:val="20"/>
                <w:szCs w:val="20"/>
              </w:rPr>
            </w:pPr>
          </w:p>
        </w:tc>
        <w:tc>
          <w:tcPr>
            <w:tcW w:w="1701" w:type="dxa"/>
          </w:tcPr>
          <w:p w14:paraId="62C51808" w14:textId="77777777" w:rsidR="00AC0A63" w:rsidRPr="000735B1" w:rsidRDefault="00AC0A63" w:rsidP="00AC0A63">
            <w:pPr>
              <w:spacing w:line="240" w:lineRule="auto"/>
              <w:rPr>
                <w:rFonts w:cs="Times New Roman"/>
                <w:sz w:val="20"/>
                <w:szCs w:val="20"/>
              </w:rPr>
            </w:pPr>
          </w:p>
        </w:tc>
        <w:tc>
          <w:tcPr>
            <w:tcW w:w="1559" w:type="dxa"/>
          </w:tcPr>
          <w:p w14:paraId="3E37D3A8" w14:textId="77777777" w:rsidR="00AC0A63" w:rsidRPr="000735B1" w:rsidRDefault="00AC0A63" w:rsidP="00AC0A63">
            <w:pPr>
              <w:spacing w:line="240" w:lineRule="auto"/>
              <w:rPr>
                <w:rFonts w:cs="Times New Roman"/>
                <w:sz w:val="20"/>
                <w:szCs w:val="20"/>
              </w:rPr>
            </w:pPr>
          </w:p>
        </w:tc>
        <w:tc>
          <w:tcPr>
            <w:tcW w:w="1129" w:type="dxa"/>
          </w:tcPr>
          <w:p w14:paraId="7EBFAB52" w14:textId="77777777" w:rsidR="00AC0A63" w:rsidRPr="000735B1" w:rsidRDefault="00AC0A63" w:rsidP="00AC0A63">
            <w:pPr>
              <w:spacing w:line="240" w:lineRule="auto"/>
              <w:rPr>
                <w:rFonts w:cs="Times New Roman"/>
                <w:i/>
                <w:sz w:val="20"/>
                <w:szCs w:val="20"/>
              </w:rPr>
            </w:pPr>
          </w:p>
        </w:tc>
      </w:tr>
      <w:tr w:rsidR="00AC0A63" w:rsidRPr="000735B1" w14:paraId="6BC96035" w14:textId="77777777" w:rsidTr="00AC0A63">
        <w:tc>
          <w:tcPr>
            <w:tcW w:w="15169" w:type="dxa"/>
            <w:gridSpan w:val="8"/>
            <w:tcBorders>
              <w:bottom w:val="single" w:sz="4" w:space="0" w:color="auto"/>
            </w:tcBorders>
          </w:tcPr>
          <w:p w14:paraId="4CB8A3AE" w14:textId="77777777" w:rsidR="00AC0A63" w:rsidRPr="000735B1" w:rsidRDefault="00AC0A63" w:rsidP="00AC0A63">
            <w:pPr>
              <w:spacing w:line="240" w:lineRule="auto"/>
              <w:rPr>
                <w:rFonts w:cs="Times New Roman"/>
                <w:sz w:val="20"/>
                <w:szCs w:val="20"/>
              </w:rPr>
            </w:pPr>
            <w:r w:rsidRPr="000735B1">
              <w:rPr>
                <w:rFonts w:cs="Times New Roman"/>
                <w:sz w:val="20"/>
                <w:szCs w:val="20"/>
              </w:rPr>
              <w:t>Between-groups meta-analyses of attentional bias to somatosensory stimuli in chronic pain versus healthy participants</w:t>
            </w:r>
          </w:p>
          <w:p w14:paraId="626C320F" w14:textId="77777777" w:rsidR="00AC0A63" w:rsidRPr="000735B1" w:rsidRDefault="00AC0A63" w:rsidP="00AC0A63">
            <w:pPr>
              <w:spacing w:line="240" w:lineRule="auto"/>
              <w:rPr>
                <w:rFonts w:cs="Times New Roman"/>
                <w:i/>
                <w:sz w:val="20"/>
                <w:szCs w:val="20"/>
              </w:rPr>
            </w:pPr>
          </w:p>
        </w:tc>
      </w:tr>
      <w:tr w:rsidR="00AC0A63" w:rsidRPr="000735B1" w14:paraId="473CF522" w14:textId="77777777" w:rsidTr="00AC0A63">
        <w:tc>
          <w:tcPr>
            <w:tcW w:w="3409" w:type="dxa"/>
            <w:tcBorders>
              <w:top w:val="single" w:sz="4" w:space="0" w:color="auto"/>
              <w:bottom w:val="single" w:sz="4" w:space="0" w:color="auto"/>
            </w:tcBorders>
          </w:tcPr>
          <w:p w14:paraId="277CCDA3"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Description</w:t>
            </w:r>
          </w:p>
        </w:tc>
        <w:tc>
          <w:tcPr>
            <w:tcW w:w="3260" w:type="dxa"/>
            <w:tcBorders>
              <w:top w:val="single" w:sz="4" w:space="0" w:color="auto"/>
              <w:bottom w:val="single" w:sz="4" w:space="0" w:color="auto"/>
            </w:tcBorders>
          </w:tcPr>
          <w:p w14:paraId="79E9ADC5" w14:textId="77777777" w:rsidR="00AC0A63" w:rsidRPr="000735B1" w:rsidRDefault="00AC0A63" w:rsidP="00AC0A63">
            <w:pPr>
              <w:spacing w:line="240" w:lineRule="auto"/>
              <w:rPr>
                <w:rFonts w:cs="Times New Roman"/>
                <w:b/>
                <w:sz w:val="20"/>
                <w:szCs w:val="20"/>
              </w:rPr>
            </w:pPr>
            <w:r w:rsidRPr="000735B1">
              <w:rPr>
                <w:rFonts w:cs="Times New Roman"/>
                <w:b/>
                <w:i/>
                <w:sz w:val="20"/>
                <w:szCs w:val="20"/>
              </w:rPr>
              <w:t>N</w:t>
            </w:r>
            <w:r w:rsidRPr="000735B1">
              <w:rPr>
                <w:rFonts w:cs="Times New Roman"/>
                <w:b/>
                <w:sz w:val="20"/>
                <w:szCs w:val="20"/>
              </w:rPr>
              <w:t xml:space="preserve"> Included studies</w:t>
            </w:r>
          </w:p>
        </w:tc>
        <w:tc>
          <w:tcPr>
            <w:tcW w:w="1134" w:type="dxa"/>
            <w:tcBorders>
              <w:top w:val="single" w:sz="4" w:space="0" w:color="auto"/>
              <w:bottom w:val="single" w:sz="4" w:space="0" w:color="auto"/>
            </w:tcBorders>
          </w:tcPr>
          <w:p w14:paraId="14BC4A51" w14:textId="77777777" w:rsidR="00AC0A63" w:rsidRPr="000735B1" w:rsidRDefault="00AC0A63" w:rsidP="00AC0A63">
            <w:pPr>
              <w:spacing w:line="240" w:lineRule="auto"/>
              <w:rPr>
                <w:rFonts w:cs="Times New Roman"/>
                <w:b/>
                <w:sz w:val="20"/>
                <w:szCs w:val="20"/>
              </w:rPr>
            </w:pPr>
            <w:r w:rsidRPr="000735B1">
              <w:rPr>
                <w:rFonts w:cs="Times New Roman"/>
                <w:b/>
                <w:i/>
                <w:sz w:val="20"/>
                <w:szCs w:val="20"/>
              </w:rPr>
              <w:t>N</w:t>
            </w:r>
            <w:r w:rsidRPr="000735B1">
              <w:rPr>
                <w:rFonts w:cs="Times New Roman"/>
                <w:b/>
                <w:sz w:val="20"/>
                <w:szCs w:val="20"/>
              </w:rPr>
              <w:t xml:space="preserve"> Chronic pain</w:t>
            </w:r>
          </w:p>
        </w:tc>
        <w:tc>
          <w:tcPr>
            <w:tcW w:w="1134" w:type="dxa"/>
            <w:tcBorders>
              <w:top w:val="single" w:sz="4" w:space="0" w:color="auto"/>
              <w:bottom w:val="single" w:sz="4" w:space="0" w:color="auto"/>
            </w:tcBorders>
          </w:tcPr>
          <w:p w14:paraId="167BC0B2" w14:textId="77777777" w:rsidR="00AC0A63" w:rsidRPr="000735B1" w:rsidRDefault="00AC0A63" w:rsidP="00AC0A63">
            <w:pPr>
              <w:spacing w:line="240" w:lineRule="auto"/>
              <w:rPr>
                <w:rFonts w:cs="Times New Roman"/>
                <w:b/>
                <w:sz w:val="20"/>
                <w:szCs w:val="20"/>
              </w:rPr>
            </w:pPr>
            <w:r w:rsidRPr="000735B1">
              <w:rPr>
                <w:rFonts w:cs="Times New Roman"/>
                <w:b/>
                <w:i/>
                <w:sz w:val="20"/>
                <w:szCs w:val="20"/>
              </w:rPr>
              <w:t>N</w:t>
            </w:r>
            <w:r w:rsidRPr="000735B1">
              <w:rPr>
                <w:rFonts w:cs="Times New Roman"/>
                <w:b/>
                <w:sz w:val="20"/>
                <w:szCs w:val="20"/>
              </w:rPr>
              <w:t xml:space="preserve"> Healthy</w:t>
            </w:r>
          </w:p>
        </w:tc>
        <w:tc>
          <w:tcPr>
            <w:tcW w:w="1843" w:type="dxa"/>
            <w:tcBorders>
              <w:top w:val="single" w:sz="4" w:space="0" w:color="auto"/>
              <w:bottom w:val="single" w:sz="4" w:space="0" w:color="auto"/>
            </w:tcBorders>
          </w:tcPr>
          <w:p w14:paraId="249C3A24"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 xml:space="preserve">Hedges’ </w:t>
            </w:r>
            <w:r w:rsidRPr="000735B1">
              <w:rPr>
                <w:rFonts w:cs="Times New Roman"/>
                <w:b/>
                <w:i/>
                <w:sz w:val="20"/>
                <w:szCs w:val="20"/>
              </w:rPr>
              <w:t>g</w:t>
            </w:r>
            <w:r w:rsidRPr="000735B1">
              <w:rPr>
                <w:rFonts w:cs="Times New Roman"/>
                <w:b/>
                <w:sz w:val="20"/>
                <w:szCs w:val="20"/>
              </w:rPr>
              <w:t xml:space="preserve"> (95% CI)</w:t>
            </w:r>
          </w:p>
        </w:tc>
        <w:tc>
          <w:tcPr>
            <w:tcW w:w="1701" w:type="dxa"/>
            <w:tcBorders>
              <w:top w:val="single" w:sz="4" w:space="0" w:color="auto"/>
              <w:bottom w:val="single" w:sz="4" w:space="0" w:color="auto"/>
            </w:tcBorders>
          </w:tcPr>
          <w:p w14:paraId="186F49E0"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 xml:space="preserve">Test for overall effect, </w:t>
            </w:r>
            <w:r w:rsidRPr="000735B1">
              <w:rPr>
                <w:rFonts w:cs="Times New Roman"/>
                <w:b/>
                <w:i/>
                <w:sz w:val="20"/>
                <w:szCs w:val="20"/>
              </w:rPr>
              <w:t>Z</w:t>
            </w:r>
            <w:r w:rsidRPr="000735B1">
              <w:rPr>
                <w:rFonts w:cs="Times New Roman"/>
                <w:b/>
                <w:sz w:val="20"/>
                <w:szCs w:val="20"/>
              </w:rPr>
              <w:t xml:space="preserve"> and </w:t>
            </w:r>
            <w:r w:rsidRPr="000735B1">
              <w:rPr>
                <w:rFonts w:cs="Times New Roman"/>
                <w:b/>
                <w:i/>
                <w:sz w:val="20"/>
                <w:szCs w:val="20"/>
              </w:rPr>
              <w:t>p</w:t>
            </w:r>
          </w:p>
        </w:tc>
        <w:tc>
          <w:tcPr>
            <w:tcW w:w="1559" w:type="dxa"/>
            <w:tcBorders>
              <w:top w:val="single" w:sz="4" w:space="0" w:color="auto"/>
              <w:bottom w:val="single" w:sz="4" w:space="0" w:color="auto"/>
            </w:tcBorders>
          </w:tcPr>
          <w:p w14:paraId="0071E534"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 xml:space="preserve">Cochrane’s </w:t>
            </w:r>
            <w:r w:rsidRPr="000735B1">
              <w:rPr>
                <w:rFonts w:cs="Times New Roman"/>
                <w:b/>
                <w:i/>
                <w:sz w:val="20"/>
                <w:szCs w:val="20"/>
              </w:rPr>
              <w:t xml:space="preserve">Q </w:t>
            </w:r>
            <w:r w:rsidRPr="000735B1">
              <w:rPr>
                <w:rFonts w:cs="Times New Roman"/>
                <w:b/>
                <w:sz w:val="20"/>
                <w:szCs w:val="20"/>
              </w:rPr>
              <w:t xml:space="preserve">and </w:t>
            </w:r>
            <w:r w:rsidRPr="000735B1">
              <w:rPr>
                <w:rFonts w:cs="Times New Roman"/>
                <w:b/>
                <w:i/>
                <w:sz w:val="20"/>
                <w:szCs w:val="20"/>
              </w:rPr>
              <w:t>p</w:t>
            </w:r>
          </w:p>
        </w:tc>
        <w:tc>
          <w:tcPr>
            <w:tcW w:w="1129" w:type="dxa"/>
            <w:tcBorders>
              <w:top w:val="single" w:sz="4" w:space="0" w:color="auto"/>
              <w:bottom w:val="single" w:sz="4" w:space="0" w:color="auto"/>
            </w:tcBorders>
          </w:tcPr>
          <w:p w14:paraId="2C72B2AA" w14:textId="77777777" w:rsidR="00AC0A63" w:rsidRPr="000735B1" w:rsidRDefault="00AC0A63" w:rsidP="00AC0A63">
            <w:pPr>
              <w:spacing w:line="240" w:lineRule="auto"/>
              <w:rPr>
                <w:rFonts w:cs="Times New Roman"/>
                <w:b/>
                <w:i/>
                <w:sz w:val="20"/>
                <w:szCs w:val="20"/>
                <w:vertAlign w:val="superscript"/>
              </w:rPr>
            </w:pPr>
            <w:r w:rsidRPr="000735B1">
              <w:rPr>
                <w:rFonts w:cs="Times New Roman"/>
                <w:b/>
                <w:i/>
                <w:sz w:val="20"/>
                <w:szCs w:val="20"/>
              </w:rPr>
              <w:t>I</w:t>
            </w:r>
            <w:r w:rsidRPr="000735B1">
              <w:rPr>
                <w:rFonts w:cs="Times New Roman"/>
                <w:b/>
                <w:i/>
                <w:sz w:val="20"/>
                <w:szCs w:val="20"/>
                <w:vertAlign w:val="superscript"/>
              </w:rPr>
              <w:t>2</w:t>
            </w:r>
          </w:p>
        </w:tc>
      </w:tr>
      <w:tr w:rsidR="00AC0A63" w:rsidRPr="000735B1" w14:paraId="255D357F" w14:textId="77777777" w:rsidTr="00AC0A63">
        <w:tc>
          <w:tcPr>
            <w:tcW w:w="3409" w:type="dxa"/>
            <w:tcBorders>
              <w:top w:val="single" w:sz="4" w:space="0" w:color="auto"/>
            </w:tcBorders>
          </w:tcPr>
          <w:p w14:paraId="0894E25F"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B to the somatosensory modality: chronic pain vs healthy participants. </w:t>
            </w:r>
          </w:p>
          <w:p w14:paraId="52BD1D8B" w14:textId="77777777" w:rsidR="00AC0A63" w:rsidRPr="000735B1" w:rsidRDefault="00AC0A63" w:rsidP="00AC0A63">
            <w:pPr>
              <w:spacing w:line="240" w:lineRule="auto"/>
              <w:rPr>
                <w:rFonts w:cs="Times New Roman"/>
                <w:sz w:val="20"/>
                <w:szCs w:val="20"/>
              </w:rPr>
            </w:pPr>
          </w:p>
        </w:tc>
        <w:tc>
          <w:tcPr>
            <w:tcW w:w="3260" w:type="dxa"/>
            <w:tcBorders>
              <w:top w:val="single" w:sz="4" w:space="0" w:color="auto"/>
            </w:tcBorders>
          </w:tcPr>
          <w:p w14:paraId="3C233ED4" w14:textId="5493C82F" w:rsidR="00AC0A63" w:rsidRPr="000735B1" w:rsidRDefault="00AC0A63" w:rsidP="00AC0A63">
            <w:pPr>
              <w:spacing w:line="240" w:lineRule="auto"/>
              <w:rPr>
                <w:rFonts w:cs="Times New Roman"/>
                <w:sz w:val="20"/>
                <w:szCs w:val="20"/>
              </w:rPr>
            </w:pPr>
            <w:r w:rsidRPr="000735B1">
              <w:rPr>
                <w:rFonts w:cs="Times New Roman"/>
                <w:sz w:val="20"/>
                <w:szCs w:val="20"/>
              </w:rPr>
              <w:t xml:space="preserve">10 </w:t>
            </w:r>
            <w:r w:rsidRPr="000735B1">
              <w:rPr>
                <w:rFonts w:cs="Times New Roman"/>
                <w:sz w:val="20"/>
                <w:szCs w:val="20"/>
              </w:rPr>
              <w:fldChar w:fldCharType="begin">
                <w:fldData xml:space="preserve">PEVuZE5vdGU+PENpdGU+PEF1dGhvcj5EZSBUb21tYXNvPC9BdXRob3I+PFllYXI+MjAwODwvWWVh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EZSBUb21tYXNvPC9BdXRob3I+PFllYXI+MjAwODwvWWVh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12; 41; 46; 62; 63; 65; 71; 72; 75; 77]</w:t>
            </w:r>
            <w:r w:rsidRPr="000735B1">
              <w:rPr>
                <w:rFonts w:cs="Times New Roman"/>
                <w:sz w:val="20"/>
                <w:szCs w:val="20"/>
              </w:rPr>
              <w:fldChar w:fldCharType="end"/>
            </w:r>
          </w:p>
          <w:p w14:paraId="2F2E22FC" w14:textId="77777777" w:rsidR="00AC0A63" w:rsidRPr="000735B1" w:rsidRDefault="00AC0A63" w:rsidP="00AC0A63">
            <w:pPr>
              <w:spacing w:line="240" w:lineRule="auto"/>
              <w:rPr>
                <w:rFonts w:cs="Times New Roman"/>
                <w:sz w:val="20"/>
                <w:szCs w:val="20"/>
              </w:rPr>
            </w:pPr>
          </w:p>
        </w:tc>
        <w:tc>
          <w:tcPr>
            <w:tcW w:w="1134" w:type="dxa"/>
            <w:tcBorders>
              <w:top w:val="single" w:sz="4" w:space="0" w:color="auto"/>
            </w:tcBorders>
          </w:tcPr>
          <w:p w14:paraId="1800DA77" w14:textId="77777777" w:rsidR="00AC0A63" w:rsidRPr="000735B1" w:rsidRDefault="00AC0A63" w:rsidP="00AC0A63">
            <w:pPr>
              <w:spacing w:line="240" w:lineRule="auto"/>
              <w:rPr>
                <w:rFonts w:cs="Times New Roman"/>
                <w:sz w:val="20"/>
                <w:szCs w:val="20"/>
              </w:rPr>
            </w:pPr>
            <w:r w:rsidRPr="000735B1">
              <w:rPr>
                <w:rFonts w:cs="Times New Roman"/>
                <w:sz w:val="20"/>
                <w:szCs w:val="20"/>
              </w:rPr>
              <w:t>269</w:t>
            </w:r>
          </w:p>
        </w:tc>
        <w:tc>
          <w:tcPr>
            <w:tcW w:w="1134" w:type="dxa"/>
            <w:tcBorders>
              <w:top w:val="single" w:sz="4" w:space="0" w:color="auto"/>
            </w:tcBorders>
          </w:tcPr>
          <w:p w14:paraId="73C9D48E" w14:textId="77777777" w:rsidR="00AC0A63" w:rsidRPr="000735B1" w:rsidRDefault="00AC0A63" w:rsidP="00AC0A63">
            <w:pPr>
              <w:spacing w:line="240" w:lineRule="auto"/>
              <w:rPr>
                <w:rFonts w:cs="Times New Roman"/>
                <w:sz w:val="20"/>
                <w:szCs w:val="20"/>
              </w:rPr>
            </w:pPr>
            <w:r w:rsidRPr="000735B1">
              <w:rPr>
                <w:rFonts w:cs="Times New Roman"/>
                <w:sz w:val="20"/>
                <w:szCs w:val="20"/>
              </w:rPr>
              <w:t>266</w:t>
            </w:r>
          </w:p>
        </w:tc>
        <w:tc>
          <w:tcPr>
            <w:tcW w:w="1843" w:type="dxa"/>
            <w:tcBorders>
              <w:top w:val="single" w:sz="4" w:space="0" w:color="auto"/>
            </w:tcBorders>
          </w:tcPr>
          <w:p w14:paraId="20EC36D0" w14:textId="77777777" w:rsidR="00AC0A63" w:rsidRPr="000735B1" w:rsidRDefault="00AC0A63" w:rsidP="00AC0A63">
            <w:pPr>
              <w:spacing w:line="240" w:lineRule="auto"/>
              <w:rPr>
                <w:rFonts w:cs="Times New Roman"/>
                <w:sz w:val="20"/>
                <w:szCs w:val="20"/>
              </w:rPr>
            </w:pPr>
            <w:r w:rsidRPr="000735B1">
              <w:rPr>
                <w:rFonts w:cs="Times New Roman"/>
                <w:sz w:val="20"/>
                <w:szCs w:val="20"/>
              </w:rPr>
              <w:t>0.27 (-0.04, 0.58)</w:t>
            </w:r>
          </w:p>
        </w:tc>
        <w:tc>
          <w:tcPr>
            <w:tcW w:w="1701" w:type="dxa"/>
            <w:tcBorders>
              <w:top w:val="single" w:sz="4" w:space="0" w:color="auto"/>
            </w:tcBorders>
          </w:tcPr>
          <w:p w14:paraId="20FF7A58"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1.68, </w:t>
            </w:r>
            <w:r w:rsidRPr="000735B1">
              <w:rPr>
                <w:rFonts w:cs="Times New Roman"/>
                <w:i/>
                <w:sz w:val="20"/>
                <w:szCs w:val="20"/>
              </w:rPr>
              <w:t>p</w:t>
            </w:r>
            <w:r w:rsidRPr="000735B1">
              <w:rPr>
                <w:rFonts w:cs="Times New Roman"/>
                <w:sz w:val="20"/>
                <w:szCs w:val="20"/>
              </w:rPr>
              <w:t xml:space="preserve"> = .093</w:t>
            </w:r>
          </w:p>
        </w:tc>
        <w:tc>
          <w:tcPr>
            <w:tcW w:w="1559" w:type="dxa"/>
            <w:tcBorders>
              <w:top w:val="single" w:sz="4" w:space="0" w:color="auto"/>
            </w:tcBorders>
          </w:tcPr>
          <w:p w14:paraId="04053EF7"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26.99, </w:t>
            </w:r>
            <w:r w:rsidRPr="000735B1">
              <w:rPr>
                <w:rFonts w:cs="Times New Roman"/>
                <w:i/>
                <w:sz w:val="20"/>
                <w:szCs w:val="20"/>
              </w:rPr>
              <w:t>p</w:t>
            </w:r>
            <w:r w:rsidRPr="000735B1">
              <w:rPr>
                <w:rFonts w:cs="Times New Roman"/>
                <w:sz w:val="20"/>
                <w:szCs w:val="20"/>
              </w:rPr>
              <w:t xml:space="preserve"> = .001</w:t>
            </w:r>
          </w:p>
        </w:tc>
        <w:tc>
          <w:tcPr>
            <w:tcW w:w="1129" w:type="dxa"/>
            <w:tcBorders>
              <w:top w:val="single" w:sz="4" w:space="0" w:color="auto"/>
            </w:tcBorders>
          </w:tcPr>
          <w:p w14:paraId="584D37A9" w14:textId="77777777" w:rsidR="00AC0A63" w:rsidRPr="000735B1" w:rsidRDefault="00AC0A63" w:rsidP="00AC0A63">
            <w:pPr>
              <w:spacing w:line="240" w:lineRule="auto"/>
              <w:rPr>
                <w:rFonts w:cs="Times New Roman"/>
                <w:sz w:val="20"/>
                <w:szCs w:val="20"/>
              </w:rPr>
            </w:pPr>
            <w:r w:rsidRPr="000735B1">
              <w:rPr>
                <w:rFonts w:cs="Times New Roman"/>
                <w:sz w:val="20"/>
                <w:szCs w:val="20"/>
              </w:rPr>
              <w:t>66.7%</w:t>
            </w:r>
          </w:p>
        </w:tc>
      </w:tr>
      <w:tr w:rsidR="00AC0A63" w:rsidRPr="000735B1" w14:paraId="5FC21D04" w14:textId="77777777" w:rsidTr="00AC0A63">
        <w:tc>
          <w:tcPr>
            <w:tcW w:w="3409" w:type="dxa"/>
          </w:tcPr>
          <w:p w14:paraId="03DA2095"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B to the somatosensory modality: chronic pain vs healthy participants. </w:t>
            </w:r>
          </w:p>
          <w:p w14:paraId="6220A6A1" w14:textId="1562840A" w:rsidR="00AC0A63" w:rsidRPr="000735B1" w:rsidRDefault="00AC0A63" w:rsidP="00AC0A63">
            <w:pPr>
              <w:spacing w:line="240" w:lineRule="auto"/>
              <w:rPr>
                <w:rFonts w:cs="Times New Roman"/>
                <w:sz w:val="20"/>
                <w:szCs w:val="20"/>
              </w:rPr>
            </w:pPr>
            <w:r w:rsidRPr="000735B1">
              <w:rPr>
                <w:rFonts w:cs="Times New Roman"/>
                <w:sz w:val="20"/>
                <w:szCs w:val="20"/>
              </w:rPr>
              <w:lastRenderedPageBreak/>
              <w:t xml:space="preserve">Sensitivity analysis omitting </w:t>
            </w:r>
            <w:r w:rsidRPr="000735B1">
              <w:rPr>
                <w:rFonts w:cs="Times New Roman"/>
                <w:sz w:val="20"/>
                <w:szCs w:val="20"/>
              </w:rPr>
              <w:fldChar w:fldCharType="begin"/>
            </w:r>
            <w:r w:rsidRPr="000735B1">
              <w:rPr>
                <w:rFonts w:cs="Times New Roman"/>
                <w:sz w:val="20"/>
                <w:szCs w:val="20"/>
              </w:rPr>
              <w:instrText xml:space="preserve"> ADDIN EN.CITE &lt;EndNote&gt;&lt;Cite AuthorYear="1"&gt;&lt;Author&gt;Stankewitz&lt;/Author&gt;&lt;Year&gt;2018&lt;/Year&gt;&lt;RecNum&gt;112&lt;/RecNum&gt;&lt;DisplayText&gt;Stankewitz et al. [63]&lt;/DisplayText&gt;&lt;record&gt;&lt;rec-number&gt;112&lt;/rec-number&gt;&lt;foreign-keys&gt;&lt;key app="EN" db-id="2xaaap2efrdzf1eafv5pxxz39e2vzd90zsdz" timestamp="1559213121"&gt;112&lt;/key&gt;&lt;/foreign-keys&gt;&lt;ref-type name="Journal Article"&gt;17&lt;/ref-type&gt;&lt;contributors&gt;&lt;authors&gt;&lt;author&gt;Stankewitz, Anne&lt;/author&gt;&lt;author&gt;Sorg, Christian&lt;/author&gt;&lt;author&gt;von Kalckreuth, Alexander&lt;/author&gt;&lt;author&gt;Schulz, Enrico&lt;/author&gt;&lt;author&gt;Valet, Michael&lt;/author&gt;&lt;author&gt;Neufang, Susanne&lt;/author&gt;&lt;author&gt;Zimmer, Claus&lt;/author&gt;&lt;author&gt;Henningsen, Peter&lt;/author&gt;&lt;author&gt;Gündel, Harald&lt;/author&gt;&lt;author&gt;Wohlschläger, Afra M&lt;/author&gt;&lt;/authors&gt;&lt;/contributors&gt;&lt;titles&gt;&lt;title&gt;Fronto‐Insular Connectivity during Pain Distraction Is Impaired in Patients with Somatoform Pain&lt;/title&gt;&lt;secondary-title&gt;Journal of Neuroimaging&lt;/secondary-title&gt;&lt;/titles&gt;&lt;periodical&gt;&lt;full-title&gt;Journal of Neuroimaging&lt;/full-title&gt;&lt;/periodical&gt;&lt;pages&gt;621-628&lt;/pages&gt;&lt;volume&gt;28&lt;/volume&gt;&lt;number&gt;6&lt;/number&gt;&lt;dates&gt;&lt;year&gt;2018&lt;/year&gt;&lt;/dates&gt;&lt;isbn&gt;1051-2284&lt;/isbn&gt;&lt;urls&gt;&lt;/urls&gt;&lt;/record&gt;&lt;/Cite&gt;&lt;/EndNote&gt;</w:instrText>
            </w:r>
            <w:r w:rsidRPr="000735B1">
              <w:rPr>
                <w:rFonts w:cs="Times New Roman"/>
                <w:sz w:val="20"/>
                <w:szCs w:val="20"/>
              </w:rPr>
              <w:fldChar w:fldCharType="separate"/>
            </w:r>
            <w:r w:rsidRPr="000735B1">
              <w:rPr>
                <w:rFonts w:cs="Times New Roman"/>
                <w:noProof/>
                <w:sz w:val="20"/>
                <w:szCs w:val="20"/>
              </w:rPr>
              <w:t>Stankewitz et al. [63]</w:t>
            </w:r>
            <w:r w:rsidRPr="000735B1">
              <w:rPr>
                <w:rFonts w:cs="Times New Roman"/>
                <w:sz w:val="20"/>
                <w:szCs w:val="20"/>
              </w:rPr>
              <w:fldChar w:fldCharType="end"/>
            </w:r>
            <w:r w:rsidRPr="000735B1">
              <w:rPr>
                <w:rFonts w:cs="Times New Roman"/>
                <w:sz w:val="20"/>
                <w:szCs w:val="20"/>
              </w:rPr>
              <w:t xml:space="preserve">. </w:t>
            </w:r>
          </w:p>
          <w:p w14:paraId="19A558AA" w14:textId="77777777" w:rsidR="00AC0A63" w:rsidRPr="000735B1" w:rsidRDefault="00AC0A63" w:rsidP="00AC0A63">
            <w:pPr>
              <w:spacing w:line="240" w:lineRule="auto"/>
              <w:rPr>
                <w:rFonts w:cs="Times New Roman"/>
                <w:sz w:val="20"/>
                <w:szCs w:val="20"/>
              </w:rPr>
            </w:pPr>
          </w:p>
        </w:tc>
        <w:tc>
          <w:tcPr>
            <w:tcW w:w="3260" w:type="dxa"/>
          </w:tcPr>
          <w:p w14:paraId="774733FE" w14:textId="49B8D3CD" w:rsidR="00AC0A63" w:rsidRPr="000735B1" w:rsidRDefault="00AC0A63" w:rsidP="00AC0A63">
            <w:pPr>
              <w:spacing w:line="240" w:lineRule="auto"/>
              <w:rPr>
                <w:rFonts w:cs="Times New Roman"/>
                <w:sz w:val="20"/>
                <w:szCs w:val="20"/>
              </w:rPr>
            </w:pPr>
            <w:r w:rsidRPr="000735B1">
              <w:rPr>
                <w:rFonts w:cs="Times New Roman"/>
                <w:sz w:val="20"/>
                <w:szCs w:val="20"/>
              </w:rPr>
              <w:lastRenderedPageBreak/>
              <w:t xml:space="preserve">9 </w:t>
            </w:r>
            <w:r w:rsidRPr="000735B1">
              <w:rPr>
                <w:rFonts w:cs="Times New Roman"/>
                <w:sz w:val="20"/>
                <w:szCs w:val="20"/>
              </w:rPr>
              <w:fldChar w:fldCharType="begin">
                <w:fldData xml:space="preserve">PEVuZE5vdGU+PENpdGU+PEF1dGhvcj5EZSBUb21tYXNvPC9BdXRob3I+PFllYXI+MjAwODwvWWVh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EZSBUb21tYXNvPC9BdXRob3I+PFllYXI+MjAwODwvWWVh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12; 41; 46; 62; 65; 71; 72; 75; 77]</w:t>
            </w:r>
            <w:r w:rsidRPr="000735B1">
              <w:rPr>
                <w:rFonts w:cs="Times New Roman"/>
                <w:sz w:val="20"/>
                <w:szCs w:val="20"/>
              </w:rPr>
              <w:fldChar w:fldCharType="end"/>
            </w:r>
          </w:p>
          <w:p w14:paraId="01A286FF" w14:textId="77777777" w:rsidR="00AC0A63" w:rsidRPr="000735B1" w:rsidRDefault="00AC0A63" w:rsidP="00AC0A63">
            <w:pPr>
              <w:spacing w:line="240" w:lineRule="auto"/>
              <w:rPr>
                <w:rFonts w:cs="Times New Roman"/>
                <w:sz w:val="20"/>
                <w:szCs w:val="20"/>
              </w:rPr>
            </w:pPr>
          </w:p>
        </w:tc>
        <w:tc>
          <w:tcPr>
            <w:tcW w:w="1134" w:type="dxa"/>
          </w:tcPr>
          <w:p w14:paraId="53219185" w14:textId="77777777" w:rsidR="00AC0A63" w:rsidRPr="000735B1" w:rsidRDefault="00AC0A63" w:rsidP="00AC0A63">
            <w:pPr>
              <w:spacing w:line="240" w:lineRule="auto"/>
              <w:rPr>
                <w:rFonts w:cs="Times New Roman"/>
                <w:sz w:val="20"/>
                <w:szCs w:val="20"/>
              </w:rPr>
            </w:pPr>
            <w:r w:rsidRPr="000735B1">
              <w:rPr>
                <w:rFonts w:cs="Times New Roman"/>
                <w:sz w:val="20"/>
                <w:szCs w:val="20"/>
              </w:rPr>
              <w:t>256</w:t>
            </w:r>
          </w:p>
        </w:tc>
        <w:tc>
          <w:tcPr>
            <w:tcW w:w="1134" w:type="dxa"/>
          </w:tcPr>
          <w:p w14:paraId="49D86D97" w14:textId="77777777" w:rsidR="00AC0A63" w:rsidRPr="000735B1" w:rsidRDefault="00AC0A63" w:rsidP="00AC0A63">
            <w:pPr>
              <w:spacing w:line="240" w:lineRule="auto"/>
              <w:rPr>
                <w:rFonts w:cs="Times New Roman"/>
                <w:sz w:val="20"/>
                <w:szCs w:val="20"/>
              </w:rPr>
            </w:pPr>
            <w:r w:rsidRPr="000735B1">
              <w:rPr>
                <w:rFonts w:cs="Times New Roman"/>
                <w:sz w:val="20"/>
                <w:szCs w:val="20"/>
              </w:rPr>
              <w:t>253</w:t>
            </w:r>
          </w:p>
        </w:tc>
        <w:tc>
          <w:tcPr>
            <w:tcW w:w="1843" w:type="dxa"/>
          </w:tcPr>
          <w:p w14:paraId="0EF109BB" w14:textId="77777777" w:rsidR="00AC0A63" w:rsidRPr="000735B1" w:rsidRDefault="00AC0A63" w:rsidP="00AC0A63">
            <w:pPr>
              <w:spacing w:line="240" w:lineRule="auto"/>
              <w:rPr>
                <w:rFonts w:cs="Times New Roman"/>
                <w:sz w:val="20"/>
                <w:szCs w:val="20"/>
              </w:rPr>
            </w:pPr>
            <w:r w:rsidRPr="000735B1">
              <w:rPr>
                <w:rFonts w:cs="Times New Roman"/>
                <w:sz w:val="20"/>
                <w:szCs w:val="20"/>
              </w:rPr>
              <w:t>0.34 (0.05, 0.64)</w:t>
            </w:r>
          </w:p>
        </w:tc>
        <w:tc>
          <w:tcPr>
            <w:tcW w:w="1701" w:type="dxa"/>
          </w:tcPr>
          <w:p w14:paraId="500F1689"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2.26, </w:t>
            </w:r>
            <w:r w:rsidRPr="000735B1">
              <w:rPr>
                <w:rFonts w:cs="Times New Roman"/>
                <w:i/>
                <w:sz w:val="20"/>
                <w:szCs w:val="20"/>
              </w:rPr>
              <w:t xml:space="preserve">p </w:t>
            </w:r>
            <w:r w:rsidRPr="000735B1">
              <w:rPr>
                <w:rFonts w:cs="Times New Roman"/>
                <w:sz w:val="20"/>
                <w:szCs w:val="20"/>
              </w:rPr>
              <w:t>= .024</w:t>
            </w:r>
          </w:p>
        </w:tc>
        <w:tc>
          <w:tcPr>
            <w:tcW w:w="1559" w:type="dxa"/>
          </w:tcPr>
          <w:p w14:paraId="6DE06A2C"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21.08, </w:t>
            </w:r>
            <w:r w:rsidRPr="000735B1">
              <w:rPr>
                <w:rFonts w:cs="Times New Roman"/>
                <w:i/>
                <w:sz w:val="20"/>
                <w:szCs w:val="20"/>
              </w:rPr>
              <w:t xml:space="preserve">p </w:t>
            </w:r>
            <w:r w:rsidRPr="000735B1">
              <w:rPr>
                <w:rFonts w:cs="Times New Roman"/>
                <w:sz w:val="20"/>
                <w:szCs w:val="20"/>
              </w:rPr>
              <w:t>= .007</w:t>
            </w:r>
          </w:p>
        </w:tc>
        <w:tc>
          <w:tcPr>
            <w:tcW w:w="1129" w:type="dxa"/>
          </w:tcPr>
          <w:p w14:paraId="5556031C" w14:textId="77777777" w:rsidR="00AC0A63" w:rsidRPr="000735B1" w:rsidRDefault="00AC0A63" w:rsidP="00AC0A63">
            <w:pPr>
              <w:spacing w:line="240" w:lineRule="auto"/>
              <w:rPr>
                <w:rFonts w:cs="Times New Roman"/>
                <w:sz w:val="20"/>
                <w:szCs w:val="20"/>
              </w:rPr>
            </w:pPr>
            <w:r w:rsidRPr="000735B1">
              <w:rPr>
                <w:rFonts w:cs="Times New Roman"/>
                <w:sz w:val="20"/>
                <w:szCs w:val="20"/>
              </w:rPr>
              <w:t>62.1%</w:t>
            </w:r>
          </w:p>
        </w:tc>
      </w:tr>
      <w:tr w:rsidR="00AC0A63" w:rsidRPr="000735B1" w14:paraId="73DA7125" w14:textId="77777777" w:rsidTr="00AC0A63">
        <w:tc>
          <w:tcPr>
            <w:tcW w:w="3409" w:type="dxa"/>
          </w:tcPr>
          <w:p w14:paraId="34E0061C"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B to the somatosensory modality: chronic pain vs healthy participants. </w:t>
            </w:r>
          </w:p>
          <w:p w14:paraId="115729FB" w14:textId="77777777" w:rsidR="00AC0A63" w:rsidRPr="000735B1" w:rsidRDefault="00AC0A63" w:rsidP="00AC0A63">
            <w:pPr>
              <w:spacing w:line="240" w:lineRule="auto"/>
              <w:rPr>
                <w:rFonts w:cs="Times New Roman"/>
                <w:sz w:val="20"/>
                <w:szCs w:val="20"/>
              </w:rPr>
            </w:pPr>
            <w:r w:rsidRPr="000735B1">
              <w:rPr>
                <w:rFonts w:cs="Times New Roman"/>
                <w:sz w:val="20"/>
                <w:szCs w:val="20"/>
              </w:rPr>
              <w:t>Subgroup analysis of studies that used painful stimuli.</w:t>
            </w:r>
          </w:p>
        </w:tc>
        <w:tc>
          <w:tcPr>
            <w:tcW w:w="3260" w:type="dxa"/>
          </w:tcPr>
          <w:p w14:paraId="57F23270" w14:textId="47B4CE18" w:rsidR="00AC0A63" w:rsidRPr="000735B1" w:rsidRDefault="00AC0A63" w:rsidP="00AC0A63">
            <w:pPr>
              <w:spacing w:line="240" w:lineRule="auto"/>
              <w:rPr>
                <w:rFonts w:cs="Times New Roman"/>
                <w:sz w:val="20"/>
                <w:szCs w:val="20"/>
              </w:rPr>
            </w:pPr>
            <w:r w:rsidRPr="000735B1">
              <w:rPr>
                <w:rFonts w:cs="Times New Roman"/>
                <w:sz w:val="20"/>
                <w:szCs w:val="20"/>
              </w:rPr>
              <w:t xml:space="preserve">6 </w:t>
            </w:r>
            <w:r w:rsidRPr="000735B1">
              <w:rPr>
                <w:rFonts w:cs="Times New Roman"/>
                <w:sz w:val="20"/>
                <w:szCs w:val="20"/>
              </w:rPr>
              <w:fldChar w:fldCharType="begin">
                <w:fldData xml:space="preserve">PEVuZE5vdGU+PENpdGU+PEF1dGhvcj5EZSBUb21tYXNvPC9BdXRob3I+PFllYXI+MjAwODwvWWVh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EZSBUb21tYXNvPC9BdXRob3I+PFllYXI+MjAwODwvWWVh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12; 41; 62; 63; 65; 75]</w:t>
            </w:r>
            <w:r w:rsidRPr="000735B1">
              <w:rPr>
                <w:rFonts w:cs="Times New Roman"/>
                <w:sz w:val="20"/>
                <w:szCs w:val="20"/>
              </w:rPr>
              <w:fldChar w:fldCharType="end"/>
            </w:r>
          </w:p>
          <w:p w14:paraId="0185CBA2" w14:textId="480E6627" w:rsidR="00AC0A63" w:rsidRPr="000735B1" w:rsidRDefault="00AC0A63" w:rsidP="00AC0A63">
            <w:pPr>
              <w:spacing w:line="240" w:lineRule="auto"/>
              <w:rPr>
                <w:rFonts w:cs="Times New Roman"/>
                <w:sz w:val="20"/>
                <w:szCs w:val="20"/>
              </w:rPr>
            </w:pPr>
          </w:p>
        </w:tc>
        <w:tc>
          <w:tcPr>
            <w:tcW w:w="1134" w:type="dxa"/>
          </w:tcPr>
          <w:p w14:paraId="04E1AA45" w14:textId="77777777" w:rsidR="00AC0A63" w:rsidRPr="000735B1" w:rsidRDefault="00AC0A63" w:rsidP="00AC0A63">
            <w:pPr>
              <w:spacing w:line="240" w:lineRule="auto"/>
              <w:rPr>
                <w:rFonts w:cs="Times New Roman"/>
                <w:sz w:val="20"/>
                <w:szCs w:val="20"/>
              </w:rPr>
            </w:pPr>
            <w:r w:rsidRPr="000735B1">
              <w:rPr>
                <w:rFonts w:cs="Times New Roman"/>
                <w:sz w:val="20"/>
                <w:szCs w:val="20"/>
              </w:rPr>
              <w:t>129</w:t>
            </w:r>
          </w:p>
        </w:tc>
        <w:tc>
          <w:tcPr>
            <w:tcW w:w="1134" w:type="dxa"/>
          </w:tcPr>
          <w:p w14:paraId="604DD72E" w14:textId="77777777" w:rsidR="00AC0A63" w:rsidRPr="000735B1" w:rsidRDefault="00AC0A63" w:rsidP="00AC0A63">
            <w:pPr>
              <w:spacing w:line="240" w:lineRule="auto"/>
              <w:rPr>
                <w:rFonts w:cs="Times New Roman"/>
                <w:sz w:val="20"/>
                <w:szCs w:val="20"/>
              </w:rPr>
            </w:pPr>
            <w:r w:rsidRPr="000735B1">
              <w:rPr>
                <w:rFonts w:cs="Times New Roman"/>
                <w:sz w:val="20"/>
                <w:szCs w:val="20"/>
              </w:rPr>
              <w:t>134</w:t>
            </w:r>
          </w:p>
        </w:tc>
        <w:tc>
          <w:tcPr>
            <w:tcW w:w="1843" w:type="dxa"/>
          </w:tcPr>
          <w:p w14:paraId="2544FB4D" w14:textId="77777777" w:rsidR="00AC0A63" w:rsidRPr="000735B1" w:rsidRDefault="00AC0A63" w:rsidP="00AC0A63">
            <w:pPr>
              <w:spacing w:line="240" w:lineRule="auto"/>
              <w:rPr>
                <w:rFonts w:cs="Times New Roman"/>
                <w:sz w:val="20"/>
                <w:szCs w:val="20"/>
              </w:rPr>
            </w:pPr>
            <w:r w:rsidRPr="000735B1">
              <w:rPr>
                <w:rFonts w:cs="Times New Roman"/>
                <w:sz w:val="20"/>
                <w:szCs w:val="20"/>
              </w:rPr>
              <w:t>0.28 (-0.28, 0.84)</w:t>
            </w:r>
          </w:p>
        </w:tc>
        <w:tc>
          <w:tcPr>
            <w:tcW w:w="1701" w:type="dxa"/>
          </w:tcPr>
          <w:p w14:paraId="62698FAA" w14:textId="77777777" w:rsidR="00AC0A63" w:rsidRPr="000735B1" w:rsidRDefault="00AC0A63" w:rsidP="00AC0A63">
            <w:pPr>
              <w:spacing w:line="240" w:lineRule="auto"/>
              <w:rPr>
                <w:rFonts w:cs="Times New Roman"/>
                <w:sz w:val="20"/>
                <w:szCs w:val="20"/>
              </w:rPr>
            </w:pPr>
            <w:r w:rsidRPr="000735B1">
              <w:rPr>
                <w:rFonts w:cs="Times New Roman"/>
                <w:sz w:val="20"/>
                <w:szCs w:val="20"/>
              </w:rPr>
              <w:t>0.97,</w:t>
            </w:r>
            <w:r w:rsidRPr="000735B1">
              <w:rPr>
                <w:rFonts w:cs="Times New Roman"/>
                <w:i/>
                <w:sz w:val="20"/>
                <w:szCs w:val="20"/>
              </w:rPr>
              <w:t xml:space="preserve"> p </w:t>
            </w:r>
            <w:r w:rsidRPr="000735B1">
              <w:rPr>
                <w:rFonts w:cs="Times New Roman"/>
                <w:sz w:val="20"/>
                <w:szCs w:val="20"/>
              </w:rPr>
              <w:t>= .331</w:t>
            </w:r>
          </w:p>
        </w:tc>
        <w:tc>
          <w:tcPr>
            <w:tcW w:w="1559" w:type="dxa"/>
          </w:tcPr>
          <w:p w14:paraId="06B94CAB"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22.87, </w:t>
            </w:r>
            <w:r w:rsidRPr="000735B1">
              <w:rPr>
                <w:rFonts w:cs="Times New Roman"/>
                <w:i/>
                <w:sz w:val="20"/>
                <w:szCs w:val="20"/>
              </w:rPr>
              <w:t>p</w:t>
            </w:r>
            <w:r w:rsidRPr="000735B1">
              <w:rPr>
                <w:rFonts w:cs="Times New Roman"/>
                <w:sz w:val="20"/>
                <w:szCs w:val="20"/>
              </w:rPr>
              <w:t xml:space="preserve"> &lt; .001</w:t>
            </w:r>
          </w:p>
        </w:tc>
        <w:tc>
          <w:tcPr>
            <w:tcW w:w="1129" w:type="dxa"/>
          </w:tcPr>
          <w:p w14:paraId="0DBF02C8" w14:textId="77777777" w:rsidR="00AC0A63" w:rsidRPr="000735B1" w:rsidRDefault="00AC0A63" w:rsidP="00AC0A63">
            <w:pPr>
              <w:spacing w:line="240" w:lineRule="auto"/>
              <w:rPr>
                <w:rFonts w:cs="Times New Roman"/>
                <w:sz w:val="20"/>
                <w:szCs w:val="20"/>
              </w:rPr>
            </w:pPr>
            <w:r w:rsidRPr="000735B1">
              <w:rPr>
                <w:rFonts w:cs="Times New Roman"/>
                <w:sz w:val="20"/>
                <w:szCs w:val="20"/>
              </w:rPr>
              <w:t>78.1%</w:t>
            </w:r>
          </w:p>
        </w:tc>
      </w:tr>
      <w:tr w:rsidR="00AC0A63" w:rsidRPr="000735B1" w14:paraId="74E47214" w14:textId="77777777" w:rsidTr="00AC0A63">
        <w:tc>
          <w:tcPr>
            <w:tcW w:w="3409" w:type="dxa"/>
          </w:tcPr>
          <w:p w14:paraId="1E338504"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B to the somatosensory modality: chronic pain vs healthy participants. </w:t>
            </w:r>
          </w:p>
          <w:p w14:paraId="3982A593" w14:textId="72A8BBA8" w:rsidR="00AC0A63" w:rsidRPr="000735B1" w:rsidRDefault="00AC0A63" w:rsidP="00AC0A63">
            <w:pPr>
              <w:spacing w:line="240" w:lineRule="auto"/>
              <w:rPr>
                <w:rFonts w:cs="Times New Roman"/>
                <w:sz w:val="20"/>
                <w:szCs w:val="20"/>
              </w:rPr>
            </w:pPr>
            <w:r w:rsidRPr="000735B1">
              <w:rPr>
                <w:rFonts w:cs="Times New Roman"/>
                <w:sz w:val="20"/>
                <w:szCs w:val="20"/>
              </w:rPr>
              <w:t xml:space="preserve">Subgroup analysis of studies that used painful stimuli,  omitting </w:t>
            </w:r>
            <w:r w:rsidRPr="000735B1">
              <w:rPr>
                <w:rFonts w:cs="Times New Roman"/>
                <w:sz w:val="20"/>
                <w:szCs w:val="20"/>
              </w:rPr>
              <w:fldChar w:fldCharType="begin"/>
            </w:r>
            <w:r w:rsidRPr="000735B1">
              <w:rPr>
                <w:rFonts w:cs="Times New Roman"/>
                <w:sz w:val="20"/>
                <w:szCs w:val="20"/>
              </w:rPr>
              <w:instrText xml:space="preserve"> ADDIN EN.CITE &lt;EndNote&gt;&lt;Cite AuthorYear="1"&gt;&lt;Author&gt;Stankewitz&lt;/Author&gt;&lt;Year&gt;2018&lt;/Year&gt;&lt;RecNum&gt;112&lt;/RecNum&gt;&lt;DisplayText&gt;Stankewitz et al. [63]&lt;/DisplayText&gt;&lt;record&gt;&lt;rec-number&gt;112&lt;/rec-number&gt;&lt;foreign-keys&gt;&lt;key app="EN" db-id="2xaaap2efrdzf1eafv5pxxz39e2vzd90zsdz" timestamp="1559213121"&gt;112&lt;/key&gt;&lt;/foreign-keys&gt;&lt;ref-type name="Journal Article"&gt;17&lt;/ref-type&gt;&lt;contributors&gt;&lt;authors&gt;&lt;author&gt;Stankewitz, Anne&lt;/author&gt;&lt;author&gt;Sorg, Christian&lt;/author&gt;&lt;author&gt;von Kalckreuth, Alexander&lt;/author&gt;&lt;author&gt;Schulz, Enrico&lt;/author&gt;&lt;author&gt;Valet, Michael&lt;/author&gt;&lt;author&gt;Neufang, Susanne&lt;/author&gt;&lt;author&gt;Zimmer, Claus&lt;/author&gt;&lt;author&gt;Henningsen, Peter&lt;/author&gt;&lt;author&gt;Gündel, Harald&lt;/author&gt;&lt;author&gt;Wohlschläger, Afra M&lt;/author&gt;&lt;/authors&gt;&lt;/contributors&gt;&lt;titles&gt;&lt;title&gt;Fronto‐Insular Connectivity during Pain Distraction Is Impaired in Patients with Somatoform Pain&lt;/title&gt;&lt;secondary-title&gt;Journal of Neuroimaging&lt;/secondary-title&gt;&lt;/titles&gt;&lt;periodical&gt;&lt;full-title&gt;Journal of Neuroimaging&lt;/full-title&gt;&lt;/periodical&gt;&lt;pages&gt;621-628&lt;/pages&gt;&lt;volume&gt;28&lt;/volume&gt;&lt;number&gt;6&lt;/number&gt;&lt;dates&gt;&lt;year&gt;2018&lt;/year&gt;&lt;/dates&gt;&lt;isbn&gt;1051-2284&lt;/isbn&gt;&lt;urls&gt;&lt;/urls&gt;&lt;/record&gt;&lt;/Cite&gt;&lt;/EndNote&gt;</w:instrText>
            </w:r>
            <w:r w:rsidRPr="000735B1">
              <w:rPr>
                <w:rFonts w:cs="Times New Roman"/>
                <w:sz w:val="20"/>
                <w:szCs w:val="20"/>
              </w:rPr>
              <w:fldChar w:fldCharType="separate"/>
            </w:r>
            <w:r w:rsidRPr="000735B1">
              <w:rPr>
                <w:rFonts w:cs="Times New Roman"/>
                <w:noProof/>
                <w:sz w:val="20"/>
                <w:szCs w:val="20"/>
              </w:rPr>
              <w:t>Stankewitz et al. [63]</w:t>
            </w:r>
            <w:r w:rsidRPr="000735B1">
              <w:rPr>
                <w:rFonts w:cs="Times New Roman"/>
                <w:sz w:val="20"/>
                <w:szCs w:val="20"/>
              </w:rPr>
              <w:fldChar w:fldCharType="end"/>
            </w:r>
            <w:r w:rsidRPr="000735B1">
              <w:rPr>
                <w:rFonts w:cs="Times New Roman"/>
                <w:sz w:val="20"/>
                <w:szCs w:val="20"/>
              </w:rPr>
              <w:t>.</w:t>
            </w:r>
          </w:p>
          <w:p w14:paraId="6416B7F1" w14:textId="77777777" w:rsidR="00AC0A63" w:rsidRPr="000735B1" w:rsidRDefault="00AC0A63" w:rsidP="00AC0A63">
            <w:pPr>
              <w:spacing w:line="240" w:lineRule="auto"/>
              <w:rPr>
                <w:rFonts w:cs="Times New Roman"/>
                <w:sz w:val="20"/>
                <w:szCs w:val="20"/>
              </w:rPr>
            </w:pPr>
          </w:p>
        </w:tc>
        <w:tc>
          <w:tcPr>
            <w:tcW w:w="3260" w:type="dxa"/>
          </w:tcPr>
          <w:p w14:paraId="569B7396" w14:textId="48684864" w:rsidR="00AC0A63" w:rsidRPr="000735B1" w:rsidRDefault="00AC0A63" w:rsidP="00AC0A63">
            <w:pPr>
              <w:spacing w:line="240" w:lineRule="auto"/>
              <w:rPr>
                <w:rFonts w:cs="Times New Roman"/>
                <w:sz w:val="20"/>
                <w:szCs w:val="20"/>
              </w:rPr>
            </w:pPr>
            <w:r w:rsidRPr="000735B1">
              <w:rPr>
                <w:rFonts w:cs="Times New Roman"/>
                <w:sz w:val="20"/>
                <w:szCs w:val="20"/>
              </w:rPr>
              <w:t xml:space="preserve">5 </w:t>
            </w:r>
            <w:r w:rsidRPr="000735B1">
              <w:rPr>
                <w:rFonts w:cs="Times New Roman"/>
                <w:sz w:val="20"/>
                <w:szCs w:val="20"/>
              </w:rPr>
              <w:fldChar w:fldCharType="begin">
                <w:fldData xml:space="preserve">PEVuZE5vdGU+PENpdGU+PEF1dGhvcj5TbmlqZGVyczwvQXV0aG9yPjxZZWFyPjIwMTA8L1llYXI+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TbmlqZGVyczwvQXV0aG9yPjxZZWFyPjIwMTA8L1llYXI+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41; 62; 63; 65; 75]</w:t>
            </w:r>
            <w:r w:rsidRPr="000735B1">
              <w:rPr>
                <w:rFonts w:cs="Times New Roman"/>
                <w:sz w:val="20"/>
                <w:szCs w:val="20"/>
              </w:rPr>
              <w:fldChar w:fldCharType="end"/>
            </w:r>
          </w:p>
          <w:p w14:paraId="24AE35EF" w14:textId="66B194BC" w:rsidR="00AC0A63" w:rsidRPr="000735B1" w:rsidRDefault="00AC0A63" w:rsidP="00AC0A63">
            <w:pPr>
              <w:spacing w:line="240" w:lineRule="auto"/>
              <w:rPr>
                <w:rFonts w:cs="Times New Roman"/>
                <w:sz w:val="20"/>
                <w:szCs w:val="20"/>
              </w:rPr>
            </w:pPr>
          </w:p>
        </w:tc>
        <w:tc>
          <w:tcPr>
            <w:tcW w:w="1134" w:type="dxa"/>
          </w:tcPr>
          <w:p w14:paraId="4A57CFA4" w14:textId="77777777" w:rsidR="00AC0A63" w:rsidRPr="000735B1" w:rsidRDefault="00AC0A63" w:rsidP="00AC0A63">
            <w:pPr>
              <w:spacing w:line="240" w:lineRule="auto"/>
              <w:rPr>
                <w:rFonts w:cs="Times New Roman"/>
                <w:sz w:val="20"/>
                <w:szCs w:val="20"/>
              </w:rPr>
            </w:pPr>
            <w:r w:rsidRPr="000735B1">
              <w:rPr>
                <w:rFonts w:cs="Times New Roman"/>
                <w:sz w:val="20"/>
                <w:szCs w:val="20"/>
              </w:rPr>
              <w:t>116</w:t>
            </w:r>
          </w:p>
        </w:tc>
        <w:tc>
          <w:tcPr>
            <w:tcW w:w="1134" w:type="dxa"/>
          </w:tcPr>
          <w:p w14:paraId="25C59ACD" w14:textId="77777777" w:rsidR="00AC0A63" w:rsidRPr="000735B1" w:rsidRDefault="00AC0A63" w:rsidP="00AC0A63">
            <w:pPr>
              <w:spacing w:line="240" w:lineRule="auto"/>
              <w:rPr>
                <w:rFonts w:cs="Times New Roman"/>
                <w:sz w:val="20"/>
                <w:szCs w:val="20"/>
              </w:rPr>
            </w:pPr>
            <w:r w:rsidRPr="000735B1">
              <w:rPr>
                <w:rFonts w:cs="Times New Roman"/>
                <w:sz w:val="20"/>
                <w:szCs w:val="20"/>
              </w:rPr>
              <w:t>121</w:t>
            </w:r>
          </w:p>
        </w:tc>
        <w:tc>
          <w:tcPr>
            <w:tcW w:w="1843" w:type="dxa"/>
          </w:tcPr>
          <w:p w14:paraId="28D0643E" w14:textId="77777777" w:rsidR="00AC0A63" w:rsidRPr="000735B1" w:rsidRDefault="00AC0A63" w:rsidP="00AC0A63">
            <w:pPr>
              <w:spacing w:line="240" w:lineRule="auto"/>
              <w:rPr>
                <w:rFonts w:cs="Times New Roman"/>
                <w:sz w:val="20"/>
                <w:szCs w:val="20"/>
              </w:rPr>
            </w:pPr>
            <w:r w:rsidRPr="000735B1">
              <w:rPr>
                <w:rFonts w:cs="Times New Roman"/>
                <w:sz w:val="20"/>
                <w:szCs w:val="20"/>
              </w:rPr>
              <w:t>0.45 (-0.10, 1.00)</w:t>
            </w:r>
          </w:p>
        </w:tc>
        <w:tc>
          <w:tcPr>
            <w:tcW w:w="1701" w:type="dxa"/>
          </w:tcPr>
          <w:p w14:paraId="5DA27A16"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1.60, </w:t>
            </w:r>
            <w:r w:rsidRPr="000735B1">
              <w:rPr>
                <w:rFonts w:cs="Times New Roman"/>
                <w:i/>
                <w:sz w:val="20"/>
                <w:szCs w:val="20"/>
              </w:rPr>
              <w:t xml:space="preserve">p </w:t>
            </w:r>
            <w:r w:rsidRPr="000735B1">
              <w:rPr>
                <w:rFonts w:cs="Times New Roman"/>
                <w:sz w:val="20"/>
                <w:szCs w:val="20"/>
              </w:rPr>
              <w:t>= .110</w:t>
            </w:r>
          </w:p>
        </w:tc>
        <w:tc>
          <w:tcPr>
            <w:tcW w:w="1559" w:type="dxa"/>
          </w:tcPr>
          <w:p w14:paraId="3D32767C"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15.53, </w:t>
            </w:r>
            <w:r w:rsidRPr="000735B1">
              <w:rPr>
                <w:rFonts w:cs="Times New Roman"/>
                <w:i/>
                <w:sz w:val="20"/>
                <w:szCs w:val="20"/>
              </w:rPr>
              <w:t>p</w:t>
            </w:r>
            <w:r w:rsidRPr="000735B1">
              <w:rPr>
                <w:rFonts w:cs="Times New Roman"/>
                <w:sz w:val="20"/>
                <w:szCs w:val="20"/>
              </w:rPr>
              <w:t xml:space="preserve"> = .003</w:t>
            </w:r>
          </w:p>
        </w:tc>
        <w:tc>
          <w:tcPr>
            <w:tcW w:w="1129" w:type="dxa"/>
          </w:tcPr>
          <w:p w14:paraId="53F83A61" w14:textId="77777777" w:rsidR="00AC0A63" w:rsidRPr="000735B1" w:rsidRDefault="00AC0A63" w:rsidP="00AC0A63">
            <w:pPr>
              <w:spacing w:line="240" w:lineRule="auto"/>
              <w:rPr>
                <w:rFonts w:cs="Times New Roman"/>
                <w:sz w:val="20"/>
                <w:szCs w:val="20"/>
              </w:rPr>
            </w:pPr>
            <w:r w:rsidRPr="000735B1">
              <w:rPr>
                <w:rFonts w:cs="Times New Roman"/>
                <w:sz w:val="20"/>
                <w:szCs w:val="20"/>
              </w:rPr>
              <w:t>74.2%</w:t>
            </w:r>
          </w:p>
        </w:tc>
      </w:tr>
      <w:tr w:rsidR="00AC0A63" w:rsidRPr="000735B1" w14:paraId="4F3CC54C" w14:textId="77777777" w:rsidTr="00AC0A63">
        <w:tc>
          <w:tcPr>
            <w:tcW w:w="3409" w:type="dxa"/>
          </w:tcPr>
          <w:p w14:paraId="7AF9571B"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B to the somatosensory modality: chronic pain vs healthy participants. </w:t>
            </w:r>
          </w:p>
          <w:p w14:paraId="4A8FB21A" w14:textId="77777777" w:rsidR="00AC0A63" w:rsidRPr="000735B1" w:rsidRDefault="00AC0A63" w:rsidP="00AC0A63">
            <w:pPr>
              <w:spacing w:line="240" w:lineRule="auto"/>
              <w:rPr>
                <w:rFonts w:cs="Times New Roman"/>
                <w:sz w:val="20"/>
                <w:szCs w:val="20"/>
              </w:rPr>
            </w:pPr>
            <w:r w:rsidRPr="000735B1">
              <w:rPr>
                <w:rFonts w:cs="Times New Roman"/>
                <w:sz w:val="20"/>
                <w:szCs w:val="20"/>
              </w:rPr>
              <w:t>Subgroup analysis of studies that used non-painful stimuli.</w:t>
            </w:r>
          </w:p>
        </w:tc>
        <w:tc>
          <w:tcPr>
            <w:tcW w:w="3260" w:type="dxa"/>
          </w:tcPr>
          <w:p w14:paraId="05B05CB3" w14:textId="19D0D781" w:rsidR="00AC0A63" w:rsidRPr="000735B1" w:rsidRDefault="00AC0A63" w:rsidP="00AC0A63">
            <w:pPr>
              <w:spacing w:line="240" w:lineRule="auto"/>
              <w:rPr>
                <w:rFonts w:cs="Times New Roman"/>
                <w:sz w:val="20"/>
                <w:szCs w:val="20"/>
              </w:rPr>
            </w:pPr>
            <w:r w:rsidRPr="000735B1">
              <w:rPr>
                <w:rFonts w:cs="Times New Roman"/>
                <w:sz w:val="20"/>
                <w:szCs w:val="20"/>
              </w:rPr>
              <w:t xml:space="preserve">5 </w:t>
            </w:r>
            <w:r w:rsidRPr="000735B1">
              <w:rPr>
                <w:rFonts w:cs="Times New Roman"/>
                <w:sz w:val="20"/>
                <w:szCs w:val="20"/>
              </w:rPr>
              <w:fldChar w:fldCharType="begin">
                <w:fldData xml:space="preserve">PEVuZE5vdGU+PENpdGU+PEF1dGhvcj5QZXRlcnM8L0F1dGhvcj48WWVhcj4yMDAwPC9ZZWFyPjxS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QZXRlcnM8L0F1dGhvcj48WWVhcj4yMDAwPC9ZZWFyPjxS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46; 62; 71; 72; 77]</w:t>
            </w:r>
            <w:r w:rsidRPr="000735B1">
              <w:rPr>
                <w:rFonts w:cs="Times New Roman"/>
                <w:sz w:val="20"/>
                <w:szCs w:val="20"/>
              </w:rPr>
              <w:fldChar w:fldCharType="end"/>
            </w:r>
          </w:p>
          <w:p w14:paraId="59E0FCEB" w14:textId="77777777" w:rsidR="00AC0A63" w:rsidRPr="000735B1" w:rsidRDefault="00AC0A63" w:rsidP="00AC0A63">
            <w:pPr>
              <w:spacing w:line="240" w:lineRule="auto"/>
              <w:rPr>
                <w:rFonts w:cs="Times New Roman"/>
                <w:sz w:val="20"/>
                <w:szCs w:val="20"/>
              </w:rPr>
            </w:pPr>
          </w:p>
        </w:tc>
        <w:tc>
          <w:tcPr>
            <w:tcW w:w="1134" w:type="dxa"/>
          </w:tcPr>
          <w:p w14:paraId="27539E90" w14:textId="77777777" w:rsidR="00AC0A63" w:rsidRPr="000735B1" w:rsidRDefault="00AC0A63" w:rsidP="00AC0A63">
            <w:pPr>
              <w:spacing w:line="240" w:lineRule="auto"/>
              <w:rPr>
                <w:rFonts w:cs="Times New Roman"/>
                <w:sz w:val="20"/>
                <w:szCs w:val="20"/>
              </w:rPr>
            </w:pPr>
            <w:r w:rsidRPr="000735B1">
              <w:rPr>
                <w:rFonts w:cs="Times New Roman"/>
                <w:sz w:val="20"/>
                <w:szCs w:val="20"/>
              </w:rPr>
              <w:t>156</w:t>
            </w:r>
          </w:p>
        </w:tc>
        <w:tc>
          <w:tcPr>
            <w:tcW w:w="1134" w:type="dxa"/>
          </w:tcPr>
          <w:p w14:paraId="4DF6AFF6" w14:textId="77777777" w:rsidR="00AC0A63" w:rsidRPr="000735B1" w:rsidRDefault="00AC0A63" w:rsidP="00AC0A63">
            <w:pPr>
              <w:spacing w:line="240" w:lineRule="auto"/>
              <w:rPr>
                <w:rFonts w:cs="Times New Roman"/>
                <w:sz w:val="20"/>
                <w:szCs w:val="20"/>
              </w:rPr>
            </w:pPr>
            <w:r w:rsidRPr="000735B1">
              <w:rPr>
                <w:rFonts w:cs="Times New Roman"/>
                <w:sz w:val="20"/>
                <w:szCs w:val="20"/>
              </w:rPr>
              <w:t>148</w:t>
            </w:r>
          </w:p>
        </w:tc>
        <w:tc>
          <w:tcPr>
            <w:tcW w:w="1843" w:type="dxa"/>
          </w:tcPr>
          <w:p w14:paraId="0BC94C4F" w14:textId="77777777" w:rsidR="00AC0A63" w:rsidRPr="000735B1" w:rsidRDefault="00AC0A63" w:rsidP="00AC0A63">
            <w:pPr>
              <w:spacing w:line="240" w:lineRule="auto"/>
              <w:rPr>
                <w:rFonts w:cs="Times New Roman"/>
                <w:sz w:val="20"/>
                <w:szCs w:val="20"/>
              </w:rPr>
            </w:pPr>
            <w:r w:rsidRPr="000735B1">
              <w:rPr>
                <w:rFonts w:cs="Times New Roman"/>
                <w:sz w:val="20"/>
                <w:szCs w:val="20"/>
              </w:rPr>
              <w:t>0.26 (0.03, 0.48)</w:t>
            </w:r>
          </w:p>
        </w:tc>
        <w:tc>
          <w:tcPr>
            <w:tcW w:w="1701" w:type="dxa"/>
          </w:tcPr>
          <w:p w14:paraId="4481214E"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2.22, </w:t>
            </w:r>
            <w:r w:rsidRPr="000735B1">
              <w:rPr>
                <w:rFonts w:cs="Times New Roman"/>
                <w:i/>
                <w:sz w:val="20"/>
                <w:szCs w:val="20"/>
              </w:rPr>
              <w:t xml:space="preserve">p </w:t>
            </w:r>
            <w:r w:rsidRPr="000735B1">
              <w:rPr>
                <w:rFonts w:cs="Times New Roman"/>
                <w:sz w:val="20"/>
                <w:szCs w:val="20"/>
              </w:rPr>
              <w:t>= .026</w:t>
            </w:r>
          </w:p>
        </w:tc>
        <w:tc>
          <w:tcPr>
            <w:tcW w:w="1559" w:type="dxa"/>
          </w:tcPr>
          <w:p w14:paraId="28E7866D"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3.64, </w:t>
            </w:r>
            <w:r w:rsidRPr="000735B1">
              <w:rPr>
                <w:rFonts w:cs="Times New Roman"/>
                <w:i/>
                <w:sz w:val="20"/>
                <w:szCs w:val="20"/>
              </w:rPr>
              <w:t>p</w:t>
            </w:r>
            <w:r w:rsidRPr="000735B1">
              <w:rPr>
                <w:rFonts w:cs="Times New Roman"/>
                <w:sz w:val="20"/>
                <w:szCs w:val="20"/>
              </w:rPr>
              <w:t xml:space="preserve"> = .456</w:t>
            </w:r>
          </w:p>
        </w:tc>
        <w:tc>
          <w:tcPr>
            <w:tcW w:w="1129" w:type="dxa"/>
          </w:tcPr>
          <w:p w14:paraId="551CDC50" w14:textId="77777777" w:rsidR="00AC0A63" w:rsidRPr="000735B1" w:rsidRDefault="00AC0A63" w:rsidP="00AC0A63">
            <w:pPr>
              <w:spacing w:line="240" w:lineRule="auto"/>
              <w:rPr>
                <w:rFonts w:cs="Times New Roman"/>
                <w:sz w:val="20"/>
                <w:szCs w:val="20"/>
              </w:rPr>
            </w:pPr>
            <w:r w:rsidRPr="000735B1">
              <w:rPr>
                <w:rFonts w:cs="Times New Roman"/>
                <w:sz w:val="20"/>
                <w:szCs w:val="20"/>
              </w:rPr>
              <w:t>0.0%</w:t>
            </w:r>
          </w:p>
        </w:tc>
      </w:tr>
      <w:tr w:rsidR="00AC0A63" w:rsidRPr="000735B1" w14:paraId="422247C8" w14:textId="77777777" w:rsidTr="00AC0A63">
        <w:tc>
          <w:tcPr>
            <w:tcW w:w="3409" w:type="dxa"/>
          </w:tcPr>
          <w:p w14:paraId="6969E573"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B to the somatosensory modality: chronic pain vs healthy participants. </w:t>
            </w:r>
          </w:p>
          <w:p w14:paraId="1E945BC0" w14:textId="77777777" w:rsidR="00AC0A63" w:rsidRPr="000735B1" w:rsidRDefault="00AC0A63" w:rsidP="00AC0A63">
            <w:pPr>
              <w:spacing w:line="240" w:lineRule="auto"/>
              <w:rPr>
                <w:rFonts w:cs="Times New Roman"/>
                <w:sz w:val="20"/>
                <w:szCs w:val="20"/>
              </w:rPr>
            </w:pPr>
            <w:r w:rsidRPr="000735B1">
              <w:rPr>
                <w:rFonts w:cs="Times New Roman"/>
                <w:sz w:val="20"/>
                <w:szCs w:val="20"/>
              </w:rPr>
              <w:t>Subgroup analysis of studies with fibromyalgia patients.</w:t>
            </w:r>
          </w:p>
        </w:tc>
        <w:tc>
          <w:tcPr>
            <w:tcW w:w="3260" w:type="dxa"/>
          </w:tcPr>
          <w:p w14:paraId="3C90889A" w14:textId="5174ABFD" w:rsidR="00AC0A63" w:rsidRPr="000735B1" w:rsidRDefault="00AC0A63" w:rsidP="00AC0A63">
            <w:pPr>
              <w:spacing w:line="240" w:lineRule="auto"/>
              <w:rPr>
                <w:rFonts w:cs="Times New Roman"/>
                <w:sz w:val="20"/>
                <w:szCs w:val="20"/>
              </w:rPr>
            </w:pPr>
            <w:r w:rsidRPr="000735B1">
              <w:rPr>
                <w:rFonts w:cs="Times New Roman"/>
                <w:sz w:val="20"/>
                <w:szCs w:val="20"/>
              </w:rPr>
              <w:t xml:space="preserve">6 </w:t>
            </w:r>
            <w:r w:rsidRPr="000735B1">
              <w:rPr>
                <w:rFonts w:cs="Times New Roman"/>
                <w:sz w:val="20"/>
                <w:szCs w:val="20"/>
              </w:rPr>
              <w:fldChar w:fldCharType="begin">
                <w:fldData xml:space="preserve">PEVuZE5vdGU+PENpdGU+PEF1dGhvcj5UaWVtYW5uPC9BdXRob3I+PFllYXI+MjAxMjwvWWVhcj48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UaWVtYW5uPC9BdXRob3I+PFllYXI+MjAxMjwvWWVhcj48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46; 65; 72; 75; 77]</w:t>
            </w:r>
            <w:r w:rsidRPr="000735B1">
              <w:rPr>
                <w:rFonts w:cs="Times New Roman"/>
                <w:sz w:val="20"/>
                <w:szCs w:val="20"/>
              </w:rPr>
              <w:fldChar w:fldCharType="end"/>
            </w:r>
          </w:p>
          <w:p w14:paraId="0FD54A19" w14:textId="77777777" w:rsidR="00AC0A63" w:rsidRPr="000735B1" w:rsidRDefault="00AC0A63" w:rsidP="00AC0A63">
            <w:pPr>
              <w:spacing w:line="240" w:lineRule="auto"/>
              <w:rPr>
                <w:rFonts w:cs="Times New Roman"/>
                <w:sz w:val="20"/>
                <w:szCs w:val="20"/>
              </w:rPr>
            </w:pPr>
          </w:p>
        </w:tc>
        <w:tc>
          <w:tcPr>
            <w:tcW w:w="1134" w:type="dxa"/>
          </w:tcPr>
          <w:p w14:paraId="048865DF" w14:textId="77777777" w:rsidR="00AC0A63" w:rsidRPr="000735B1" w:rsidRDefault="00AC0A63" w:rsidP="00AC0A63">
            <w:pPr>
              <w:spacing w:line="240" w:lineRule="auto"/>
              <w:rPr>
                <w:rFonts w:cs="Times New Roman"/>
                <w:sz w:val="20"/>
                <w:szCs w:val="20"/>
              </w:rPr>
            </w:pPr>
            <w:r w:rsidRPr="000735B1">
              <w:rPr>
                <w:rFonts w:cs="Times New Roman"/>
                <w:sz w:val="20"/>
                <w:szCs w:val="20"/>
              </w:rPr>
              <w:t>204</w:t>
            </w:r>
          </w:p>
        </w:tc>
        <w:tc>
          <w:tcPr>
            <w:tcW w:w="1134" w:type="dxa"/>
          </w:tcPr>
          <w:p w14:paraId="7FB8C5BE" w14:textId="77777777" w:rsidR="00AC0A63" w:rsidRPr="000735B1" w:rsidRDefault="00AC0A63" w:rsidP="00AC0A63">
            <w:pPr>
              <w:spacing w:line="240" w:lineRule="auto"/>
              <w:rPr>
                <w:rFonts w:cs="Times New Roman"/>
                <w:sz w:val="20"/>
                <w:szCs w:val="20"/>
              </w:rPr>
            </w:pPr>
            <w:r w:rsidRPr="000735B1">
              <w:rPr>
                <w:rFonts w:cs="Times New Roman"/>
                <w:sz w:val="20"/>
                <w:szCs w:val="20"/>
              </w:rPr>
              <w:t>205</w:t>
            </w:r>
          </w:p>
        </w:tc>
        <w:tc>
          <w:tcPr>
            <w:tcW w:w="1843" w:type="dxa"/>
          </w:tcPr>
          <w:p w14:paraId="6E8710E4" w14:textId="77777777" w:rsidR="00AC0A63" w:rsidRPr="000735B1" w:rsidRDefault="00AC0A63" w:rsidP="00AC0A63">
            <w:pPr>
              <w:spacing w:line="240" w:lineRule="auto"/>
              <w:rPr>
                <w:rFonts w:cs="Times New Roman"/>
                <w:sz w:val="20"/>
                <w:szCs w:val="20"/>
              </w:rPr>
            </w:pPr>
            <w:r w:rsidRPr="000735B1">
              <w:rPr>
                <w:rFonts w:cs="Times New Roman"/>
                <w:sz w:val="20"/>
                <w:szCs w:val="20"/>
              </w:rPr>
              <w:t>0.32 (-0.06, 0.71)</w:t>
            </w:r>
          </w:p>
        </w:tc>
        <w:tc>
          <w:tcPr>
            <w:tcW w:w="1701" w:type="dxa"/>
          </w:tcPr>
          <w:p w14:paraId="4E9FF93B"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1.67, </w:t>
            </w:r>
            <w:r w:rsidRPr="000735B1">
              <w:rPr>
                <w:rFonts w:cs="Times New Roman"/>
                <w:i/>
                <w:sz w:val="20"/>
                <w:szCs w:val="20"/>
              </w:rPr>
              <w:t>p</w:t>
            </w:r>
            <w:r w:rsidRPr="000735B1">
              <w:rPr>
                <w:rFonts w:cs="Times New Roman"/>
                <w:sz w:val="20"/>
                <w:szCs w:val="20"/>
              </w:rPr>
              <w:t xml:space="preserve"> = .095</w:t>
            </w:r>
          </w:p>
        </w:tc>
        <w:tc>
          <w:tcPr>
            <w:tcW w:w="1559" w:type="dxa"/>
          </w:tcPr>
          <w:p w14:paraId="6A2936C1"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18.00, </w:t>
            </w:r>
            <w:r w:rsidRPr="000735B1">
              <w:rPr>
                <w:rFonts w:cs="Times New Roman"/>
                <w:i/>
                <w:sz w:val="20"/>
                <w:szCs w:val="20"/>
              </w:rPr>
              <w:t>p</w:t>
            </w:r>
            <w:r w:rsidRPr="000735B1">
              <w:rPr>
                <w:rFonts w:cs="Times New Roman"/>
                <w:sz w:val="20"/>
                <w:szCs w:val="20"/>
              </w:rPr>
              <w:t xml:space="preserve"> = .003</w:t>
            </w:r>
          </w:p>
        </w:tc>
        <w:tc>
          <w:tcPr>
            <w:tcW w:w="1129" w:type="dxa"/>
          </w:tcPr>
          <w:p w14:paraId="4A2680A6" w14:textId="77777777" w:rsidR="00AC0A63" w:rsidRPr="000735B1" w:rsidRDefault="00AC0A63" w:rsidP="00AC0A63">
            <w:pPr>
              <w:spacing w:line="240" w:lineRule="auto"/>
              <w:rPr>
                <w:rFonts w:cs="Times New Roman"/>
                <w:sz w:val="20"/>
                <w:szCs w:val="20"/>
              </w:rPr>
            </w:pPr>
            <w:r w:rsidRPr="000735B1">
              <w:rPr>
                <w:rFonts w:cs="Times New Roman"/>
                <w:sz w:val="20"/>
                <w:szCs w:val="20"/>
              </w:rPr>
              <w:t>72.2%</w:t>
            </w:r>
          </w:p>
        </w:tc>
      </w:tr>
      <w:tr w:rsidR="00AC0A63" w:rsidRPr="000735B1" w14:paraId="0B203BA5" w14:textId="77777777" w:rsidTr="00AC0A63">
        <w:tc>
          <w:tcPr>
            <w:tcW w:w="3409" w:type="dxa"/>
          </w:tcPr>
          <w:p w14:paraId="38289794"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B to the somatosensory modality: chronic pain vs healthy participants. </w:t>
            </w:r>
          </w:p>
          <w:p w14:paraId="084BCD07" w14:textId="77777777" w:rsidR="00AC0A63" w:rsidRPr="000735B1" w:rsidRDefault="00AC0A63" w:rsidP="00AC0A63">
            <w:pPr>
              <w:spacing w:line="240" w:lineRule="auto"/>
              <w:rPr>
                <w:rFonts w:cs="Times New Roman"/>
                <w:sz w:val="20"/>
                <w:szCs w:val="20"/>
              </w:rPr>
            </w:pPr>
            <w:r w:rsidRPr="000735B1">
              <w:rPr>
                <w:rFonts w:cs="Times New Roman"/>
                <w:sz w:val="20"/>
                <w:szCs w:val="20"/>
              </w:rPr>
              <w:t>Subgroup analysis of studies that used the common task paradigm.</w:t>
            </w:r>
          </w:p>
          <w:p w14:paraId="5F054B3A" w14:textId="77777777" w:rsidR="00AC0A63" w:rsidRPr="000735B1" w:rsidRDefault="00AC0A63" w:rsidP="00AC0A63">
            <w:pPr>
              <w:spacing w:line="240" w:lineRule="auto"/>
              <w:rPr>
                <w:rFonts w:cs="Times New Roman"/>
                <w:sz w:val="20"/>
                <w:szCs w:val="20"/>
              </w:rPr>
            </w:pPr>
          </w:p>
        </w:tc>
        <w:tc>
          <w:tcPr>
            <w:tcW w:w="3260" w:type="dxa"/>
          </w:tcPr>
          <w:p w14:paraId="6923C70F" w14:textId="66F2F5FA" w:rsidR="00AC0A63" w:rsidRPr="000735B1" w:rsidRDefault="00AC0A63" w:rsidP="00AC0A63">
            <w:pPr>
              <w:spacing w:line="240" w:lineRule="auto"/>
              <w:rPr>
                <w:rFonts w:cs="Times New Roman"/>
                <w:sz w:val="20"/>
                <w:szCs w:val="20"/>
              </w:rPr>
            </w:pPr>
            <w:r w:rsidRPr="000735B1">
              <w:rPr>
                <w:rFonts w:cs="Times New Roman"/>
                <w:sz w:val="20"/>
                <w:szCs w:val="20"/>
              </w:rPr>
              <w:t xml:space="preserve">4 </w:t>
            </w:r>
            <w:r w:rsidRPr="000735B1">
              <w:rPr>
                <w:rFonts w:cs="Times New Roman"/>
                <w:sz w:val="20"/>
                <w:szCs w:val="20"/>
              </w:rPr>
              <w:fldChar w:fldCharType="begin">
                <w:fldData xml:space="preserve">PEVuZE5vdGU+PENpdGU+PEF1dGhvcj5EZSBUb21tYXNvPC9BdXRob3I+PFllYXI+MjAwODwvWWVh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EZSBUb21tYXNvPC9BdXRob3I+PFllYXI+MjAwODwvWWVh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12; 62; 63; 75]</w:t>
            </w:r>
            <w:r w:rsidRPr="000735B1">
              <w:rPr>
                <w:rFonts w:cs="Times New Roman"/>
                <w:sz w:val="20"/>
                <w:szCs w:val="20"/>
              </w:rPr>
              <w:fldChar w:fldCharType="end"/>
            </w:r>
          </w:p>
          <w:p w14:paraId="1C98863C" w14:textId="77777777" w:rsidR="00AC0A63" w:rsidRPr="000735B1" w:rsidRDefault="00AC0A63" w:rsidP="00AC0A63">
            <w:pPr>
              <w:spacing w:line="240" w:lineRule="auto"/>
              <w:rPr>
                <w:rFonts w:cs="Times New Roman"/>
                <w:sz w:val="20"/>
                <w:szCs w:val="20"/>
              </w:rPr>
            </w:pPr>
          </w:p>
        </w:tc>
        <w:tc>
          <w:tcPr>
            <w:tcW w:w="1134" w:type="dxa"/>
          </w:tcPr>
          <w:p w14:paraId="226261F9" w14:textId="77777777" w:rsidR="00AC0A63" w:rsidRPr="000735B1" w:rsidRDefault="00AC0A63" w:rsidP="00AC0A63">
            <w:pPr>
              <w:spacing w:line="240" w:lineRule="auto"/>
              <w:rPr>
                <w:rFonts w:cs="Times New Roman"/>
                <w:sz w:val="20"/>
                <w:szCs w:val="20"/>
              </w:rPr>
            </w:pPr>
            <w:r w:rsidRPr="000735B1">
              <w:rPr>
                <w:rFonts w:cs="Times New Roman"/>
                <w:sz w:val="20"/>
                <w:szCs w:val="20"/>
              </w:rPr>
              <w:t>86</w:t>
            </w:r>
          </w:p>
        </w:tc>
        <w:tc>
          <w:tcPr>
            <w:tcW w:w="1134" w:type="dxa"/>
          </w:tcPr>
          <w:p w14:paraId="33554D72" w14:textId="77777777" w:rsidR="00AC0A63" w:rsidRPr="000735B1" w:rsidRDefault="00AC0A63" w:rsidP="00AC0A63">
            <w:pPr>
              <w:spacing w:line="240" w:lineRule="auto"/>
              <w:rPr>
                <w:rFonts w:cs="Times New Roman"/>
                <w:sz w:val="20"/>
                <w:szCs w:val="20"/>
              </w:rPr>
            </w:pPr>
            <w:r w:rsidRPr="000735B1">
              <w:rPr>
                <w:rFonts w:cs="Times New Roman"/>
                <w:sz w:val="20"/>
                <w:szCs w:val="20"/>
              </w:rPr>
              <w:t>86</w:t>
            </w:r>
          </w:p>
        </w:tc>
        <w:tc>
          <w:tcPr>
            <w:tcW w:w="1843" w:type="dxa"/>
          </w:tcPr>
          <w:p w14:paraId="6A88ECE5" w14:textId="77777777" w:rsidR="00AC0A63" w:rsidRPr="000735B1" w:rsidRDefault="00AC0A63" w:rsidP="00AC0A63">
            <w:pPr>
              <w:spacing w:line="240" w:lineRule="auto"/>
              <w:rPr>
                <w:rFonts w:cs="Times New Roman"/>
                <w:sz w:val="20"/>
                <w:szCs w:val="20"/>
              </w:rPr>
            </w:pPr>
            <w:r w:rsidRPr="000735B1">
              <w:rPr>
                <w:rFonts w:cs="Times New Roman"/>
                <w:sz w:val="20"/>
                <w:szCs w:val="20"/>
              </w:rPr>
              <w:t>0.17 (-0.39, 0.72)</w:t>
            </w:r>
          </w:p>
        </w:tc>
        <w:tc>
          <w:tcPr>
            <w:tcW w:w="1701" w:type="dxa"/>
          </w:tcPr>
          <w:p w14:paraId="21F50F45"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0.59, </w:t>
            </w:r>
            <w:r w:rsidRPr="000735B1">
              <w:rPr>
                <w:rFonts w:cs="Times New Roman"/>
                <w:i/>
                <w:sz w:val="20"/>
                <w:szCs w:val="20"/>
              </w:rPr>
              <w:t xml:space="preserve">p </w:t>
            </w:r>
            <w:r w:rsidRPr="000735B1">
              <w:rPr>
                <w:rFonts w:cs="Times New Roman"/>
                <w:sz w:val="20"/>
                <w:szCs w:val="20"/>
              </w:rPr>
              <w:t>= .556</w:t>
            </w:r>
          </w:p>
        </w:tc>
        <w:tc>
          <w:tcPr>
            <w:tcW w:w="1559" w:type="dxa"/>
          </w:tcPr>
          <w:p w14:paraId="51578A21"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7.64, </w:t>
            </w:r>
            <w:r w:rsidRPr="000735B1">
              <w:rPr>
                <w:rFonts w:cs="Times New Roman"/>
                <w:i/>
                <w:sz w:val="20"/>
                <w:szCs w:val="20"/>
              </w:rPr>
              <w:t>p</w:t>
            </w:r>
            <w:r w:rsidRPr="000735B1">
              <w:rPr>
                <w:rFonts w:cs="Times New Roman"/>
                <w:sz w:val="20"/>
                <w:szCs w:val="20"/>
              </w:rPr>
              <w:t xml:space="preserve"> = .054</w:t>
            </w:r>
          </w:p>
        </w:tc>
        <w:tc>
          <w:tcPr>
            <w:tcW w:w="1129" w:type="dxa"/>
          </w:tcPr>
          <w:p w14:paraId="265AF971" w14:textId="77777777" w:rsidR="00AC0A63" w:rsidRPr="000735B1" w:rsidRDefault="00AC0A63" w:rsidP="00AC0A63">
            <w:pPr>
              <w:spacing w:line="240" w:lineRule="auto"/>
              <w:rPr>
                <w:rFonts w:cs="Times New Roman"/>
                <w:sz w:val="20"/>
                <w:szCs w:val="20"/>
              </w:rPr>
            </w:pPr>
            <w:r w:rsidRPr="000735B1">
              <w:rPr>
                <w:rFonts w:cs="Times New Roman"/>
                <w:sz w:val="20"/>
                <w:szCs w:val="20"/>
              </w:rPr>
              <w:t>60.8%</w:t>
            </w:r>
          </w:p>
        </w:tc>
      </w:tr>
      <w:tr w:rsidR="00AC0A63" w:rsidRPr="000735B1" w14:paraId="5B31927D" w14:textId="77777777" w:rsidTr="00AC0A63">
        <w:tc>
          <w:tcPr>
            <w:tcW w:w="3409" w:type="dxa"/>
          </w:tcPr>
          <w:p w14:paraId="6E9CE961"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B to the somatosensory modality: chronic pain vs healthy participants. </w:t>
            </w:r>
          </w:p>
          <w:p w14:paraId="14B2102C" w14:textId="64BC6B4E" w:rsidR="00AC0A63" w:rsidRPr="000735B1" w:rsidRDefault="00AC0A63" w:rsidP="00AC0A63">
            <w:pPr>
              <w:spacing w:line="240" w:lineRule="auto"/>
              <w:rPr>
                <w:rFonts w:cs="Times New Roman"/>
                <w:sz w:val="20"/>
                <w:szCs w:val="20"/>
              </w:rPr>
            </w:pPr>
            <w:r w:rsidRPr="000735B1">
              <w:rPr>
                <w:rFonts w:cs="Times New Roman"/>
                <w:sz w:val="20"/>
                <w:szCs w:val="20"/>
              </w:rPr>
              <w:t xml:space="preserve">Subgroup analysis of studies that used the common task paradigm, omitting  </w:t>
            </w:r>
            <w:r w:rsidRPr="000735B1">
              <w:rPr>
                <w:rFonts w:cs="Times New Roman"/>
                <w:sz w:val="20"/>
                <w:szCs w:val="20"/>
              </w:rPr>
              <w:fldChar w:fldCharType="begin"/>
            </w:r>
            <w:r w:rsidRPr="000735B1">
              <w:rPr>
                <w:rFonts w:cs="Times New Roman"/>
                <w:sz w:val="20"/>
                <w:szCs w:val="20"/>
              </w:rPr>
              <w:instrText xml:space="preserve"> ADDIN EN.CITE &lt;EndNote&gt;&lt;Cite AuthorYear="1"&gt;&lt;Author&gt;Stankewitz&lt;/Author&gt;&lt;Year&gt;2018&lt;/Year&gt;&lt;RecNum&gt;112&lt;/RecNum&gt;&lt;DisplayText&gt;Stankewitz et al. [63]&lt;/DisplayText&gt;&lt;record&gt;&lt;rec-number&gt;112&lt;/rec-number&gt;&lt;foreign-keys&gt;&lt;key app="EN" db-id="2xaaap2efrdzf1eafv5pxxz39e2vzd90zsdz" timestamp="1559213121"&gt;112&lt;/key&gt;&lt;/foreign-keys&gt;&lt;ref-type name="Journal Article"&gt;17&lt;/ref-type&gt;&lt;contributors&gt;&lt;authors&gt;&lt;author&gt;Stankewitz, Anne&lt;/author&gt;&lt;author&gt;Sorg, Christian&lt;/author&gt;&lt;author&gt;von Kalckreuth, Alexander&lt;/author&gt;&lt;author&gt;Schulz, Enrico&lt;/author&gt;&lt;author&gt;Valet, Michael&lt;/author&gt;&lt;author&gt;Neufang, Susanne&lt;/author&gt;&lt;author&gt;Zimmer, Claus&lt;/author&gt;&lt;author&gt;Henningsen, Peter&lt;/author&gt;&lt;author&gt;Gündel, Harald&lt;/author&gt;&lt;author&gt;Wohlschläger, Afra M&lt;/author&gt;&lt;/authors&gt;&lt;/contributors&gt;&lt;titles&gt;&lt;title&gt;Fronto‐Insular Connectivity during Pain Distraction Is Impaired in Patients with Somatoform Pain&lt;/title&gt;&lt;secondary-title&gt;Journal of Neuroimaging&lt;/secondary-title&gt;&lt;/titles&gt;&lt;periodical&gt;&lt;full-title&gt;Journal of Neuroimaging&lt;/full-title&gt;&lt;/periodical&gt;&lt;pages&gt;621-628&lt;/pages&gt;&lt;volume&gt;28&lt;/volume&gt;&lt;number&gt;6&lt;/number&gt;&lt;dates&gt;&lt;year&gt;2018&lt;/year&gt;&lt;/dates&gt;&lt;isbn&gt;1051-2284&lt;/isbn&gt;&lt;urls&gt;&lt;/urls&gt;&lt;/record&gt;&lt;/Cite&gt;&lt;/EndNote&gt;</w:instrText>
            </w:r>
            <w:r w:rsidRPr="000735B1">
              <w:rPr>
                <w:rFonts w:cs="Times New Roman"/>
                <w:sz w:val="20"/>
                <w:szCs w:val="20"/>
              </w:rPr>
              <w:fldChar w:fldCharType="separate"/>
            </w:r>
            <w:r w:rsidRPr="000735B1">
              <w:rPr>
                <w:rFonts w:cs="Times New Roman"/>
                <w:noProof/>
                <w:sz w:val="20"/>
                <w:szCs w:val="20"/>
              </w:rPr>
              <w:t>Stankewitz et al. [63]</w:t>
            </w:r>
            <w:r w:rsidRPr="000735B1">
              <w:rPr>
                <w:rFonts w:cs="Times New Roman"/>
                <w:sz w:val="20"/>
                <w:szCs w:val="20"/>
              </w:rPr>
              <w:fldChar w:fldCharType="end"/>
            </w:r>
            <w:r w:rsidRPr="000735B1">
              <w:rPr>
                <w:rFonts w:cs="Times New Roman"/>
                <w:sz w:val="20"/>
                <w:szCs w:val="20"/>
              </w:rPr>
              <w:t>.</w:t>
            </w:r>
          </w:p>
          <w:p w14:paraId="0E232B0C" w14:textId="77777777" w:rsidR="00AC0A63" w:rsidRPr="000735B1" w:rsidRDefault="00AC0A63" w:rsidP="00AC0A63">
            <w:pPr>
              <w:spacing w:line="240" w:lineRule="auto"/>
              <w:rPr>
                <w:rFonts w:cs="Times New Roman"/>
                <w:sz w:val="20"/>
                <w:szCs w:val="20"/>
              </w:rPr>
            </w:pPr>
          </w:p>
        </w:tc>
        <w:tc>
          <w:tcPr>
            <w:tcW w:w="3260" w:type="dxa"/>
          </w:tcPr>
          <w:p w14:paraId="763734A3" w14:textId="5B27D3B1" w:rsidR="00AC0A63" w:rsidRPr="000735B1" w:rsidRDefault="00AC0A63" w:rsidP="00AC0A63">
            <w:pPr>
              <w:spacing w:line="240" w:lineRule="auto"/>
              <w:rPr>
                <w:rFonts w:cs="Times New Roman"/>
                <w:sz w:val="20"/>
                <w:szCs w:val="20"/>
              </w:rPr>
            </w:pPr>
            <w:r w:rsidRPr="000735B1">
              <w:rPr>
                <w:rFonts w:cs="Times New Roman"/>
                <w:sz w:val="20"/>
                <w:szCs w:val="20"/>
              </w:rPr>
              <w:t xml:space="preserve">3 </w:t>
            </w:r>
            <w:r w:rsidRPr="000735B1">
              <w:rPr>
                <w:rFonts w:cs="Times New Roman"/>
                <w:sz w:val="20"/>
                <w:szCs w:val="20"/>
              </w:rPr>
              <w:fldChar w:fldCharType="begin">
                <w:fldData xml:space="preserve">PEVuZE5vdGU+PENpdGU+PEF1dGhvcj5EZSBUb21tYXNvPC9BdXRob3I+PFllYXI+MjAwODwvWWVh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EZSBUb21tYXNvPC9BdXRob3I+PFllYXI+MjAwODwvWWVh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12; 62; 75]</w:t>
            </w:r>
            <w:r w:rsidRPr="000735B1">
              <w:rPr>
                <w:rFonts w:cs="Times New Roman"/>
                <w:sz w:val="20"/>
                <w:szCs w:val="20"/>
              </w:rPr>
              <w:fldChar w:fldCharType="end"/>
            </w:r>
          </w:p>
        </w:tc>
        <w:tc>
          <w:tcPr>
            <w:tcW w:w="1134" w:type="dxa"/>
          </w:tcPr>
          <w:p w14:paraId="3EEB43C8" w14:textId="77777777" w:rsidR="00AC0A63" w:rsidRPr="000735B1" w:rsidRDefault="00AC0A63" w:rsidP="00AC0A63">
            <w:pPr>
              <w:spacing w:line="240" w:lineRule="auto"/>
              <w:rPr>
                <w:rFonts w:cs="Times New Roman"/>
                <w:sz w:val="20"/>
                <w:szCs w:val="20"/>
              </w:rPr>
            </w:pPr>
            <w:r w:rsidRPr="000735B1">
              <w:rPr>
                <w:rFonts w:cs="Times New Roman"/>
                <w:sz w:val="20"/>
                <w:szCs w:val="20"/>
              </w:rPr>
              <w:t>73</w:t>
            </w:r>
          </w:p>
        </w:tc>
        <w:tc>
          <w:tcPr>
            <w:tcW w:w="1134" w:type="dxa"/>
          </w:tcPr>
          <w:p w14:paraId="62941F27" w14:textId="77777777" w:rsidR="00AC0A63" w:rsidRPr="000735B1" w:rsidRDefault="00AC0A63" w:rsidP="00AC0A63">
            <w:pPr>
              <w:spacing w:line="240" w:lineRule="auto"/>
              <w:rPr>
                <w:rFonts w:cs="Times New Roman"/>
                <w:sz w:val="20"/>
                <w:szCs w:val="20"/>
              </w:rPr>
            </w:pPr>
            <w:r w:rsidRPr="000735B1">
              <w:rPr>
                <w:rFonts w:cs="Times New Roman"/>
                <w:sz w:val="20"/>
                <w:szCs w:val="20"/>
              </w:rPr>
              <w:t>73</w:t>
            </w:r>
          </w:p>
        </w:tc>
        <w:tc>
          <w:tcPr>
            <w:tcW w:w="1843" w:type="dxa"/>
          </w:tcPr>
          <w:p w14:paraId="677C10A7" w14:textId="77777777" w:rsidR="00AC0A63" w:rsidRPr="000735B1" w:rsidRDefault="00AC0A63" w:rsidP="00AC0A63">
            <w:pPr>
              <w:spacing w:line="240" w:lineRule="auto"/>
              <w:rPr>
                <w:rFonts w:cs="Times New Roman"/>
                <w:sz w:val="20"/>
                <w:szCs w:val="20"/>
              </w:rPr>
            </w:pPr>
            <w:r w:rsidRPr="000735B1">
              <w:rPr>
                <w:rFonts w:cs="Times New Roman"/>
                <w:sz w:val="20"/>
                <w:szCs w:val="20"/>
              </w:rPr>
              <w:t>0.36 (-0.10, 0.83)</w:t>
            </w:r>
          </w:p>
        </w:tc>
        <w:tc>
          <w:tcPr>
            <w:tcW w:w="1701" w:type="dxa"/>
          </w:tcPr>
          <w:p w14:paraId="1D97CFAE"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1.53, </w:t>
            </w:r>
            <w:r w:rsidRPr="000735B1">
              <w:rPr>
                <w:rFonts w:cs="Times New Roman"/>
                <w:i/>
                <w:sz w:val="20"/>
                <w:szCs w:val="20"/>
              </w:rPr>
              <w:t>p</w:t>
            </w:r>
            <w:r w:rsidRPr="000735B1">
              <w:rPr>
                <w:rFonts w:cs="Times New Roman"/>
                <w:sz w:val="20"/>
                <w:szCs w:val="20"/>
              </w:rPr>
              <w:t xml:space="preserve"> = .127</w:t>
            </w:r>
          </w:p>
        </w:tc>
        <w:tc>
          <w:tcPr>
            <w:tcW w:w="1559" w:type="dxa"/>
          </w:tcPr>
          <w:p w14:paraId="64070719"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3.07, </w:t>
            </w:r>
            <w:r w:rsidRPr="000735B1">
              <w:rPr>
                <w:rFonts w:cs="Times New Roman"/>
                <w:i/>
                <w:sz w:val="20"/>
                <w:szCs w:val="20"/>
              </w:rPr>
              <w:t xml:space="preserve">p </w:t>
            </w:r>
            <w:r w:rsidRPr="000735B1">
              <w:rPr>
                <w:rFonts w:cs="Times New Roman"/>
                <w:sz w:val="20"/>
                <w:szCs w:val="20"/>
              </w:rPr>
              <w:t>= .215</w:t>
            </w:r>
          </w:p>
        </w:tc>
        <w:tc>
          <w:tcPr>
            <w:tcW w:w="1129" w:type="dxa"/>
          </w:tcPr>
          <w:p w14:paraId="7CA82F75" w14:textId="77777777" w:rsidR="00AC0A63" w:rsidRPr="000735B1" w:rsidRDefault="00AC0A63" w:rsidP="00AC0A63">
            <w:pPr>
              <w:spacing w:line="240" w:lineRule="auto"/>
              <w:rPr>
                <w:rFonts w:cs="Times New Roman"/>
                <w:sz w:val="20"/>
                <w:szCs w:val="20"/>
              </w:rPr>
            </w:pPr>
            <w:r w:rsidRPr="000735B1">
              <w:rPr>
                <w:rFonts w:cs="Times New Roman"/>
                <w:sz w:val="20"/>
                <w:szCs w:val="20"/>
              </w:rPr>
              <w:t>34.9%</w:t>
            </w:r>
          </w:p>
        </w:tc>
      </w:tr>
      <w:tr w:rsidR="00AC0A63" w:rsidRPr="000735B1" w14:paraId="05E1815D" w14:textId="77777777" w:rsidTr="00AC0A63">
        <w:tc>
          <w:tcPr>
            <w:tcW w:w="3409" w:type="dxa"/>
          </w:tcPr>
          <w:p w14:paraId="17CDB056"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AB to the somatosensory modality: chronic pain vs healthy participants. </w:t>
            </w:r>
          </w:p>
          <w:p w14:paraId="48F28E6F" w14:textId="77777777" w:rsidR="00AC0A63" w:rsidRPr="000735B1" w:rsidRDefault="00AC0A63" w:rsidP="00AC0A63">
            <w:pPr>
              <w:spacing w:line="240" w:lineRule="auto"/>
              <w:rPr>
                <w:rFonts w:cs="Times New Roman"/>
                <w:sz w:val="20"/>
                <w:szCs w:val="20"/>
              </w:rPr>
            </w:pPr>
            <w:r w:rsidRPr="000735B1">
              <w:rPr>
                <w:rFonts w:cs="Times New Roman"/>
                <w:sz w:val="20"/>
                <w:szCs w:val="20"/>
              </w:rPr>
              <w:t>Subgroup analysis of studies that used the primary task paradigm.</w:t>
            </w:r>
          </w:p>
          <w:p w14:paraId="1C4F2533" w14:textId="77777777" w:rsidR="00AC0A63" w:rsidRPr="000735B1" w:rsidRDefault="00AC0A63" w:rsidP="00AC0A63">
            <w:pPr>
              <w:spacing w:line="240" w:lineRule="auto"/>
              <w:rPr>
                <w:rFonts w:cs="Times New Roman"/>
                <w:sz w:val="20"/>
                <w:szCs w:val="20"/>
              </w:rPr>
            </w:pPr>
          </w:p>
        </w:tc>
        <w:tc>
          <w:tcPr>
            <w:tcW w:w="3260" w:type="dxa"/>
          </w:tcPr>
          <w:p w14:paraId="2352C615" w14:textId="496C9D91" w:rsidR="00AC0A63" w:rsidRPr="000735B1" w:rsidRDefault="00AC0A63" w:rsidP="00AC0A63">
            <w:pPr>
              <w:spacing w:line="240" w:lineRule="auto"/>
              <w:rPr>
                <w:rFonts w:cs="Times New Roman"/>
                <w:sz w:val="20"/>
                <w:szCs w:val="20"/>
              </w:rPr>
            </w:pPr>
            <w:r w:rsidRPr="000735B1">
              <w:rPr>
                <w:rFonts w:cs="Times New Roman"/>
                <w:sz w:val="20"/>
                <w:szCs w:val="20"/>
              </w:rPr>
              <w:t xml:space="preserve">3 </w:t>
            </w:r>
            <w:r w:rsidRPr="000735B1">
              <w:rPr>
                <w:rFonts w:cs="Times New Roman"/>
                <w:sz w:val="20"/>
                <w:szCs w:val="20"/>
              </w:rPr>
              <w:fldChar w:fldCharType="begin">
                <w:fldData xml:space="preserve">PEVuZE5vdGU+PENpdGU+PEF1dGhvcj5UaWVtYW5uPC9BdXRob3I+PFllYXI+MjAxMjwvWWVhcj48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=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UaWVtYW5uPC9BdXRob3I+PFllYXI+MjAxMjwvWWVhcj48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=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41; 65; 75]</w:t>
            </w:r>
            <w:r w:rsidRPr="000735B1">
              <w:rPr>
                <w:rFonts w:cs="Times New Roman"/>
                <w:sz w:val="20"/>
                <w:szCs w:val="20"/>
              </w:rPr>
              <w:fldChar w:fldCharType="end"/>
            </w:r>
          </w:p>
        </w:tc>
        <w:tc>
          <w:tcPr>
            <w:tcW w:w="1134" w:type="dxa"/>
          </w:tcPr>
          <w:p w14:paraId="3985E214" w14:textId="77777777" w:rsidR="00AC0A63" w:rsidRPr="000735B1" w:rsidRDefault="00AC0A63" w:rsidP="00AC0A63">
            <w:pPr>
              <w:spacing w:line="240" w:lineRule="auto"/>
              <w:rPr>
                <w:rFonts w:cs="Times New Roman"/>
                <w:sz w:val="20"/>
                <w:szCs w:val="20"/>
              </w:rPr>
            </w:pPr>
            <w:r w:rsidRPr="000735B1">
              <w:rPr>
                <w:rFonts w:cs="Times New Roman"/>
                <w:sz w:val="20"/>
                <w:szCs w:val="20"/>
              </w:rPr>
              <w:t>92</w:t>
            </w:r>
          </w:p>
        </w:tc>
        <w:tc>
          <w:tcPr>
            <w:tcW w:w="1134" w:type="dxa"/>
          </w:tcPr>
          <w:p w14:paraId="603EF9EC" w14:textId="77777777" w:rsidR="00AC0A63" w:rsidRPr="000735B1" w:rsidRDefault="00AC0A63" w:rsidP="00AC0A63">
            <w:pPr>
              <w:spacing w:line="240" w:lineRule="auto"/>
              <w:rPr>
                <w:rFonts w:cs="Times New Roman"/>
                <w:sz w:val="20"/>
                <w:szCs w:val="20"/>
              </w:rPr>
            </w:pPr>
            <w:r w:rsidRPr="000735B1">
              <w:rPr>
                <w:rFonts w:cs="Times New Roman"/>
                <w:sz w:val="20"/>
                <w:szCs w:val="20"/>
              </w:rPr>
              <w:t>97</w:t>
            </w:r>
          </w:p>
        </w:tc>
        <w:tc>
          <w:tcPr>
            <w:tcW w:w="1843" w:type="dxa"/>
          </w:tcPr>
          <w:p w14:paraId="6B06B8B6" w14:textId="77777777" w:rsidR="00AC0A63" w:rsidRPr="000735B1" w:rsidRDefault="00AC0A63" w:rsidP="00AC0A63">
            <w:pPr>
              <w:spacing w:line="240" w:lineRule="auto"/>
              <w:rPr>
                <w:rFonts w:cs="Times New Roman"/>
                <w:sz w:val="20"/>
                <w:szCs w:val="20"/>
              </w:rPr>
            </w:pPr>
            <w:r w:rsidRPr="000735B1">
              <w:rPr>
                <w:rFonts w:cs="Times New Roman"/>
                <w:sz w:val="20"/>
                <w:szCs w:val="20"/>
              </w:rPr>
              <w:t>0.34 (-0.48, 1.17)</w:t>
            </w:r>
          </w:p>
        </w:tc>
        <w:tc>
          <w:tcPr>
            <w:tcW w:w="1701" w:type="dxa"/>
          </w:tcPr>
          <w:p w14:paraId="7BE9001F"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0.82, </w:t>
            </w:r>
            <w:r w:rsidRPr="000735B1">
              <w:rPr>
                <w:rFonts w:cs="Times New Roman"/>
                <w:i/>
                <w:sz w:val="20"/>
                <w:szCs w:val="20"/>
              </w:rPr>
              <w:t>p</w:t>
            </w:r>
            <w:r w:rsidRPr="000735B1">
              <w:rPr>
                <w:rFonts w:cs="Times New Roman"/>
                <w:sz w:val="20"/>
                <w:szCs w:val="20"/>
              </w:rPr>
              <w:t xml:space="preserve"> = .413</w:t>
            </w:r>
          </w:p>
        </w:tc>
        <w:tc>
          <w:tcPr>
            <w:tcW w:w="1559" w:type="dxa"/>
          </w:tcPr>
          <w:p w14:paraId="34B69595"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14.58, </w:t>
            </w:r>
            <w:r w:rsidRPr="000735B1">
              <w:rPr>
                <w:rFonts w:cs="Times New Roman"/>
                <w:i/>
                <w:sz w:val="20"/>
                <w:szCs w:val="20"/>
              </w:rPr>
              <w:t>p</w:t>
            </w:r>
            <w:r w:rsidRPr="000735B1">
              <w:rPr>
                <w:rFonts w:cs="Times New Roman"/>
                <w:sz w:val="20"/>
                <w:szCs w:val="20"/>
              </w:rPr>
              <w:t xml:space="preserve"> &lt; .001</w:t>
            </w:r>
          </w:p>
        </w:tc>
        <w:tc>
          <w:tcPr>
            <w:tcW w:w="1129" w:type="dxa"/>
          </w:tcPr>
          <w:p w14:paraId="5B953365" w14:textId="77777777" w:rsidR="00AC0A63" w:rsidRPr="000735B1" w:rsidRDefault="00AC0A63" w:rsidP="00AC0A63">
            <w:pPr>
              <w:spacing w:line="240" w:lineRule="auto"/>
              <w:rPr>
                <w:rFonts w:cs="Times New Roman"/>
                <w:sz w:val="20"/>
                <w:szCs w:val="20"/>
              </w:rPr>
            </w:pPr>
            <w:r w:rsidRPr="000735B1">
              <w:rPr>
                <w:rFonts w:cs="Times New Roman"/>
                <w:sz w:val="20"/>
                <w:szCs w:val="20"/>
              </w:rPr>
              <w:t>86.3%</w:t>
            </w:r>
          </w:p>
        </w:tc>
      </w:tr>
      <w:tr w:rsidR="00AC0A63" w:rsidRPr="000735B1" w14:paraId="79A0CBBC" w14:textId="77777777" w:rsidTr="00AC0A63">
        <w:tc>
          <w:tcPr>
            <w:tcW w:w="3409" w:type="dxa"/>
          </w:tcPr>
          <w:p w14:paraId="372C6DD4" w14:textId="77777777" w:rsidR="00AC0A63" w:rsidRPr="000735B1" w:rsidRDefault="00AC0A63" w:rsidP="00AC0A63">
            <w:pPr>
              <w:spacing w:line="240" w:lineRule="auto"/>
              <w:rPr>
                <w:rFonts w:cs="Times New Roman"/>
                <w:sz w:val="20"/>
                <w:szCs w:val="20"/>
              </w:rPr>
            </w:pPr>
            <w:r w:rsidRPr="000735B1">
              <w:rPr>
                <w:rFonts w:cs="Times New Roman"/>
                <w:sz w:val="20"/>
                <w:szCs w:val="20"/>
              </w:rPr>
              <w:t>Spatial AB to somatosensory stimuli chronic pain vs healthy participants.</w:t>
            </w:r>
          </w:p>
          <w:p w14:paraId="3E7E3BD4" w14:textId="77777777" w:rsidR="00AC0A63" w:rsidRPr="000735B1" w:rsidRDefault="00AC0A63" w:rsidP="00AC0A63">
            <w:pPr>
              <w:spacing w:line="240" w:lineRule="auto"/>
              <w:rPr>
                <w:rFonts w:cs="Times New Roman"/>
                <w:sz w:val="20"/>
                <w:szCs w:val="20"/>
              </w:rPr>
            </w:pPr>
          </w:p>
        </w:tc>
        <w:tc>
          <w:tcPr>
            <w:tcW w:w="3260" w:type="dxa"/>
          </w:tcPr>
          <w:p w14:paraId="0BC9F761" w14:textId="21A531DB" w:rsidR="00AC0A63" w:rsidRPr="000735B1" w:rsidRDefault="00AC0A63" w:rsidP="00AC0A63">
            <w:pPr>
              <w:spacing w:line="240" w:lineRule="auto"/>
              <w:rPr>
                <w:rFonts w:cs="Times New Roman"/>
                <w:sz w:val="20"/>
                <w:szCs w:val="20"/>
              </w:rPr>
            </w:pPr>
            <w:r w:rsidRPr="000735B1">
              <w:rPr>
                <w:rFonts w:cs="Times New Roman"/>
                <w:sz w:val="20"/>
                <w:szCs w:val="20"/>
              </w:rPr>
              <w:t xml:space="preserve">3 </w:t>
            </w:r>
            <w:r w:rsidRPr="000735B1">
              <w:rPr>
                <w:rFonts w:cs="Times New Roman"/>
                <w:sz w:val="20"/>
                <w:szCs w:val="20"/>
              </w:rPr>
              <w:fldChar w:fldCharType="begin">
                <w:fldData xml:space="preserve">PEVuZE5vdGU+PENpdGU+PEF1dGhvcj5Nb3NlbGV5PC9BdXRob3I+PFllYXI+MjAxMjwvWWVhcj48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Nb3NlbGV5PC9BdXRob3I+PFllYXI+MjAxMjwvWWVhcj48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42; 44; 68]</w:t>
            </w:r>
            <w:r w:rsidRPr="000735B1">
              <w:rPr>
                <w:rFonts w:cs="Times New Roman"/>
                <w:sz w:val="20"/>
                <w:szCs w:val="20"/>
              </w:rPr>
              <w:fldChar w:fldCharType="end"/>
            </w:r>
          </w:p>
          <w:p w14:paraId="5E240307" w14:textId="77777777" w:rsidR="00AC0A63" w:rsidRPr="000735B1" w:rsidRDefault="00AC0A63" w:rsidP="00AC0A63">
            <w:pPr>
              <w:spacing w:line="240" w:lineRule="auto"/>
              <w:rPr>
                <w:rFonts w:cs="Times New Roman"/>
                <w:sz w:val="20"/>
                <w:szCs w:val="20"/>
              </w:rPr>
            </w:pPr>
          </w:p>
        </w:tc>
        <w:tc>
          <w:tcPr>
            <w:tcW w:w="1134" w:type="dxa"/>
          </w:tcPr>
          <w:p w14:paraId="269505A0" w14:textId="77777777" w:rsidR="00AC0A63" w:rsidRPr="000735B1" w:rsidRDefault="00AC0A63" w:rsidP="00AC0A63">
            <w:pPr>
              <w:spacing w:line="240" w:lineRule="auto"/>
              <w:rPr>
                <w:rFonts w:cs="Times New Roman"/>
                <w:sz w:val="20"/>
                <w:szCs w:val="20"/>
              </w:rPr>
            </w:pPr>
            <w:r w:rsidRPr="000735B1">
              <w:rPr>
                <w:rFonts w:cs="Times New Roman"/>
                <w:sz w:val="20"/>
                <w:szCs w:val="20"/>
              </w:rPr>
              <w:t>42</w:t>
            </w:r>
          </w:p>
        </w:tc>
        <w:tc>
          <w:tcPr>
            <w:tcW w:w="1134" w:type="dxa"/>
          </w:tcPr>
          <w:p w14:paraId="3E059C0C" w14:textId="77777777" w:rsidR="00AC0A63" w:rsidRPr="000735B1" w:rsidRDefault="00AC0A63" w:rsidP="00AC0A63">
            <w:pPr>
              <w:spacing w:line="240" w:lineRule="auto"/>
              <w:rPr>
                <w:rFonts w:cs="Times New Roman"/>
                <w:sz w:val="20"/>
                <w:szCs w:val="20"/>
              </w:rPr>
            </w:pPr>
            <w:r w:rsidRPr="000735B1">
              <w:rPr>
                <w:rFonts w:cs="Times New Roman"/>
                <w:sz w:val="20"/>
                <w:szCs w:val="20"/>
              </w:rPr>
              <w:t>42</w:t>
            </w:r>
          </w:p>
        </w:tc>
        <w:tc>
          <w:tcPr>
            <w:tcW w:w="1843" w:type="dxa"/>
          </w:tcPr>
          <w:p w14:paraId="784058CA" w14:textId="77777777" w:rsidR="00AC0A63" w:rsidRPr="000735B1" w:rsidRDefault="00AC0A63" w:rsidP="00AC0A63">
            <w:pPr>
              <w:spacing w:line="240" w:lineRule="auto"/>
              <w:rPr>
                <w:rFonts w:cs="Times New Roman"/>
                <w:sz w:val="20"/>
                <w:szCs w:val="20"/>
              </w:rPr>
            </w:pPr>
            <w:r w:rsidRPr="000735B1">
              <w:rPr>
                <w:rFonts w:cs="Times New Roman"/>
                <w:sz w:val="20"/>
                <w:szCs w:val="20"/>
              </w:rPr>
              <w:t>0.60 (-0.63, 1.83)</w:t>
            </w:r>
          </w:p>
        </w:tc>
        <w:tc>
          <w:tcPr>
            <w:tcW w:w="1701" w:type="dxa"/>
          </w:tcPr>
          <w:p w14:paraId="579B34D1"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0.96, </w:t>
            </w:r>
            <w:r w:rsidRPr="000735B1">
              <w:rPr>
                <w:rFonts w:cs="Times New Roman"/>
                <w:i/>
                <w:sz w:val="20"/>
                <w:szCs w:val="20"/>
              </w:rPr>
              <w:t>p</w:t>
            </w:r>
            <w:r w:rsidRPr="000735B1">
              <w:rPr>
                <w:rFonts w:cs="Times New Roman"/>
                <w:sz w:val="20"/>
                <w:szCs w:val="20"/>
              </w:rPr>
              <w:t xml:space="preserve"> = .338</w:t>
            </w:r>
          </w:p>
        </w:tc>
        <w:tc>
          <w:tcPr>
            <w:tcW w:w="1559" w:type="dxa"/>
          </w:tcPr>
          <w:p w14:paraId="78462471"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13.47, </w:t>
            </w:r>
            <w:r w:rsidRPr="000735B1">
              <w:rPr>
                <w:rFonts w:cs="Times New Roman"/>
                <w:i/>
                <w:sz w:val="20"/>
                <w:szCs w:val="20"/>
              </w:rPr>
              <w:t>p</w:t>
            </w:r>
            <w:r w:rsidRPr="000735B1">
              <w:rPr>
                <w:rFonts w:cs="Times New Roman"/>
                <w:sz w:val="20"/>
                <w:szCs w:val="20"/>
              </w:rPr>
              <w:t xml:space="preserve"> = .001</w:t>
            </w:r>
          </w:p>
        </w:tc>
        <w:tc>
          <w:tcPr>
            <w:tcW w:w="1129" w:type="dxa"/>
          </w:tcPr>
          <w:p w14:paraId="35F1002F" w14:textId="77777777" w:rsidR="00AC0A63" w:rsidRPr="000735B1" w:rsidRDefault="00AC0A63" w:rsidP="00AC0A63">
            <w:pPr>
              <w:spacing w:line="240" w:lineRule="auto"/>
              <w:rPr>
                <w:rFonts w:cs="Times New Roman"/>
                <w:sz w:val="20"/>
                <w:szCs w:val="20"/>
              </w:rPr>
            </w:pPr>
            <w:r w:rsidRPr="000735B1">
              <w:rPr>
                <w:rFonts w:cs="Times New Roman"/>
                <w:sz w:val="20"/>
                <w:szCs w:val="20"/>
              </w:rPr>
              <w:t>85.1%</w:t>
            </w:r>
          </w:p>
        </w:tc>
      </w:tr>
      <w:tr w:rsidR="00AC0A63" w:rsidRPr="000735B1" w14:paraId="3ECA051E" w14:textId="77777777" w:rsidTr="00AC0A63">
        <w:tc>
          <w:tcPr>
            <w:tcW w:w="3409" w:type="dxa"/>
            <w:tcBorders>
              <w:bottom w:val="single" w:sz="4" w:space="0" w:color="auto"/>
            </w:tcBorders>
          </w:tcPr>
          <w:p w14:paraId="28B4E223" w14:textId="66044B5E" w:rsidR="00AC0A63" w:rsidRPr="000735B1" w:rsidRDefault="00AC0A63" w:rsidP="00AC0A63">
            <w:pPr>
              <w:spacing w:line="240" w:lineRule="auto"/>
              <w:rPr>
                <w:rFonts w:cs="Times New Roman"/>
                <w:sz w:val="20"/>
                <w:szCs w:val="20"/>
              </w:rPr>
            </w:pPr>
            <w:r w:rsidRPr="000735B1">
              <w:rPr>
                <w:rFonts w:cs="Times New Roman"/>
                <w:sz w:val="20"/>
                <w:szCs w:val="20"/>
              </w:rPr>
              <w:t xml:space="preserve">Spatial AB to somatosensory stimuli chronic pain vs healthy participants.  Sensitivity analysis omitting </w:t>
            </w:r>
            <w:r w:rsidRPr="000735B1">
              <w:rPr>
                <w:rFonts w:cs="Times New Roman"/>
                <w:sz w:val="20"/>
                <w:szCs w:val="20"/>
              </w:rPr>
              <w:fldChar w:fldCharType="begin"/>
            </w:r>
            <w:r w:rsidRPr="000735B1">
              <w:rPr>
                <w:rFonts w:cs="Times New Roman"/>
                <w:sz w:val="20"/>
                <w:szCs w:val="20"/>
              </w:rPr>
              <w:instrText xml:space="preserve"> ADDIN EN.CITE &lt;EndNote&gt;&lt;Cite AuthorYear="1"&gt;&lt;Author&gt;Van Damme&lt;/Author&gt;&lt;Year&gt;2018&lt;/Year&gt;&lt;RecNum&gt;32&lt;/RecNum&gt;&lt;DisplayText&gt;Van Damme et al. [68]&lt;/DisplayText&gt;&lt;record&gt;&lt;rec-number&gt;32&lt;/rec-number&gt;&lt;foreign-keys&gt;&lt;key app="EN" db-id="2xaaap2efrdzf1eafv5pxxz39e2vzd90zsdz" timestamp="1550759494"&gt;32&lt;/key&gt;&lt;/foreign-keys&gt;&lt;ref-type name="Journal Article"&gt;17&lt;/ref-type&gt;&lt;contributors&gt;&lt;authors&gt;&lt;author&gt;Van Damme, S.&lt;/author&gt;&lt;author&gt;Bulcke, C. V.&lt;/author&gt;&lt;author&gt;Van Den Berghe, L.&lt;/author&gt;&lt;author&gt;Poppe, L.&lt;/author&gt;&lt;author&gt;Crombez, G.&lt;/author&gt;&lt;/authors&gt;&lt;/contributors&gt;&lt;titles&gt;&lt;title&gt;Do patients with chronic unilateral orofacial pain due to a temporomandibular disorder show increased attending to somatosensory input at the painful side of the jaw?&lt;/title&gt;&lt;secondary-title&gt;PeerJ&lt;/secondary-title&gt;&lt;/titles&gt;&lt;periodical&gt;&lt;full-title&gt;PeerJ&lt;/full-title&gt;&lt;/periodical&gt;&lt;volume&gt;2018&lt;/volume&gt;&lt;number&gt;1&lt;/number&gt;&lt;dates&gt;&lt;year&gt;2018&lt;/year&gt;&lt;/dates&gt;&lt;work-type&gt;Article&lt;/work-type&gt;&lt;urls&gt;&lt;related-urls&gt;&lt;url&gt;https://www.scopus.com/inward/record.uri?eid=2-s2.0-85040866321&amp;amp;doi=10.7717%2fpeerj.4310&amp;amp;partnerID=40&amp;amp;md5=36e9a823876c54ce19885cb88c00e19b&lt;/url&gt;&lt;/related-urls&gt;&lt;/urls&gt;&lt;custom7&gt;e4310&lt;/custom7&gt;&lt;electronic-resource-num&gt;10.7717/peerj.4310&lt;/electronic-resource-num&gt;&lt;remote-database-name&gt;Scopus&lt;/remote-database-name&gt;&lt;/record&gt;&lt;/Cite&gt;&lt;/EndNote&gt;</w:instrText>
            </w:r>
            <w:r w:rsidRPr="000735B1">
              <w:rPr>
                <w:rFonts w:cs="Times New Roman"/>
                <w:sz w:val="20"/>
                <w:szCs w:val="20"/>
              </w:rPr>
              <w:fldChar w:fldCharType="separate"/>
            </w:r>
            <w:r w:rsidRPr="000735B1">
              <w:rPr>
                <w:rFonts w:cs="Times New Roman"/>
                <w:noProof/>
                <w:sz w:val="20"/>
                <w:szCs w:val="20"/>
              </w:rPr>
              <w:t>Van Damme et al. [68]</w:t>
            </w:r>
            <w:r w:rsidRPr="000735B1">
              <w:rPr>
                <w:rFonts w:cs="Times New Roman"/>
                <w:sz w:val="20"/>
                <w:szCs w:val="20"/>
              </w:rPr>
              <w:fldChar w:fldCharType="end"/>
            </w:r>
            <w:r w:rsidRPr="000735B1">
              <w:rPr>
                <w:rFonts w:cs="Times New Roman"/>
                <w:sz w:val="20"/>
                <w:szCs w:val="20"/>
              </w:rPr>
              <w:t xml:space="preserve">. </w:t>
            </w:r>
          </w:p>
        </w:tc>
        <w:tc>
          <w:tcPr>
            <w:tcW w:w="3260" w:type="dxa"/>
            <w:tcBorders>
              <w:bottom w:val="single" w:sz="4" w:space="0" w:color="auto"/>
            </w:tcBorders>
          </w:tcPr>
          <w:p w14:paraId="3E540F7D" w14:textId="3ECC1CD4" w:rsidR="00AC0A63" w:rsidRPr="000735B1" w:rsidRDefault="00AC0A63" w:rsidP="00AC0A63">
            <w:pPr>
              <w:spacing w:line="240" w:lineRule="auto"/>
              <w:rPr>
                <w:rFonts w:cs="Times New Roman"/>
                <w:sz w:val="20"/>
                <w:szCs w:val="20"/>
              </w:rPr>
            </w:pPr>
            <w:r w:rsidRPr="000735B1">
              <w:rPr>
                <w:rFonts w:cs="Times New Roman"/>
                <w:sz w:val="20"/>
                <w:szCs w:val="20"/>
              </w:rPr>
              <w:t xml:space="preserve">2 </w:t>
            </w:r>
            <w:r w:rsidRPr="000735B1">
              <w:rPr>
                <w:rFonts w:cs="Times New Roman"/>
                <w:sz w:val="20"/>
                <w:szCs w:val="20"/>
              </w:rPr>
              <w:fldChar w:fldCharType="begin"/>
            </w:r>
            <w:r w:rsidRPr="000735B1">
              <w:rPr>
                <w:rFonts w:cs="Times New Roman"/>
                <w:sz w:val="20"/>
                <w:szCs w:val="20"/>
              </w:rPr>
              <w:instrText xml:space="preserve"> ADDIN EN.CITE &lt;EndNote&gt;&lt;Cite&gt;&lt;Author&gt;Moseley&lt;/Author&gt;&lt;Year&gt;2012&lt;/Year&gt;&lt;RecNum&gt;57&lt;/RecNum&gt;&lt;DisplayText&gt;[42; 44]&lt;/DisplayText&gt;&lt;record&gt;&lt;rec-number&gt;57&lt;/rec-number&gt;&lt;foreign-keys&gt;&lt;key app="EN" db-id="2xaaap2efrdzf1eafv5pxxz39e2vzd90zsdz" timestamp="1555320087"&gt;57&lt;/key&gt;&lt;/foreign-keys&gt;&lt;ref-type name="Journal Article"&gt;17&lt;/ref-type&gt;&lt;contributors&gt;&lt;authors&gt;&lt;author&gt;Moseley, G. Lorimer&lt;/author&gt;&lt;author&gt;Gallagher, Laura&lt;/author&gt;&lt;author&gt;Gallace, Alberto&lt;/author&gt;&lt;/authors&gt;&lt;/contributors&gt;&lt;titles&gt;&lt;title&gt;Neglect-like tactile dysfunction in chronic back pain&lt;/title&gt;&lt;secondary-title&gt;Neurology&lt;/secondary-title&gt;&lt;/titles&gt;&lt;periodical&gt;&lt;full-title&gt;Neurology&lt;/full-title&gt;&lt;/periodical&gt;&lt;pages&gt;327-332&lt;/pages&gt;&lt;volume&gt;79&lt;/volume&gt;&lt;number&gt;4&lt;/number&gt;&lt;dates&gt;&lt;year&gt;2012&lt;/year&gt;&lt;/dates&gt;&lt;isbn&gt;0028-3878&lt;/isbn&gt;&lt;urls&gt;&lt;/urls&gt;&lt;/record&gt;&lt;/Cite&gt;&lt;Cite&gt;&lt;Author&gt;Moseley&lt;/Author&gt;&lt;Year&gt;2012&lt;/Year&gt;&lt;RecNum&gt;108&lt;/RecNum&gt;&lt;record&gt;&lt;rec-number&gt;108&lt;/rec-number&gt;&lt;foreign-keys&gt;&lt;key app="EN" db-id="2xaaap2efrdzf1eafv5pxxz39e2vzd90zsdz" timestamp="1559212041"&gt;108&lt;/key&gt;&lt;/foreign-keys&gt;&lt;ref-type name="Journal Article"&gt;17&lt;/ref-type&gt;&lt;contributors&gt;&lt;authors&gt;&lt;author&gt;Moseley, G. Lorimer&lt;/author&gt;&lt;author&gt;Gallace, Alberto&lt;/author&gt;&lt;author&gt;Iannetti, Gian Domenico&lt;/author&gt;&lt;/authors&gt;&lt;/contributors&gt;&lt;titles&gt;&lt;title&gt;Spatially defined modulation of skin temperature and hand ownership of both hands in patients with unilateral complex regional pain syndrome&lt;/title&gt;&lt;secondary-title&gt;Brain&lt;/secondary-title&gt;&lt;/titles&gt;&lt;periodical&gt;&lt;full-title&gt;Brain&lt;/full-title&gt;&lt;/periodical&gt;&lt;pages&gt;3676-3686&lt;/pages&gt;&lt;volume&gt;135&lt;/volume&gt;&lt;number&gt;12&lt;/number&gt;&lt;dates&gt;&lt;year&gt;2012&lt;/year&gt;&lt;/dates&gt;&lt;isbn&gt;1460-2156&lt;/isbn&gt;&lt;urls&gt;&lt;/urls&gt;&lt;/record&gt;&lt;/Cite&gt;&lt;/EndNote&gt;</w:instrText>
            </w:r>
            <w:r w:rsidRPr="000735B1">
              <w:rPr>
                <w:rFonts w:cs="Times New Roman"/>
                <w:sz w:val="20"/>
                <w:szCs w:val="20"/>
              </w:rPr>
              <w:fldChar w:fldCharType="separate"/>
            </w:r>
            <w:r w:rsidRPr="000735B1">
              <w:rPr>
                <w:rFonts w:cs="Times New Roman"/>
                <w:noProof/>
                <w:sz w:val="20"/>
                <w:szCs w:val="20"/>
              </w:rPr>
              <w:t>[42; 44]</w:t>
            </w:r>
            <w:r w:rsidRPr="000735B1">
              <w:rPr>
                <w:rFonts w:cs="Times New Roman"/>
                <w:sz w:val="20"/>
                <w:szCs w:val="20"/>
              </w:rPr>
              <w:fldChar w:fldCharType="end"/>
            </w:r>
          </w:p>
        </w:tc>
        <w:tc>
          <w:tcPr>
            <w:tcW w:w="1134" w:type="dxa"/>
            <w:tcBorders>
              <w:bottom w:val="single" w:sz="4" w:space="0" w:color="auto"/>
            </w:tcBorders>
          </w:tcPr>
          <w:p w14:paraId="39E2FFC8" w14:textId="77777777" w:rsidR="00AC0A63" w:rsidRPr="000735B1" w:rsidRDefault="00AC0A63" w:rsidP="00AC0A63">
            <w:pPr>
              <w:spacing w:line="240" w:lineRule="auto"/>
              <w:rPr>
                <w:rFonts w:cs="Times New Roman"/>
                <w:sz w:val="20"/>
                <w:szCs w:val="20"/>
              </w:rPr>
            </w:pPr>
            <w:r w:rsidRPr="000735B1">
              <w:rPr>
                <w:rFonts w:cs="Times New Roman"/>
                <w:sz w:val="20"/>
                <w:szCs w:val="20"/>
              </w:rPr>
              <w:t>22</w:t>
            </w:r>
          </w:p>
        </w:tc>
        <w:tc>
          <w:tcPr>
            <w:tcW w:w="1134" w:type="dxa"/>
            <w:tcBorders>
              <w:bottom w:val="single" w:sz="4" w:space="0" w:color="auto"/>
            </w:tcBorders>
          </w:tcPr>
          <w:p w14:paraId="547B7F89" w14:textId="77777777" w:rsidR="00AC0A63" w:rsidRPr="000735B1" w:rsidRDefault="00AC0A63" w:rsidP="00AC0A63">
            <w:pPr>
              <w:spacing w:line="240" w:lineRule="auto"/>
              <w:rPr>
                <w:rFonts w:cs="Times New Roman"/>
                <w:sz w:val="20"/>
                <w:szCs w:val="20"/>
              </w:rPr>
            </w:pPr>
            <w:r w:rsidRPr="000735B1">
              <w:rPr>
                <w:rFonts w:cs="Times New Roman"/>
                <w:sz w:val="20"/>
                <w:szCs w:val="20"/>
              </w:rPr>
              <w:t>22</w:t>
            </w:r>
          </w:p>
        </w:tc>
        <w:tc>
          <w:tcPr>
            <w:tcW w:w="1843" w:type="dxa"/>
            <w:tcBorders>
              <w:bottom w:val="single" w:sz="4" w:space="0" w:color="auto"/>
            </w:tcBorders>
          </w:tcPr>
          <w:p w14:paraId="20D8897B" w14:textId="77777777" w:rsidR="00AC0A63" w:rsidRPr="000735B1" w:rsidRDefault="00AC0A63" w:rsidP="00AC0A63">
            <w:pPr>
              <w:spacing w:line="240" w:lineRule="auto"/>
              <w:rPr>
                <w:rFonts w:cs="Times New Roman"/>
                <w:sz w:val="20"/>
                <w:szCs w:val="20"/>
              </w:rPr>
            </w:pPr>
            <w:r w:rsidRPr="000735B1">
              <w:rPr>
                <w:rFonts w:cs="Times New Roman"/>
                <w:sz w:val="20"/>
                <w:szCs w:val="20"/>
              </w:rPr>
              <w:t>1.20 (0.55, 1.86)</w:t>
            </w:r>
          </w:p>
        </w:tc>
        <w:tc>
          <w:tcPr>
            <w:tcW w:w="1701" w:type="dxa"/>
            <w:tcBorders>
              <w:bottom w:val="single" w:sz="4" w:space="0" w:color="auto"/>
            </w:tcBorders>
          </w:tcPr>
          <w:p w14:paraId="2E1EFDF0"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3.61, </w:t>
            </w:r>
            <w:r w:rsidRPr="000735B1">
              <w:rPr>
                <w:rFonts w:cs="Times New Roman"/>
                <w:i/>
                <w:sz w:val="20"/>
                <w:szCs w:val="20"/>
              </w:rPr>
              <w:t>p</w:t>
            </w:r>
            <w:r w:rsidRPr="000735B1">
              <w:rPr>
                <w:rFonts w:cs="Times New Roman"/>
                <w:sz w:val="20"/>
                <w:szCs w:val="20"/>
              </w:rPr>
              <w:t xml:space="preserve"> &lt; .001</w:t>
            </w:r>
          </w:p>
        </w:tc>
        <w:tc>
          <w:tcPr>
            <w:tcW w:w="1559" w:type="dxa"/>
            <w:tcBorders>
              <w:bottom w:val="single" w:sz="4" w:space="0" w:color="auto"/>
            </w:tcBorders>
          </w:tcPr>
          <w:p w14:paraId="7600BA40"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0.02, </w:t>
            </w:r>
            <w:r w:rsidRPr="000735B1">
              <w:rPr>
                <w:rFonts w:cs="Times New Roman"/>
                <w:i/>
                <w:sz w:val="20"/>
                <w:szCs w:val="20"/>
              </w:rPr>
              <w:t>p</w:t>
            </w:r>
            <w:r w:rsidRPr="000735B1">
              <w:rPr>
                <w:rFonts w:cs="Times New Roman"/>
                <w:sz w:val="20"/>
                <w:szCs w:val="20"/>
              </w:rPr>
              <w:t xml:space="preserve"> = .890</w:t>
            </w:r>
          </w:p>
        </w:tc>
        <w:tc>
          <w:tcPr>
            <w:tcW w:w="1129" w:type="dxa"/>
            <w:tcBorders>
              <w:bottom w:val="single" w:sz="4" w:space="0" w:color="auto"/>
            </w:tcBorders>
          </w:tcPr>
          <w:p w14:paraId="14F60FD4" w14:textId="77777777" w:rsidR="00AC0A63" w:rsidRPr="000735B1" w:rsidRDefault="00AC0A63" w:rsidP="00AC0A63">
            <w:pPr>
              <w:spacing w:line="240" w:lineRule="auto"/>
              <w:rPr>
                <w:rFonts w:cs="Times New Roman"/>
                <w:sz w:val="20"/>
                <w:szCs w:val="20"/>
              </w:rPr>
            </w:pPr>
            <w:r w:rsidRPr="000735B1">
              <w:rPr>
                <w:rFonts w:cs="Times New Roman"/>
                <w:sz w:val="20"/>
                <w:szCs w:val="20"/>
              </w:rPr>
              <w:t>0.00%</w:t>
            </w:r>
          </w:p>
        </w:tc>
      </w:tr>
    </w:tbl>
    <w:p w14:paraId="67332637" w14:textId="6008A0B5" w:rsidR="00AC0A63" w:rsidRPr="000735B1" w:rsidRDefault="00AC0A63" w:rsidP="00AC0A63"/>
    <w:p w14:paraId="304DEF69" w14:textId="77777777" w:rsidR="00AC0A63" w:rsidRPr="000735B1" w:rsidRDefault="00AC0A63" w:rsidP="00AC0A63"/>
    <w:tbl>
      <w:tblPr>
        <w:tblStyle w:val="TableGrid3"/>
        <w:tblW w:w="1517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1"/>
        <w:gridCol w:w="4252"/>
        <w:gridCol w:w="1276"/>
        <w:gridCol w:w="1984"/>
        <w:gridCol w:w="2268"/>
        <w:gridCol w:w="1560"/>
        <w:gridCol w:w="992"/>
      </w:tblGrid>
      <w:tr w:rsidR="00AC0A63" w:rsidRPr="000735B1" w14:paraId="4727F389" w14:textId="77777777" w:rsidTr="00AC0A63">
        <w:tc>
          <w:tcPr>
            <w:tcW w:w="2841" w:type="dxa"/>
          </w:tcPr>
          <w:p w14:paraId="783065CB" w14:textId="77777777" w:rsidR="00AC0A63" w:rsidRPr="000735B1" w:rsidRDefault="00AC0A63" w:rsidP="00AC0A63">
            <w:pPr>
              <w:spacing w:line="360" w:lineRule="auto"/>
              <w:rPr>
                <w:rFonts w:cs="Times New Roman"/>
                <w:i/>
                <w:sz w:val="20"/>
                <w:szCs w:val="20"/>
              </w:rPr>
            </w:pPr>
            <w:r w:rsidRPr="000735B1">
              <w:rPr>
                <w:rFonts w:cs="Times New Roman"/>
                <w:i/>
                <w:sz w:val="20"/>
                <w:szCs w:val="20"/>
              </w:rPr>
              <w:lastRenderedPageBreak/>
              <w:t>Table 4</w:t>
            </w:r>
          </w:p>
        </w:tc>
        <w:tc>
          <w:tcPr>
            <w:tcW w:w="4252" w:type="dxa"/>
          </w:tcPr>
          <w:p w14:paraId="73BE2364" w14:textId="77777777" w:rsidR="00AC0A63" w:rsidRPr="000735B1" w:rsidRDefault="00AC0A63" w:rsidP="00AC0A63">
            <w:pPr>
              <w:spacing w:line="240" w:lineRule="auto"/>
              <w:rPr>
                <w:rFonts w:cs="Times New Roman"/>
                <w:i/>
                <w:sz w:val="20"/>
                <w:szCs w:val="20"/>
              </w:rPr>
            </w:pPr>
          </w:p>
        </w:tc>
        <w:tc>
          <w:tcPr>
            <w:tcW w:w="1276" w:type="dxa"/>
          </w:tcPr>
          <w:p w14:paraId="60609CE7" w14:textId="77777777" w:rsidR="00AC0A63" w:rsidRPr="000735B1" w:rsidRDefault="00AC0A63" w:rsidP="00AC0A63">
            <w:pPr>
              <w:spacing w:line="240" w:lineRule="auto"/>
              <w:rPr>
                <w:rFonts w:cs="Times New Roman"/>
                <w:i/>
                <w:sz w:val="20"/>
                <w:szCs w:val="20"/>
              </w:rPr>
            </w:pPr>
          </w:p>
        </w:tc>
        <w:tc>
          <w:tcPr>
            <w:tcW w:w="1984" w:type="dxa"/>
          </w:tcPr>
          <w:p w14:paraId="75702135" w14:textId="77777777" w:rsidR="00AC0A63" w:rsidRPr="000735B1" w:rsidRDefault="00AC0A63" w:rsidP="00AC0A63">
            <w:pPr>
              <w:spacing w:line="240" w:lineRule="auto"/>
              <w:rPr>
                <w:rFonts w:cs="Times New Roman"/>
                <w:sz w:val="20"/>
                <w:szCs w:val="20"/>
              </w:rPr>
            </w:pPr>
          </w:p>
        </w:tc>
        <w:tc>
          <w:tcPr>
            <w:tcW w:w="2268" w:type="dxa"/>
          </w:tcPr>
          <w:p w14:paraId="69B6DF8B" w14:textId="77777777" w:rsidR="00AC0A63" w:rsidRPr="000735B1" w:rsidRDefault="00AC0A63" w:rsidP="00AC0A63">
            <w:pPr>
              <w:spacing w:line="240" w:lineRule="auto"/>
              <w:rPr>
                <w:rFonts w:cs="Times New Roman"/>
                <w:sz w:val="20"/>
                <w:szCs w:val="20"/>
              </w:rPr>
            </w:pPr>
          </w:p>
        </w:tc>
        <w:tc>
          <w:tcPr>
            <w:tcW w:w="1560" w:type="dxa"/>
          </w:tcPr>
          <w:p w14:paraId="27AAC9EA" w14:textId="77777777" w:rsidR="00AC0A63" w:rsidRPr="000735B1" w:rsidRDefault="00AC0A63" w:rsidP="00AC0A63">
            <w:pPr>
              <w:spacing w:line="240" w:lineRule="auto"/>
              <w:rPr>
                <w:rFonts w:cs="Times New Roman"/>
                <w:sz w:val="20"/>
                <w:szCs w:val="20"/>
              </w:rPr>
            </w:pPr>
          </w:p>
        </w:tc>
        <w:tc>
          <w:tcPr>
            <w:tcW w:w="992" w:type="dxa"/>
          </w:tcPr>
          <w:p w14:paraId="5E10D77E" w14:textId="77777777" w:rsidR="00AC0A63" w:rsidRPr="000735B1" w:rsidRDefault="00AC0A63" w:rsidP="00AC0A63">
            <w:pPr>
              <w:spacing w:line="240" w:lineRule="auto"/>
              <w:rPr>
                <w:rFonts w:cs="Times New Roman"/>
                <w:i/>
                <w:sz w:val="20"/>
                <w:szCs w:val="20"/>
              </w:rPr>
            </w:pPr>
          </w:p>
        </w:tc>
      </w:tr>
      <w:tr w:rsidR="00AC0A63" w:rsidRPr="000735B1" w14:paraId="64BFD23D" w14:textId="77777777" w:rsidTr="00AC0A63">
        <w:tc>
          <w:tcPr>
            <w:tcW w:w="12621" w:type="dxa"/>
            <w:gridSpan w:val="5"/>
            <w:tcBorders>
              <w:bottom w:val="single" w:sz="4" w:space="0" w:color="auto"/>
            </w:tcBorders>
          </w:tcPr>
          <w:p w14:paraId="62B6A4C9" w14:textId="77777777" w:rsidR="00AC0A63" w:rsidRPr="000735B1" w:rsidRDefault="00AC0A63" w:rsidP="00AC0A63">
            <w:pPr>
              <w:spacing w:line="240" w:lineRule="auto"/>
              <w:rPr>
                <w:rFonts w:cs="Times New Roman"/>
                <w:sz w:val="20"/>
                <w:szCs w:val="20"/>
              </w:rPr>
            </w:pPr>
            <w:r w:rsidRPr="000735B1">
              <w:rPr>
                <w:rFonts w:cs="Times New Roman"/>
                <w:sz w:val="20"/>
                <w:szCs w:val="20"/>
              </w:rPr>
              <w:t>Within-groups meta-analyses of attentional bias to somatosensory stimuli in chronic pain patients</w:t>
            </w:r>
          </w:p>
          <w:p w14:paraId="13DCA0F1" w14:textId="77777777" w:rsidR="00AC0A63" w:rsidRPr="000735B1" w:rsidRDefault="00AC0A63" w:rsidP="00AC0A63">
            <w:pPr>
              <w:spacing w:line="240" w:lineRule="auto"/>
              <w:rPr>
                <w:rFonts w:cs="Times New Roman"/>
                <w:sz w:val="20"/>
                <w:szCs w:val="20"/>
              </w:rPr>
            </w:pPr>
          </w:p>
        </w:tc>
        <w:tc>
          <w:tcPr>
            <w:tcW w:w="1560" w:type="dxa"/>
            <w:tcBorders>
              <w:bottom w:val="single" w:sz="4" w:space="0" w:color="auto"/>
            </w:tcBorders>
          </w:tcPr>
          <w:p w14:paraId="121702F0" w14:textId="77777777" w:rsidR="00AC0A63" w:rsidRPr="000735B1" w:rsidRDefault="00AC0A63" w:rsidP="00AC0A63">
            <w:pPr>
              <w:spacing w:line="240" w:lineRule="auto"/>
              <w:rPr>
                <w:rFonts w:cs="Times New Roman"/>
                <w:sz w:val="20"/>
                <w:szCs w:val="20"/>
              </w:rPr>
            </w:pPr>
          </w:p>
        </w:tc>
        <w:tc>
          <w:tcPr>
            <w:tcW w:w="992" w:type="dxa"/>
            <w:tcBorders>
              <w:bottom w:val="single" w:sz="4" w:space="0" w:color="auto"/>
            </w:tcBorders>
          </w:tcPr>
          <w:p w14:paraId="17D86C4F" w14:textId="77777777" w:rsidR="00AC0A63" w:rsidRPr="000735B1" w:rsidRDefault="00AC0A63" w:rsidP="00AC0A63">
            <w:pPr>
              <w:spacing w:line="240" w:lineRule="auto"/>
              <w:rPr>
                <w:rFonts w:cs="Times New Roman"/>
                <w:i/>
                <w:sz w:val="20"/>
                <w:szCs w:val="20"/>
              </w:rPr>
            </w:pPr>
          </w:p>
        </w:tc>
      </w:tr>
      <w:tr w:rsidR="00AC0A63" w:rsidRPr="000735B1" w14:paraId="44EDE42D" w14:textId="77777777" w:rsidTr="00AC0A63">
        <w:tc>
          <w:tcPr>
            <w:tcW w:w="2841" w:type="dxa"/>
            <w:tcBorders>
              <w:top w:val="single" w:sz="4" w:space="0" w:color="auto"/>
              <w:bottom w:val="single" w:sz="4" w:space="0" w:color="auto"/>
            </w:tcBorders>
          </w:tcPr>
          <w:p w14:paraId="2DF14933"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Description</w:t>
            </w:r>
          </w:p>
        </w:tc>
        <w:tc>
          <w:tcPr>
            <w:tcW w:w="4252" w:type="dxa"/>
            <w:tcBorders>
              <w:top w:val="single" w:sz="4" w:space="0" w:color="auto"/>
              <w:bottom w:val="single" w:sz="4" w:space="0" w:color="auto"/>
            </w:tcBorders>
          </w:tcPr>
          <w:p w14:paraId="1C91F79B" w14:textId="77777777" w:rsidR="00AC0A63" w:rsidRPr="000735B1" w:rsidRDefault="00AC0A63" w:rsidP="00AC0A63">
            <w:pPr>
              <w:spacing w:line="240" w:lineRule="auto"/>
              <w:rPr>
                <w:rFonts w:cs="Times New Roman"/>
                <w:b/>
                <w:sz w:val="20"/>
                <w:szCs w:val="20"/>
              </w:rPr>
            </w:pPr>
            <w:r w:rsidRPr="000735B1">
              <w:rPr>
                <w:rFonts w:cs="Times New Roman"/>
                <w:b/>
                <w:i/>
                <w:sz w:val="20"/>
                <w:szCs w:val="20"/>
              </w:rPr>
              <w:t xml:space="preserve">N </w:t>
            </w:r>
            <w:r w:rsidRPr="000735B1">
              <w:rPr>
                <w:rFonts w:cs="Times New Roman"/>
                <w:b/>
                <w:sz w:val="20"/>
                <w:szCs w:val="20"/>
              </w:rPr>
              <w:t xml:space="preserve"> Included studies</w:t>
            </w:r>
          </w:p>
        </w:tc>
        <w:tc>
          <w:tcPr>
            <w:tcW w:w="1276" w:type="dxa"/>
            <w:tcBorders>
              <w:top w:val="single" w:sz="4" w:space="0" w:color="auto"/>
              <w:bottom w:val="single" w:sz="4" w:space="0" w:color="auto"/>
            </w:tcBorders>
          </w:tcPr>
          <w:p w14:paraId="26D4B320" w14:textId="77777777" w:rsidR="00AC0A63" w:rsidRPr="000735B1" w:rsidRDefault="00AC0A63" w:rsidP="00AC0A63">
            <w:pPr>
              <w:spacing w:line="240" w:lineRule="auto"/>
              <w:rPr>
                <w:rFonts w:cs="Times New Roman"/>
                <w:b/>
                <w:sz w:val="20"/>
                <w:szCs w:val="20"/>
              </w:rPr>
            </w:pPr>
            <w:r w:rsidRPr="000735B1">
              <w:rPr>
                <w:rFonts w:cs="Times New Roman"/>
                <w:b/>
                <w:i/>
                <w:sz w:val="20"/>
                <w:szCs w:val="20"/>
              </w:rPr>
              <w:t>N</w:t>
            </w:r>
            <w:r w:rsidRPr="000735B1">
              <w:rPr>
                <w:rFonts w:cs="Times New Roman"/>
                <w:b/>
                <w:sz w:val="20"/>
                <w:szCs w:val="20"/>
              </w:rPr>
              <w:t xml:space="preserve"> Chronic pain</w:t>
            </w:r>
          </w:p>
        </w:tc>
        <w:tc>
          <w:tcPr>
            <w:tcW w:w="1984" w:type="dxa"/>
            <w:tcBorders>
              <w:top w:val="single" w:sz="4" w:space="0" w:color="auto"/>
              <w:bottom w:val="single" w:sz="4" w:space="0" w:color="auto"/>
            </w:tcBorders>
          </w:tcPr>
          <w:p w14:paraId="48E8A6D8"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Pooled mean (95% CI) (MS)</w:t>
            </w:r>
          </w:p>
        </w:tc>
        <w:tc>
          <w:tcPr>
            <w:tcW w:w="2268" w:type="dxa"/>
            <w:tcBorders>
              <w:top w:val="single" w:sz="4" w:space="0" w:color="auto"/>
              <w:bottom w:val="single" w:sz="4" w:space="0" w:color="auto"/>
            </w:tcBorders>
          </w:tcPr>
          <w:p w14:paraId="20558C9B"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 xml:space="preserve">Test for overall offect, </w:t>
            </w:r>
            <w:r w:rsidRPr="000735B1">
              <w:rPr>
                <w:rFonts w:cs="Times New Roman"/>
                <w:b/>
                <w:i/>
                <w:sz w:val="20"/>
                <w:szCs w:val="20"/>
              </w:rPr>
              <w:t>Z</w:t>
            </w:r>
            <w:r w:rsidRPr="000735B1">
              <w:rPr>
                <w:rFonts w:cs="Times New Roman"/>
                <w:b/>
                <w:sz w:val="20"/>
                <w:szCs w:val="20"/>
              </w:rPr>
              <w:t xml:space="preserve"> and </w:t>
            </w:r>
            <w:r w:rsidRPr="000735B1">
              <w:rPr>
                <w:rFonts w:cs="Times New Roman"/>
                <w:b/>
                <w:i/>
                <w:sz w:val="20"/>
                <w:szCs w:val="20"/>
              </w:rPr>
              <w:t>p</w:t>
            </w:r>
            <w:r w:rsidRPr="000735B1">
              <w:rPr>
                <w:rFonts w:cs="Times New Roman"/>
                <w:b/>
                <w:sz w:val="20"/>
                <w:szCs w:val="20"/>
              </w:rPr>
              <w:t xml:space="preserve">, null effect = 0 </w:t>
            </w:r>
          </w:p>
        </w:tc>
        <w:tc>
          <w:tcPr>
            <w:tcW w:w="1560" w:type="dxa"/>
            <w:tcBorders>
              <w:top w:val="single" w:sz="4" w:space="0" w:color="auto"/>
              <w:bottom w:val="single" w:sz="4" w:space="0" w:color="auto"/>
            </w:tcBorders>
          </w:tcPr>
          <w:p w14:paraId="0CFFCB83" w14:textId="77777777" w:rsidR="00AC0A63" w:rsidRPr="000735B1" w:rsidRDefault="00AC0A63" w:rsidP="00AC0A63">
            <w:pPr>
              <w:spacing w:line="240" w:lineRule="auto"/>
              <w:rPr>
                <w:rFonts w:cs="Times New Roman"/>
                <w:b/>
                <w:sz w:val="20"/>
                <w:szCs w:val="20"/>
              </w:rPr>
            </w:pPr>
            <w:r w:rsidRPr="000735B1">
              <w:rPr>
                <w:rFonts w:cs="Times New Roman"/>
                <w:b/>
                <w:sz w:val="20"/>
                <w:szCs w:val="20"/>
              </w:rPr>
              <w:t xml:space="preserve">Cochrane’s </w:t>
            </w:r>
            <w:r w:rsidRPr="000735B1">
              <w:rPr>
                <w:rFonts w:cs="Times New Roman"/>
                <w:b/>
                <w:i/>
                <w:sz w:val="20"/>
                <w:szCs w:val="20"/>
              </w:rPr>
              <w:t>Q</w:t>
            </w:r>
            <w:r w:rsidRPr="000735B1">
              <w:rPr>
                <w:rFonts w:cs="Times New Roman"/>
                <w:b/>
                <w:sz w:val="20"/>
                <w:szCs w:val="20"/>
              </w:rPr>
              <w:t xml:space="preserve"> and </w:t>
            </w:r>
            <w:r w:rsidRPr="000735B1">
              <w:rPr>
                <w:rFonts w:cs="Times New Roman"/>
                <w:b/>
                <w:i/>
                <w:sz w:val="20"/>
                <w:szCs w:val="20"/>
              </w:rPr>
              <w:t>p</w:t>
            </w:r>
          </w:p>
        </w:tc>
        <w:tc>
          <w:tcPr>
            <w:tcW w:w="992" w:type="dxa"/>
            <w:tcBorders>
              <w:top w:val="single" w:sz="4" w:space="0" w:color="auto"/>
              <w:bottom w:val="single" w:sz="4" w:space="0" w:color="auto"/>
            </w:tcBorders>
          </w:tcPr>
          <w:p w14:paraId="4C2F12B7" w14:textId="77777777" w:rsidR="00AC0A63" w:rsidRPr="000735B1" w:rsidRDefault="00AC0A63" w:rsidP="00AC0A63">
            <w:pPr>
              <w:spacing w:line="240" w:lineRule="auto"/>
              <w:rPr>
                <w:rFonts w:cs="Times New Roman"/>
                <w:b/>
                <w:i/>
                <w:sz w:val="20"/>
                <w:szCs w:val="20"/>
                <w:vertAlign w:val="superscript"/>
              </w:rPr>
            </w:pPr>
            <w:r w:rsidRPr="000735B1">
              <w:rPr>
                <w:rFonts w:cs="Times New Roman"/>
                <w:b/>
                <w:i/>
                <w:sz w:val="20"/>
                <w:szCs w:val="20"/>
              </w:rPr>
              <w:t xml:space="preserve"> I</w:t>
            </w:r>
            <w:r w:rsidRPr="000735B1">
              <w:rPr>
                <w:rFonts w:cs="Times New Roman"/>
                <w:b/>
                <w:i/>
                <w:sz w:val="20"/>
                <w:szCs w:val="20"/>
                <w:vertAlign w:val="superscript"/>
              </w:rPr>
              <w:t>2</w:t>
            </w:r>
          </w:p>
        </w:tc>
      </w:tr>
      <w:tr w:rsidR="00AC0A63" w:rsidRPr="000735B1" w14:paraId="1EE595BF" w14:textId="77777777" w:rsidTr="00AC0A63">
        <w:tc>
          <w:tcPr>
            <w:tcW w:w="2841" w:type="dxa"/>
            <w:tcBorders>
              <w:top w:val="single" w:sz="4" w:space="0" w:color="auto"/>
            </w:tcBorders>
          </w:tcPr>
          <w:p w14:paraId="75576930" w14:textId="77777777" w:rsidR="00AC0A63" w:rsidRPr="000735B1" w:rsidRDefault="00AC0A63" w:rsidP="00AC0A63">
            <w:pPr>
              <w:spacing w:line="240" w:lineRule="auto"/>
              <w:rPr>
                <w:rFonts w:cs="Times New Roman"/>
                <w:sz w:val="20"/>
                <w:szCs w:val="20"/>
              </w:rPr>
            </w:pPr>
            <w:r w:rsidRPr="000735B1">
              <w:rPr>
                <w:rFonts w:cs="Times New Roman"/>
                <w:sz w:val="20"/>
                <w:szCs w:val="20"/>
              </w:rPr>
              <w:t>Spatial AB to somatosensory stimuli affected vs unaffected sides for chronic pain patients.</w:t>
            </w:r>
          </w:p>
          <w:p w14:paraId="356B4449" w14:textId="77777777" w:rsidR="00AC0A63" w:rsidRPr="000735B1" w:rsidRDefault="00AC0A63" w:rsidP="00AC0A63">
            <w:pPr>
              <w:spacing w:line="240" w:lineRule="auto"/>
              <w:rPr>
                <w:rFonts w:cs="Times New Roman"/>
                <w:sz w:val="20"/>
                <w:szCs w:val="20"/>
              </w:rPr>
            </w:pPr>
          </w:p>
        </w:tc>
        <w:tc>
          <w:tcPr>
            <w:tcW w:w="4252" w:type="dxa"/>
            <w:tcBorders>
              <w:top w:val="single" w:sz="4" w:space="0" w:color="auto"/>
            </w:tcBorders>
          </w:tcPr>
          <w:p w14:paraId="6F276315" w14:textId="55C636A1" w:rsidR="00AC0A63" w:rsidRPr="000735B1" w:rsidRDefault="00AC0A63" w:rsidP="00AC0A63">
            <w:pPr>
              <w:spacing w:line="240" w:lineRule="auto"/>
              <w:rPr>
                <w:rFonts w:cs="Times New Roman"/>
                <w:sz w:val="20"/>
                <w:szCs w:val="20"/>
              </w:rPr>
            </w:pPr>
            <w:r w:rsidRPr="000735B1">
              <w:rPr>
                <w:rFonts w:cs="Times New Roman"/>
                <w:sz w:val="20"/>
                <w:szCs w:val="20"/>
              </w:rPr>
              <w:t xml:space="preserve">7 </w:t>
            </w:r>
            <w:r w:rsidRPr="000735B1">
              <w:rPr>
                <w:rFonts w:cs="Times New Roman"/>
                <w:sz w:val="20"/>
                <w:szCs w:val="20"/>
              </w:rPr>
              <w:fldChar w:fldCharType="begin">
                <w:fldData xml:space="preserve">PEVuZE5vdGU+PENpdGU+PEF1dGhvcj5Nb3NlbGV5PC9BdXRob3I+PFllYXI+MjAwOTwvWWVhcj48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==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Nb3NlbGV5PC9BdXRob3I+PFllYXI+MjAwOTwvWWVhcj48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==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42-44; 48; 68]</w:t>
            </w:r>
            <w:r w:rsidRPr="000735B1">
              <w:rPr>
                <w:rFonts w:cs="Times New Roman"/>
                <w:sz w:val="20"/>
                <w:szCs w:val="20"/>
              </w:rPr>
              <w:fldChar w:fldCharType="end"/>
            </w:r>
          </w:p>
        </w:tc>
        <w:tc>
          <w:tcPr>
            <w:tcW w:w="1276" w:type="dxa"/>
            <w:tcBorders>
              <w:top w:val="single" w:sz="4" w:space="0" w:color="auto"/>
            </w:tcBorders>
          </w:tcPr>
          <w:p w14:paraId="5511102B" w14:textId="77777777" w:rsidR="00AC0A63" w:rsidRPr="000735B1" w:rsidRDefault="00AC0A63" w:rsidP="00AC0A63">
            <w:pPr>
              <w:spacing w:line="240" w:lineRule="auto"/>
              <w:rPr>
                <w:rFonts w:cs="Times New Roman"/>
                <w:sz w:val="20"/>
                <w:szCs w:val="20"/>
              </w:rPr>
            </w:pPr>
            <w:r w:rsidRPr="000735B1">
              <w:rPr>
                <w:rFonts w:cs="Times New Roman"/>
                <w:sz w:val="20"/>
                <w:szCs w:val="20"/>
              </w:rPr>
              <w:t>91</w:t>
            </w:r>
          </w:p>
        </w:tc>
        <w:tc>
          <w:tcPr>
            <w:tcW w:w="1984" w:type="dxa"/>
            <w:tcBorders>
              <w:top w:val="single" w:sz="4" w:space="0" w:color="auto"/>
            </w:tcBorders>
          </w:tcPr>
          <w:p w14:paraId="0AA61F0F" w14:textId="77777777" w:rsidR="00AC0A63" w:rsidRPr="000735B1" w:rsidRDefault="00AC0A63" w:rsidP="00AC0A63">
            <w:pPr>
              <w:spacing w:line="240" w:lineRule="auto"/>
              <w:rPr>
                <w:rFonts w:cs="Times New Roman"/>
                <w:sz w:val="20"/>
                <w:szCs w:val="20"/>
              </w:rPr>
            </w:pPr>
            <w:r w:rsidRPr="000735B1">
              <w:rPr>
                <w:rFonts w:cs="Times New Roman"/>
                <w:sz w:val="20"/>
                <w:szCs w:val="20"/>
              </w:rPr>
              <w:t>22.43 (15.79, 29.06)</w:t>
            </w:r>
          </w:p>
        </w:tc>
        <w:tc>
          <w:tcPr>
            <w:tcW w:w="2268" w:type="dxa"/>
            <w:tcBorders>
              <w:top w:val="single" w:sz="4" w:space="0" w:color="auto"/>
            </w:tcBorders>
          </w:tcPr>
          <w:p w14:paraId="22024955"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6.62, </w:t>
            </w:r>
            <w:r w:rsidRPr="000735B1">
              <w:rPr>
                <w:rFonts w:cs="Times New Roman"/>
                <w:i/>
                <w:sz w:val="20"/>
                <w:szCs w:val="20"/>
              </w:rPr>
              <w:t>p</w:t>
            </w:r>
            <w:r w:rsidRPr="000735B1">
              <w:rPr>
                <w:rFonts w:cs="Times New Roman"/>
                <w:sz w:val="20"/>
                <w:szCs w:val="20"/>
              </w:rPr>
              <w:t xml:space="preserve"> &lt; .001</w:t>
            </w:r>
          </w:p>
        </w:tc>
        <w:tc>
          <w:tcPr>
            <w:tcW w:w="1560" w:type="dxa"/>
            <w:tcBorders>
              <w:top w:val="single" w:sz="4" w:space="0" w:color="auto"/>
            </w:tcBorders>
          </w:tcPr>
          <w:p w14:paraId="4CC41546"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31.59, </w:t>
            </w:r>
            <w:r w:rsidRPr="000735B1">
              <w:rPr>
                <w:rFonts w:cs="Times New Roman"/>
                <w:i/>
                <w:sz w:val="20"/>
                <w:szCs w:val="20"/>
              </w:rPr>
              <w:t>p</w:t>
            </w:r>
            <w:r w:rsidRPr="000735B1">
              <w:rPr>
                <w:rFonts w:cs="Times New Roman"/>
                <w:sz w:val="20"/>
                <w:szCs w:val="20"/>
              </w:rPr>
              <w:t xml:space="preserve"> &lt; .0001</w:t>
            </w:r>
          </w:p>
        </w:tc>
        <w:tc>
          <w:tcPr>
            <w:tcW w:w="992" w:type="dxa"/>
            <w:tcBorders>
              <w:top w:val="single" w:sz="4" w:space="0" w:color="auto"/>
            </w:tcBorders>
          </w:tcPr>
          <w:p w14:paraId="1970FEA4" w14:textId="77777777" w:rsidR="00AC0A63" w:rsidRPr="000735B1" w:rsidRDefault="00AC0A63" w:rsidP="00AC0A63">
            <w:pPr>
              <w:spacing w:line="240" w:lineRule="auto"/>
              <w:rPr>
                <w:rFonts w:cs="Times New Roman"/>
                <w:sz w:val="20"/>
                <w:szCs w:val="20"/>
              </w:rPr>
            </w:pPr>
            <w:r w:rsidRPr="000735B1">
              <w:rPr>
                <w:rFonts w:cs="Times New Roman"/>
                <w:sz w:val="20"/>
                <w:szCs w:val="20"/>
              </w:rPr>
              <w:t>81.0%</w:t>
            </w:r>
          </w:p>
        </w:tc>
      </w:tr>
      <w:tr w:rsidR="00AC0A63" w:rsidRPr="000735B1" w14:paraId="7342CFC1" w14:textId="77777777" w:rsidTr="00AC0A63">
        <w:tc>
          <w:tcPr>
            <w:tcW w:w="2841" w:type="dxa"/>
          </w:tcPr>
          <w:p w14:paraId="68AE94C1" w14:textId="4CA130C7" w:rsidR="00AC0A63" w:rsidRPr="000735B1" w:rsidRDefault="00AC0A63" w:rsidP="00AC0A63">
            <w:pPr>
              <w:spacing w:line="240" w:lineRule="auto"/>
              <w:rPr>
                <w:rFonts w:cs="Times New Roman"/>
                <w:sz w:val="20"/>
                <w:szCs w:val="20"/>
              </w:rPr>
            </w:pPr>
            <w:r w:rsidRPr="000735B1">
              <w:rPr>
                <w:rFonts w:cs="Times New Roman"/>
                <w:sz w:val="20"/>
                <w:szCs w:val="20"/>
              </w:rPr>
              <w:t xml:space="preserve">Spatial AB to somatosensory stimuli affected vs unaffected sides for chronic pain patients.  Sensitivity analysis omitting </w:t>
            </w:r>
            <w:r w:rsidRPr="000735B1">
              <w:rPr>
                <w:rFonts w:cs="Times New Roman"/>
                <w:sz w:val="20"/>
                <w:szCs w:val="20"/>
              </w:rPr>
              <w:fldChar w:fldCharType="begin"/>
            </w:r>
            <w:r w:rsidRPr="000735B1">
              <w:rPr>
                <w:rFonts w:cs="Times New Roman"/>
                <w:sz w:val="20"/>
                <w:szCs w:val="20"/>
              </w:rPr>
              <w:instrText xml:space="preserve"> ADDIN EN.CITE &lt;EndNote&gt;&lt;Cite AuthorYear="1"&gt;&lt;Author&gt;Van Damme&lt;/Author&gt;&lt;Year&gt;2018&lt;/Year&gt;&lt;RecNum&gt;32&lt;/RecNum&gt;&lt;DisplayText&gt;Van Damme et al. [68]&lt;/DisplayText&gt;&lt;record&gt;&lt;rec-number&gt;32&lt;/rec-number&gt;&lt;foreign-keys&gt;&lt;key app="EN" db-id="2xaaap2efrdzf1eafv5pxxz39e2vzd90zsdz" timestamp="1550759494"&gt;32&lt;/key&gt;&lt;/foreign-keys&gt;&lt;ref-type name="Journal Article"&gt;17&lt;/ref-type&gt;&lt;contributors&gt;&lt;authors&gt;&lt;author&gt;Van Damme, S.&lt;/author&gt;&lt;author&gt;Bulcke, C. V.&lt;/author&gt;&lt;author&gt;Van Den Berghe, L.&lt;/author&gt;&lt;author&gt;Poppe, L.&lt;/author&gt;&lt;author&gt;Crombez, G.&lt;/author&gt;&lt;/authors&gt;&lt;/contributors&gt;&lt;titles&gt;&lt;title&gt;Do patients with chronic unilateral orofacial pain due to a temporomandibular disorder show increased attending to somatosensory input at the painful side of the jaw?&lt;/title&gt;&lt;secondary-title&gt;PeerJ&lt;/secondary-title&gt;&lt;/titles&gt;&lt;periodical&gt;&lt;full-title&gt;PeerJ&lt;/full-title&gt;&lt;/periodical&gt;&lt;volume&gt;2018&lt;/volume&gt;&lt;number&gt;1&lt;/number&gt;&lt;dates&gt;&lt;year&gt;2018&lt;/year&gt;&lt;/dates&gt;&lt;work-type&gt;Article&lt;/work-type&gt;&lt;urls&gt;&lt;related-urls&gt;&lt;url&gt;https://www.scopus.com/inward/record.uri?eid=2-s2.0-85040866321&amp;amp;doi=10.7717%2fpeerj.4310&amp;amp;partnerID=40&amp;amp;md5=36e9a823876c54ce19885cb88c00e19b&lt;/url&gt;&lt;/related-urls&gt;&lt;/urls&gt;&lt;custom7&gt;e4310&lt;/custom7&gt;&lt;electronic-resource-num&gt;10.7717/peerj.4310&lt;/electronic-resource-num&gt;&lt;remote-database-name&gt;Scopus&lt;/remote-database-name&gt;&lt;/record&gt;&lt;/Cite&gt;&lt;/EndNote&gt;</w:instrText>
            </w:r>
            <w:r w:rsidRPr="000735B1">
              <w:rPr>
                <w:rFonts w:cs="Times New Roman"/>
                <w:sz w:val="20"/>
                <w:szCs w:val="20"/>
              </w:rPr>
              <w:fldChar w:fldCharType="separate"/>
            </w:r>
            <w:r w:rsidRPr="000735B1">
              <w:rPr>
                <w:rFonts w:cs="Times New Roman"/>
                <w:noProof/>
                <w:sz w:val="20"/>
                <w:szCs w:val="20"/>
              </w:rPr>
              <w:t>Van Damme et al. [68]</w:t>
            </w:r>
            <w:r w:rsidRPr="000735B1">
              <w:rPr>
                <w:rFonts w:cs="Times New Roman"/>
                <w:sz w:val="20"/>
                <w:szCs w:val="20"/>
              </w:rPr>
              <w:fldChar w:fldCharType="end"/>
            </w:r>
            <w:r w:rsidRPr="000735B1">
              <w:rPr>
                <w:rFonts w:cs="Times New Roman"/>
                <w:sz w:val="20"/>
                <w:szCs w:val="20"/>
              </w:rPr>
              <w:t>.</w:t>
            </w:r>
          </w:p>
          <w:p w14:paraId="0C8D9E30" w14:textId="77777777" w:rsidR="00AC0A63" w:rsidRPr="000735B1" w:rsidRDefault="00AC0A63" w:rsidP="00AC0A63">
            <w:pPr>
              <w:spacing w:line="240" w:lineRule="auto"/>
              <w:rPr>
                <w:rFonts w:cs="Times New Roman"/>
                <w:sz w:val="20"/>
                <w:szCs w:val="20"/>
              </w:rPr>
            </w:pPr>
          </w:p>
        </w:tc>
        <w:tc>
          <w:tcPr>
            <w:tcW w:w="4252" w:type="dxa"/>
          </w:tcPr>
          <w:p w14:paraId="2FFA4465" w14:textId="687DCE1A" w:rsidR="00AC0A63" w:rsidRPr="000735B1" w:rsidRDefault="00AC0A63" w:rsidP="00AC0A63">
            <w:pPr>
              <w:spacing w:line="240" w:lineRule="auto"/>
              <w:rPr>
                <w:rFonts w:cs="Times New Roman"/>
                <w:sz w:val="20"/>
                <w:szCs w:val="20"/>
              </w:rPr>
            </w:pPr>
            <w:r w:rsidRPr="000735B1">
              <w:rPr>
                <w:rFonts w:cs="Times New Roman"/>
                <w:sz w:val="20"/>
                <w:szCs w:val="20"/>
              </w:rPr>
              <w:t xml:space="preserve">6 </w:t>
            </w:r>
            <w:r w:rsidRPr="000735B1">
              <w:rPr>
                <w:rFonts w:cs="Times New Roman"/>
                <w:sz w:val="20"/>
                <w:szCs w:val="20"/>
              </w:rPr>
              <w:fldChar w:fldCharType="begin">
                <w:fldData xml:space="preserve">PEVuZE5vdGU+PENpdGU+PEF1dGhvcj5Nb3NlbGV5PC9BdXRob3I+PFllYXI+MjAwOTwvWWVhcj48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Nb3NlbGV5PC9BdXRob3I+PFllYXI+MjAwOTwvWWVhcj48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42-44; 48]</w:t>
            </w:r>
            <w:r w:rsidRPr="000735B1">
              <w:rPr>
                <w:rFonts w:cs="Times New Roman"/>
                <w:sz w:val="20"/>
                <w:szCs w:val="20"/>
              </w:rPr>
              <w:fldChar w:fldCharType="end"/>
            </w:r>
          </w:p>
          <w:p w14:paraId="2F1EAFEF" w14:textId="77777777" w:rsidR="00AC0A63" w:rsidRPr="000735B1" w:rsidRDefault="00AC0A63" w:rsidP="00AC0A63">
            <w:pPr>
              <w:spacing w:line="240" w:lineRule="auto"/>
              <w:rPr>
                <w:rFonts w:cs="Times New Roman"/>
                <w:sz w:val="20"/>
                <w:szCs w:val="20"/>
              </w:rPr>
            </w:pPr>
          </w:p>
        </w:tc>
        <w:tc>
          <w:tcPr>
            <w:tcW w:w="1276" w:type="dxa"/>
          </w:tcPr>
          <w:p w14:paraId="4750241D" w14:textId="77777777" w:rsidR="00AC0A63" w:rsidRPr="000735B1" w:rsidRDefault="00AC0A63" w:rsidP="00AC0A63">
            <w:pPr>
              <w:spacing w:line="240" w:lineRule="auto"/>
              <w:rPr>
                <w:rFonts w:cs="Times New Roman"/>
                <w:sz w:val="20"/>
                <w:szCs w:val="20"/>
              </w:rPr>
            </w:pPr>
            <w:r w:rsidRPr="000735B1">
              <w:rPr>
                <w:rFonts w:cs="Times New Roman"/>
                <w:sz w:val="20"/>
                <w:szCs w:val="20"/>
              </w:rPr>
              <w:t>71</w:t>
            </w:r>
          </w:p>
        </w:tc>
        <w:tc>
          <w:tcPr>
            <w:tcW w:w="1984" w:type="dxa"/>
          </w:tcPr>
          <w:p w14:paraId="68864087" w14:textId="77777777" w:rsidR="00AC0A63" w:rsidRPr="000735B1" w:rsidRDefault="00AC0A63" w:rsidP="00AC0A63">
            <w:pPr>
              <w:spacing w:line="240" w:lineRule="auto"/>
              <w:rPr>
                <w:rFonts w:cs="Times New Roman"/>
                <w:sz w:val="20"/>
                <w:szCs w:val="20"/>
              </w:rPr>
            </w:pPr>
            <w:r w:rsidRPr="000735B1">
              <w:rPr>
                <w:rFonts w:cs="Times New Roman"/>
                <w:sz w:val="20"/>
                <w:szCs w:val="20"/>
              </w:rPr>
              <w:t>25.37 (21.21, 29.53)</w:t>
            </w:r>
          </w:p>
        </w:tc>
        <w:tc>
          <w:tcPr>
            <w:tcW w:w="2268" w:type="dxa"/>
          </w:tcPr>
          <w:p w14:paraId="01666CA3"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11.94, </w:t>
            </w:r>
            <w:r w:rsidRPr="000735B1">
              <w:rPr>
                <w:rFonts w:cs="Times New Roman"/>
                <w:i/>
                <w:sz w:val="20"/>
                <w:szCs w:val="20"/>
              </w:rPr>
              <w:t>p</w:t>
            </w:r>
            <w:r w:rsidRPr="000735B1">
              <w:rPr>
                <w:rFonts w:cs="Times New Roman"/>
                <w:sz w:val="20"/>
                <w:szCs w:val="20"/>
              </w:rPr>
              <w:t xml:space="preserve">  &lt; .001</w:t>
            </w:r>
          </w:p>
        </w:tc>
        <w:tc>
          <w:tcPr>
            <w:tcW w:w="1560" w:type="dxa"/>
          </w:tcPr>
          <w:p w14:paraId="51626AC7"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10.61, </w:t>
            </w:r>
            <w:r w:rsidRPr="000735B1">
              <w:rPr>
                <w:rFonts w:cs="Times New Roman"/>
                <w:i/>
                <w:sz w:val="20"/>
                <w:szCs w:val="20"/>
              </w:rPr>
              <w:t>p</w:t>
            </w:r>
            <w:r w:rsidRPr="000735B1">
              <w:rPr>
                <w:rFonts w:cs="Times New Roman"/>
                <w:sz w:val="20"/>
                <w:szCs w:val="20"/>
              </w:rPr>
              <w:t xml:space="preserve"> = .060</w:t>
            </w:r>
          </w:p>
        </w:tc>
        <w:tc>
          <w:tcPr>
            <w:tcW w:w="992" w:type="dxa"/>
          </w:tcPr>
          <w:p w14:paraId="47A72BA9" w14:textId="77777777" w:rsidR="00AC0A63" w:rsidRPr="000735B1" w:rsidRDefault="00AC0A63" w:rsidP="00AC0A63">
            <w:pPr>
              <w:spacing w:line="240" w:lineRule="auto"/>
              <w:rPr>
                <w:rFonts w:cs="Times New Roman"/>
                <w:sz w:val="20"/>
                <w:szCs w:val="20"/>
              </w:rPr>
            </w:pPr>
            <w:r w:rsidRPr="000735B1">
              <w:rPr>
                <w:rFonts w:cs="Times New Roman"/>
                <w:sz w:val="20"/>
                <w:szCs w:val="20"/>
              </w:rPr>
              <w:t>52.9%</w:t>
            </w:r>
          </w:p>
        </w:tc>
      </w:tr>
      <w:tr w:rsidR="00AC0A63" w:rsidRPr="000735B1" w14:paraId="009C90BE" w14:textId="77777777" w:rsidTr="00AC0A63">
        <w:tc>
          <w:tcPr>
            <w:tcW w:w="2841" w:type="dxa"/>
          </w:tcPr>
          <w:p w14:paraId="65290563" w14:textId="77777777" w:rsidR="00AC0A63" w:rsidRPr="000735B1" w:rsidRDefault="00AC0A63" w:rsidP="00AC0A63">
            <w:pPr>
              <w:spacing w:line="240" w:lineRule="auto"/>
              <w:rPr>
                <w:rFonts w:cs="Times New Roman"/>
                <w:sz w:val="20"/>
                <w:szCs w:val="20"/>
              </w:rPr>
            </w:pPr>
            <w:r w:rsidRPr="000735B1">
              <w:rPr>
                <w:rFonts w:cs="Times New Roman"/>
                <w:sz w:val="20"/>
                <w:szCs w:val="20"/>
              </w:rPr>
              <w:t>Spatial AB to somatosensory stimuli affected vs unaffected sides for chronic pain patients.  Subgroup analysis of studies with CRPS patients.</w:t>
            </w:r>
          </w:p>
          <w:p w14:paraId="71C0A4EB" w14:textId="77777777" w:rsidR="00AC0A63" w:rsidRPr="000735B1" w:rsidRDefault="00AC0A63" w:rsidP="00AC0A63">
            <w:pPr>
              <w:spacing w:line="240" w:lineRule="auto"/>
              <w:rPr>
                <w:rFonts w:cs="Times New Roman"/>
                <w:sz w:val="20"/>
                <w:szCs w:val="20"/>
              </w:rPr>
            </w:pPr>
          </w:p>
        </w:tc>
        <w:tc>
          <w:tcPr>
            <w:tcW w:w="4252" w:type="dxa"/>
          </w:tcPr>
          <w:p w14:paraId="0683B22D" w14:textId="66E25BAF" w:rsidR="00AC0A63" w:rsidRPr="000735B1" w:rsidRDefault="00AC0A63" w:rsidP="00AC0A63">
            <w:pPr>
              <w:spacing w:line="240" w:lineRule="auto"/>
              <w:rPr>
                <w:rFonts w:cs="Times New Roman"/>
                <w:sz w:val="20"/>
                <w:szCs w:val="20"/>
              </w:rPr>
            </w:pPr>
            <w:r w:rsidRPr="000735B1">
              <w:rPr>
                <w:rFonts w:cs="Times New Roman"/>
                <w:sz w:val="20"/>
                <w:szCs w:val="20"/>
              </w:rPr>
              <w:t xml:space="preserve">3 </w:t>
            </w:r>
            <w:r w:rsidRPr="000735B1">
              <w:rPr>
                <w:rFonts w:cs="Times New Roman"/>
                <w:sz w:val="20"/>
                <w:szCs w:val="20"/>
              </w:rPr>
              <w:fldChar w:fldCharType="begin">
                <w:fldData xml:space="preserve">PEVuZE5vdGU+PENpdGU+PEF1dGhvcj5Nb3NlbGV5PC9BdXRob3I+PFllYXI+MjAwOTwvWWVhcj48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Nb3NlbGV5PC9BdXRob3I+PFllYXI+MjAwOTwvWWVhcj48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42; 43; 48]</w:t>
            </w:r>
            <w:r w:rsidRPr="000735B1">
              <w:rPr>
                <w:rFonts w:cs="Times New Roman"/>
                <w:sz w:val="20"/>
                <w:szCs w:val="20"/>
              </w:rPr>
              <w:fldChar w:fldCharType="end"/>
            </w:r>
          </w:p>
          <w:p w14:paraId="055723EB" w14:textId="77777777" w:rsidR="00AC0A63" w:rsidRPr="000735B1" w:rsidRDefault="00AC0A63" w:rsidP="00AC0A63">
            <w:pPr>
              <w:spacing w:line="240" w:lineRule="auto"/>
              <w:rPr>
                <w:rFonts w:cs="Times New Roman"/>
                <w:sz w:val="20"/>
                <w:szCs w:val="20"/>
              </w:rPr>
            </w:pPr>
          </w:p>
        </w:tc>
        <w:tc>
          <w:tcPr>
            <w:tcW w:w="1276" w:type="dxa"/>
          </w:tcPr>
          <w:p w14:paraId="7B09B15B" w14:textId="77777777" w:rsidR="00AC0A63" w:rsidRPr="000735B1" w:rsidRDefault="00AC0A63" w:rsidP="00AC0A63">
            <w:pPr>
              <w:spacing w:line="240" w:lineRule="auto"/>
              <w:rPr>
                <w:rFonts w:cs="Times New Roman"/>
                <w:sz w:val="20"/>
                <w:szCs w:val="20"/>
              </w:rPr>
            </w:pPr>
            <w:r w:rsidRPr="000735B1">
              <w:rPr>
                <w:rFonts w:cs="Times New Roman"/>
                <w:sz w:val="20"/>
                <w:szCs w:val="20"/>
              </w:rPr>
              <w:t>33</w:t>
            </w:r>
          </w:p>
        </w:tc>
        <w:tc>
          <w:tcPr>
            <w:tcW w:w="1984" w:type="dxa"/>
          </w:tcPr>
          <w:p w14:paraId="3DE5D8BC" w14:textId="77777777" w:rsidR="00AC0A63" w:rsidRPr="000735B1" w:rsidRDefault="00AC0A63" w:rsidP="00AC0A63">
            <w:pPr>
              <w:spacing w:line="240" w:lineRule="auto"/>
              <w:rPr>
                <w:rFonts w:cs="Times New Roman"/>
                <w:sz w:val="20"/>
                <w:szCs w:val="20"/>
              </w:rPr>
            </w:pPr>
            <w:r w:rsidRPr="000735B1">
              <w:rPr>
                <w:rFonts w:cs="Times New Roman"/>
                <w:sz w:val="20"/>
                <w:szCs w:val="20"/>
              </w:rPr>
              <w:t>23.52 (18.28, 28.77)</w:t>
            </w:r>
          </w:p>
        </w:tc>
        <w:tc>
          <w:tcPr>
            <w:tcW w:w="2268" w:type="dxa"/>
          </w:tcPr>
          <w:p w14:paraId="35B874B2"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8.79, </w:t>
            </w:r>
            <w:r w:rsidRPr="000735B1">
              <w:rPr>
                <w:rFonts w:cs="Times New Roman"/>
                <w:i/>
                <w:sz w:val="20"/>
                <w:szCs w:val="20"/>
              </w:rPr>
              <w:t>p</w:t>
            </w:r>
            <w:r w:rsidRPr="000735B1">
              <w:rPr>
                <w:rFonts w:cs="Times New Roman"/>
                <w:sz w:val="20"/>
                <w:szCs w:val="20"/>
              </w:rPr>
              <w:t xml:space="preserve">  &lt; .001</w:t>
            </w:r>
          </w:p>
        </w:tc>
        <w:tc>
          <w:tcPr>
            <w:tcW w:w="1560" w:type="dxa"/>
          </w:tcPr>
          <w:p w14:paraId="0061A6B0" w14:textId="77777777" w:rsidR="00AC0A63" w:rsidRPr="000735B1" w:rsidRDefault="00AC0A63" w:rsidP="00AC0A63">
            <w:pPr>
              <w:spacing w:line="240" w:lineRule="auto"/>
              <w:rPr>
                <w:rFonts w:cs="Times New Roman"/>
                <w:sz w:val="20"/>
                <w:szCs w:val="20"/>
              </w:rPr>
            </w:pPr>
            <w:r w:rsidRPr="000735B1">
              <w:rPr>
                <w:rFonts w:cs="Times New Roman"/>
                <w:sz w:val="20"/>
                <w:szCs w:val="20"/>
              </w:rPr>
              <w:t>7.23,</w:t>
            </w:r>
            <w:r w:rsidRPr="000735B1">
              <w:rPr>
                <w:rFonts w:cs="Times New Roman"/>
                <w:i/>
                <w:sz w:val="20"/>
                <w:szCs w:val="20"/>
              </w:rPr>
              <w:t xml:space="preserve"> p</w:t>
            </w:r>
            <w:r w:rsidRPr="000735B1">
              <w:rPr>
                <w:rFonts w:cs="Times New Roman"/>
                <w:sz w:val="20"/>
                <w:szCs w:val="20"/>
              </w:rPr>
              <w:t xml:space="preserve"> = .027</w:t>
            </w:r>
          </w:p>
        </w:tc>
        <w:tc>
          <w:tcPr>
            <w:tcW w:w="992" w:type="dxa"/>
          </w:tcPr>
          <w:p w14:paraId="3D444F22" w14:textId="77777777" w:rsidR="00AC0A63" w:rsidRPr="000735B1" w:rsidRDefault="00AC0A63" w:rsidP="00AC0A63">
            <w:pPr>
              <w:spacing w:line="240" w:lineRule="auto"/>
              <w:rPr>
                <w:rFonts w:cs="Times New Roman"/>
                <w:sz w:val="20"/>
                <w:szCs w:val="20"/>
              </w:rPr>
            </w:pPr>
            <w:r w:rsidRPr="000735B1">
              <w:rPr>
                <w:rFonts w:cs="Times New Roman"/>
                <w:sz w:val="20"/>
                <w:szCs w:val="20"/>
              </w:rPr>
              <w:t>72.3%</w:t>
            </w:r>
          </w:p>
        </w:tc>
      </w:tr>
      <w:tr w:rsidR="00AC0A63" w:rsidRPr="000735B1" w14:paraId="35732D06" w14:textId="77777777" w:rsidTr="00AC0A63">
        <w:tc>
          <w:tcPr>
            <w:tcW w:w="2841" w:type="dxa"/>
          </w:tcPr>
          <w:p w14:paraId="11696C2B" w14:textId="77777777" w:rsidR="00AC0A63" w:rsidRPr="000735B1" w:rsidRDefault="00AC0A63" w:rsidP="00AC0A63">
            <w:pPr>
              <w:spacing w:line="240" w:lineRule="auto"/>
              <w:rPr>
                <w:rFonts w:cs="Times New Roman"/>
                <w:sz w:val="20"/>
                <w:szCs w:val="20"/>
              </w:rPr>
            </w:pPr>
            <w:r w:rsidRPr="000735B1">
              <w:rPr>
                <w:rFonts w:cs="Times New Roman"/>
                <w:sz w:val="20"/>
                <w:szCs w:val="20"/>
              </w:rPr>
              <w:t>Spatial AB to somatosensory stimuli affected vs unaffected sides for chronic pain patients.  Subgroup analysis of studies with back pain patients.</w:t>
            </w:r>
          </w:p>
          <w:p w14:paraId="1467685E" w14:textId="77777777" w:rsidR="00AC0A63" w:rsidRPr="000735B1" w:rsidRDefault="00AC0A63" w:rsidP="00AC0A63">
            <w:pPr>
              <w:spacing w:line="240" w:lineRule="auto"/>
              <w:rPr>
                <w:rFonts w:cs="Times New Roman"/>
                <w:sz w:val="20"/>
                <w:szCs w:val="20"/>
              </w:rPr>
            </w:pPr>
          </w:p>
        </w:tc>
        <w:tc>
          <w:tcPr>
            <w:tcW w:w="4252" w:type="dxa"/>
          </w:tcPr>
          <w:p w14:paraId="5E1BACB6" w14:textId="1EEFE009" w:rsidR="00AC0A63" w:rsidRPr="000735B1" w:rsidRDefault="00AC0A63" w:rsidP="00AC0A63">
            <w:pPr>
              <w:spacing w:line="240" w:lineRule="auto"/>
              <w:rPr>
                <w:rFonts w:cs="Times New Roman"/>
                <w:sz w:val="20"/>
                <w:szCs w:val="20"/>
              </w:rPr>
            </w:pPr>
            <w:r w:rsidRPr="000735B1">
              <w:rPr>
                <w:rFonts w:cs="Times New Roman"/>
                <w:sz w:val="20"/>
                <w:szCs w:val="20"/>
              </w:rPr>
              <w:t xml:space="preserve">3 </w:t>
            </w:r>
            <w:r w:rsidRPr="000735B1">
              <w:rPr>
                <w:rFonts w:cs="Times New Roman"/>
                <w:sz w:val="20"/>
                <w:szCs w:val="20"/>
              </w:rPr>
              <w:fldChar w:fldCharType="begin"/>
            </w:r>
            <w:r w:rsidRPr="000735B1">
              <w:rPr>
                <w:rFonts w:cs="Times New Roman"/>
                <w:sz w:val="20"/>
                <w:szCs w:val="20"/>
              </w:rPr>
              <w:instrText xml:space="preserve"> ADDIN EN.CITE &lt;EndNote&gt;&lt;Cite&gt;&lt;Author&gt;Moseley&lt;/Author&gt;&lt;Year&gt;2012&lt;/Year&gt;&lt;RecNum&gt;57&lt;/RecNum&gt;&lt;DisplayText&gt;[44]&lt;/DisplayText&gt;&lt;record&gt;&lt;rec-number&gt;57&lt;/rec-number&gt;&lt;foreign-keys&gt;&lt;key app="EN" db-id="2xaaap2efrdzf1eafv5pxxz39e2vzd90zsdz" timestamp="1555320087"&gt;57&lt;/key&gt;&lt;/foreign-keys&gt;&lt;ref-type name="Journal Article"&gt;17&lt;/ref-type&gt;&lt;contributors&gt;&lt;authors&gt;&lt;author&gt;Moseley, G. Lorimer&lt;/author&gt;&lt;author&gt;Gallagher, Laura&lt;/author&gt;&lt;author&gt;Gallace, Alberto&lt;/author&gt;&lt;/authors&gt;&lt;/contributors&gt;&lt;titles&gt;&lt;title&gt;Neglect-like tactile dysfunction in chronic back pain&lt;/title&gt;&lt;secondary-title&gt;Neurology&lt;/secondary-title&gt;&lt;/titles&gt;&lt;periodical&gt;&lt;full-title&gt;Neurology&lt;/full-title&gt;&lt;/periodical&gt;&lt;pages&gt;327-332&lt;/pages&gt;&lt;volume&gt;79&lt;/volume&gt;&lt;number&gt;4&lt;/number&gt;&lt;dates&gt;&lt;year&gt;2012&lt;/year&gt;&lt;/dates&gt;&lt;isbn&gt;0028-3878&lt;/isbn&gt;&lt;urls&gt;&lt;/urls&gt;&lt;/record&gt;&lt;/Cite&gt;&lt;/EndNote&gt;</w:instrText>
            </w:r>
            <w:r w:rsidRPr="000735B1">
              <w:rPr>
                <w:rFonts w:cs="Times New Roman"/>
                <w:sz w:val="20"/>
                <w:szCs w:val="20"/>
              </w:rPr>
              <w:fldChar w:fldCharType="separate"/>
            </w:r>
            <w:r w:rsidRPr="000735B1">
              <w:rPr>
                <w:rFonts w:cs="Times New Roman"/>
                <w:noProof/>
                <w:sz w:val="20"/>
                <w:szCs w:val="20"/>
              </w:rPr>
              <w:t>[44]</w:t>
            </w:r>
            <w:r w:rsidRPr="000735B1">
              <w:rPr>
                <w:rFonts w:cs="Times New Roman"/>
                <w:sz w:val="20"/>
                <w:szCs w:val="20"/>
              </w:rPr>
              <w:fldChar w:fldCharType="end"/>
            </w:r>
          </w:p>
        </w:tc>
        <w:tc>
          <w:tcPr>
            <w:tcW w:w="1276" w:type="dxa"/>
          </w:tcPr>
          <w:p w14:paraId="66BD9A0B" w14:textId="77777777" w:rsidR="00AC0A63" w:rsidRPr="000735B1" w:rsidRDefault="00AC0A63" w:rsidP="00AC0A63">
            <w:pPr>
              <w:spacing w:line="240" w:lineRule="auto"/>
              <w:rPr>
                <w:rFonts w:cs="Times New Roman"/>
                <w:sz w:val="20"/>
                <w:szCs w:val="20"/>
              </w:rPr>
            </w:pPr>
            <w:r w:rsidRPr="000735B1">
              <w:rPr>
                <w:rFonts w:cs="Times New Roman"/>
                <w:sz w:val="20"/>
                <w:szCs w:val="20"/>
              </w:rPr>
              <w:t>26</w:t>
            </w:r>
          </w:p>
        </w:tc>
        <w:tc>
          <w:tcPr>
            <w:tcW w:w="1984" w:type="dxa"/>
          </w:tcPr>
          <w:p w14:paraId="12CB8AF0" w14:textId="77777777" w:rsidR="00AC0A63" w:rsidRPr="000735B1" w:rsidRDefault="00AC0A63" w:rsidP="00AC0A63">
            <w:pPr>
              <w:spacing w:line="240" w:lineRule="auto"/>
              <w:rPr>
                <w:rFonts w:cs="Times New Roman"/>
                <w:sz w:val="20"/>
                <w:szCs w:val="20"/>
              </w:rPr>
            </w:pPr>
            <w:r w:rsidRPr="000735B1">
              <w:rPr>
                <w:rFonts w:cs="Times New Roman"/>
                <w:sz w:val="20"/>
                <w:szCs w:val="20"/>
              </w:rPr>
              <w:t>30.11 (23.40, 36.82)</w:t>
            </w:r>
          </w:p>
        </w:tc>
        <w:tc>
          <w:tcPr>
            <w:tcW w:w="2268" w:type="dxa"/>
          </w:tcPr>
          <w:p w14:paraId="259DE518"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8.79, </w:t>
            </w:r>
            <w:r w:rsidRPr="000735B1">
              <w:rPr>
                <w:rFonts w:cs="Times New Roman"/>
                <w:i/>
                <w:sz w:val="20"/>
                <w:szCs w:val="20"/>
              </w:rPr>
              <w:t>p</w:t>
            </w:r>
            <w:r w:rsidRPr="000735B1">
              <w:rPr>
                <w:rFonts w:cs="Times New Roman"/>
                <w:sz w:val="20"/>
                <w:szCs w:val="20"/>
              </w:rPr>
              <w:t xml:space="preserve"> &lt; .001</w:t>
            </w:r>
          </w:p>
        </w:tc>
        <w:tc>
          <w:tcPr>
            <w:tcW w:w="1560" w:type="dxa"/>
          </w:tcPr>
          <w:p w14:paraId="356A7D45"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1.11, </w:t>
            </w:r>
            <w:r w:rsidRPr="000735B1">
              <w:rPr>
                <w:rFonts w:cs="Times New Roman"/>
                <w:i/>
                <w:sz w:val="20"/>
                <w:szCs w:val="20"/>
              </w:rPr>
              <w:t>p</w:t>
            </w:r>
            <w:r w:rsidRPr="000735B1">
              <w:rPr>
                <w:rFonts w:cs="Times New Roman"/>
                <w:sz w:val="20"/>
                <w:szCs w:val="20"/>
              </w:rPr>
              <w:t xml:space="preserve"> = .574</w:t>
            </w:r>
          </w:p>
        </w:tc>
        <w:tc>
          <w:tcPr>
            <w:tcW w:w="992" w:type="dxa"/>
          </w:tcPr>
          <w:p w14:paraId="515498B5" w14:textId="77777777" w:rsidR="00AC0A63" w:rsidRPr="000735B1" w:rsidRDefault="00AC0A63" w:rsidP="00AC0A63">
            <w:pPr>
              <w:spacing w:line="240" w:lineRule="auto"/>
              <w:rPr>
                <w:rFonts w:cs="Times New Roman"/>
                <w:sz w:val="20"/>
                <w:szCs w:val="20"/>
              </w:rPr>
            </w:pPr>
            <w:r w:rsidRPr="000735B1">
              <w:rPr>
                <w:rFonts w:cs="Times New Roman"/>
                <w:sz w:val="20"/>
                <w:szCs w:val="20"/>
              </w:rPr>
              <w:t>0.00%</w:t>
            </w:r>
          </w:p>
        </w:tc>
      </w:tr>
      <w:tr w:rsidR="00AC0A63" w:rsidRPr="000735B1" w14:paraId="150A735A" w14:textId="77777777" w:rsidTr="00AC0A63">
        <w:tc>
          <w:tcPr>
            <w:tcW w:w="2841" w:type="dxa"/>
            <w:tcBorders>
              <w:bottom w:val="single" w:sz="4" w:space="0" w:color="auto"/>
            </w:tcBorders>
          </w:tcPr>
          <w:p w14:paraId="1E930DC8" w14:textId="77777777" w:rsidR="00AC0A63" w:rsidRPr="000735B1" w:rsidRDefault="00AC0A63" w:rsidP="00AC0A63">
            <w:pPr>
              <w:spacing w:line="240" w:lineRule="auto"/>
              <w:rPr>
                <w:rFonts w:cs="Times New Roman"/>
                <w:sz w:val="20"/>
                <w:szCs w:val="20"/>
              </w:rPr>
            </w:pPr>
            <w:r w:rsidRPr="000735B1">
              <w:rPr>
                <w:rFonts w:cs="Times New Roman"/>
                <w:sz w:val="20"/>
                <w:szCs w:val="20"/>
              </w:rPr>
              <w:t>Spatial AB to visual stimuli: affected vs unaffected sides for chronic pain patients.</w:t>
            </w:r>
          </w:p>
        </w:tc>
        <w:tc>
          <w:tcPr>
            <w:tcW w:w="4252" w:type="dxa"/>
            <w:tcBorders>
              <w:bottom w:val="single" w:sz="4" w:space="0" w:color="auto"/>
            </w:tcBorders>
          </w:tcPr>
          <w:p w14:paraId="0A8479E4" w14:textId="16E8155F" w:rsidR="00AC0A63" w:rsidRPr="000735B1" w:rsidRDefault="00AC0A63" w:rsidP="00AC0A63">
            <w:pPr>
              <w:spacing w:line="240" w:lineRule="auto"/>
              <w:rPr>
                <w:rFonts w:cs="Times New Roman"/>
                <w:sz w:val="20"/>
                <w:szCs w:val="20"/>
              </w:rPr>
            </w:pPr>
            <w:r w:rsidRPr="000735B1">
              <w:rPr>
                <w:rFonts w:cs="Times New Roman"/>
                <w:sz w:val="20"/>
                <w:szCs w:val="20"/>
              </w:rPr>
              <w:t xml:space="preserve">2 </w:t>
            </w:r>
            <w:r w:rsidRPr="000735B1">
              <w:rPr>
                <w:rFonts w:cs="Times New Roman"/>
                <w:sz w:val="20"/>
                <w:szCs w:val="20"/>
              </w:rPr>
              <w:fldChar w:fldCharType="begin">
                <w:fldData xml:space="preserve">PEVuZE5vdGU+PENpdGU+PEF1dGhvcj5CdWx0aXR1ZGU8L0F1dGhvcj48WWVhcj4yMDE3PC9ZZWFy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</w:fldData>
              </w:fldChar>
            </w:r>
            <w:r w:rsidRPr="000735B1">
              <w:rPr>
                <w:rFonts w:cs="Times New Roman"/>
                <w:sz w:val="20"/>
                <w:szCs w:val="20"/>
              </w:rPr>
              <w:instrText xml:space="preserve"> ADDIN EN.CITE </w:instrText>
            </w:r>
            <w:r w:rsidRPr="000735B1">
              <w:rPr>
                <w:rFonts w:cs="Times New Roman"/>
                <w:sz w:val="20"/>
                <w:szCs w:val="20"/>
              </w:rPr>
              <w:fldChar w:fldCharType="begin">
                <w:fldData xml:space="preserve">PEVuZE5vdGU+PENpdGU+PEF1dGhvcj5CdWx0aXR1ZGU8L0F1dGhvcj48WWVhcj4yMDE3PC9ZZWFy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</w:fldData>
              </w:fldChar>
            </w:r>
            <w:r w:rsidRPr="000735B1">
              <w:rPr>
                <w:rFonts w:cs="Times New Roman"/>
                <w:sz w:val="20"/>
                <w:szCs w:val="20"/>
              </w:rPr>
              <w:instrText xml:space="preserve"> ADDIN EN.CITE.DATA </w:instrText>
            </w:r>
            <w:r w:rsidRPr="000735B1">
              <w:rPr>
                <w:rFonts w:cs="Times New Roman"/>
                <w:sz w:val="20"/>
                <w:szCs w:val="20"/>
              </w:rPr>
            </w:r>
            <w:r w:rsidRPr="000735B1">
              <w:rPr>
                <w:rFonts w:cs="Times New Roman"/>
                <w:sz w:val="20"/>
                <w:szCs w:val="20"/>
              </w:rPr>
              <w:fldChar w:fldCharType="end"/>
            </w:r>
            <w:r w:rsidRPr="000735B1">
              <w:rPr>
                <w:rFonts w:cs="Times New Roman"/>
                <w:sz w:val="20"/>
                <w:szCs w:val="20"/>
              </w:rPr>
            </w:r>
            <w:r w:rsidRPr="000735B1">
              <w:rPr>
                <w:rFonts w:cs="Times New Roman"/>
                <w:sz w:val="20"/>
                <w:szCs w:val="20"/>
              </w:rPr>
              <w:fldChar w:fldCharType="separate"/>
            </w:r>
            <w:r w:rsidRPr="000735B1">
              <w:rPr>
                <w:rFonts w:cs="Times New Roman"/>
                <w:noProof/>
                <w:sz w:val="20"/>
                <w:szCs w:val="20"/>
              </w:rPr>
              <w:t>[5; 17]</w:t>
            </w:r>
            <w:r w:rsidRPr="000735B1">
              <w:rPr>
                <w:rFonts w:cs="Times New Roman"/>
                <w:sz w:val="20"/>
                <w:szCs w:val="20"/>
              </w:rPr>
              <w:fldChar w:fldCharType="end"/>
            </w:r>
          </w:p>
        </w:tc>
        <w:tc>
          <w:tcPr>
            <w:tcW w:w="1276" w:type="dxa"/>
            <w:tcBorders>
              <w:bottom w:val="single" w:sz="4" w:space="0" w:color="auto"/>
            </w:tcBorders>
          </w:tcPr>
          <w:p w14:paraId="1744D734" w14:textId="77777777" w:rsidR="00AC0A63" w:rsidRPr="000735B1" w:rsidRDefault="00AC0A63" w:rsidP="00AC0A63">
            <w:pPr>
              <w:spacing w:line="240" w:lineRule="auto"/>
              <w:rPr>
                <w:rFonts w:cs="Times New Roman"/>
                <w:sz w:val="20"/>
                <w:szCs w:val="20"/>
              </w:rPr>
            </w:pPr>
            <w:r w:rsidRPr="000735B1">
              <w:rPr>
                <w:rFonts w:cs="Times New Roman"/>
                <w:sz w:val="20"/>
                <w:szCs w:val="20"/>
              </w:rPr>
              <w:t>38</w:t>
            </w:r>
          </w:p>
        </w:tc>
        <w:tc>
          <w:tcPr>
            <w:tcW w:w="1984" w:type="dxa"/>
            <w:tcBorders>
              <w:bottom w:val="single" w:sz="4" w:space="0" w:color="auto"/>
            </w:tcBorders>
          </w:tcPr>
          <w:p w14:paraId="4700A248" w14:textId="77777777" w:rsidR="00AC0A63" w:rsidRPr="000735B1" w:rsidRDefault="00AC0A63" w:rsidP="00AC0A63">
            <w:pPr>
              <w:spacing w:line="240" w:lineRule="auto"/>
              <w:rPr>
                <w:rFonts w:cs="Times New Roman"/>
                <w:sz w:val="20"/>
                <w:szCs w:val="20"/>
              </w:rPr>
            </w:pPr>
            <w:r w:rsidRPr="000735B1">
              <w:rPr>
                <w:rFonts w:cs="Times New Roman"/>
                <w:sz w:val="20"/>
                <w:szCs w:val="20"/>
              </w:rPr>
              <w:t>13.75 (7.05, 20.46)</w:t>
            </w:r>
          </w:p>
        </w:tc>
        <w:tc>
          <w:tcPr>
            <w:tcW w:w="2268" w:type="dxa"/>
            <w:tcBorders>
              <w:bottom w:val="single" w:sz="4" w:space="0" w:color="auto"/>
            </w:tcBorders>
          </w:tcPr>
          <w:p w14:paraId="7E5E8D6D"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4.02, </w:t>
            </w:r>
            <w:r w:rsidRPr="000735B1">
              <w:rPr>
                <w:rFonts w:cs="Times New Roman"/>
                <w:i/>
                <w:sz w:val="20"/>
                <w:szCs w:val="20"/>
              </w:rPr>
              <w:t>p</w:t>
            </w:r>
            <w:r w:rsidRPr="000735B1">
              <w:rPr>
                <w:rFonts w:cs="Times New Roman"/>
                <w:sz w:val="20"/>
                <w:szCs w:val="20"/>
              </w:rPr>
              <w:t xml:space="preserve"> &lt; .001</w:t>
            </w:r>
          </w:p>
        </w:tc>
        <w:tc>
          <w:tcPr>
            <w:tcW w:w="1560" w:type="dxa"/>
            <w:tcBorders>
              <w:bottom w:val="single" w:sz="4" w:space="0" w:color="auto"/>
            </w:tcBorders>
          </w:tcPr>
          <w:p w14:paraId="0C6496AC" w14:textId="77777777" w:rsidR="00AC0A63" w:rsidRPr="000735B1" w:rsidRDefault="00AC0A63" w:rsidP="00AC0A63">
            <w:pPr>
              <w:spacing w:line="240" w:lineRule="auto"/>
              <w:rPr>
                <w:rFonts w:cs="Times New Roman"/>
                <w:sz w:val="20"/>
                <w:szCs w:val="20"/>
              </w:rPr>
            </w:pPr>
            <w:r w:rsidRPr="000735B1">
              <w:rPr>
                <w:rFonts w:cs="Times New Roman"/>
                <w:sz w:val="20"/>
                <w:szCs w:val="20"/>
              </w:rPr>
              <w:t xml:space="preserve">0.03, </w:t>
            </w:r>
            <w:r w:rsidRPr="000735B1">
              <w:rPr>
                <w:rFonts w:cs="Times New Roman"/>
                <w:i/>
                <w:sz w:val="20"/>
                <w:szCs w:val="20"/>
              </w:rPr>
              <w:t>p</w:t>
            </w:r>
            <w:r w:rsidRPr="000735B1">
              <w:rPr>
                <w:rFonts w:cs="Times New Roman"/>
                <w:sz w:val="20"/>
                <w:szCs w:val="20"/>
              </w:rPr>
              <w:t xml:space="preserve"> = .867</w:t>
            </w:r>
          </w:p>
        </w:tc>
        <w:tc>
          <w:tcPr>
            <w:tcW w:w="992" w:type="dxa"/>
            <w:tcBorders>
              <w:bottom w:val="single" w:sz="4" w:space="0" w:color="auto"/>
            </w:tcBorders>
          </w:tcPr>
          <w:p w14:paraId="09F4F292" w14:textId="77777777" w:rsidR="00AC0A63" w:rsidRPr="000735B1" w:rsidRDefault="00AC0A63" w:rsidP="00AC0A63">
            <w:pPr>
              <w:spacing w:line="240" w:lineRule="auto"/>
              <w:rPr>
                <w:rFonts w:cs="Times New Roman"/>
                <w:sz w:val="20"/>
                <w:szCs w:val="20"/>
              </w:rPr>
            </w:pPr>
            <w:r w:rsidRPr="000735B1">
              <w:rPr>
                <w:rFonts w:cs="Times New Roman"/>
                <w:sz w:val="20"/>
                <w:szCs w:val="20"/>
              </w:rPr>
              <w:t>0.00%</w:t>
            </w:r>
          </w:p>
        </w:tc>
      </w:tr>
    </w:tbl>
    <w:p w14:paraId="4CF812E5" w14:textId="77777777" w:rsidR="00AC0A63" w:rsidRDefault="00AC0A63" w:rsidP="00AC0A63">
      <w:r w:rsidRPr="000735B1">
        <w:rPr>
          <w:noProof/>
          <w:lang w:eastAsia="en-GB"/>
        </w:rPr>
        <mc:AlternateContent>
          <mc:Choice Requires="wps">
            <w:drawing>
              <wp:anchor distT="45720" distB="45720" distL="114300" distR="114300" simplePos="0" relativeHeight="251663360" behindDoc="0" locked="0" layoutInCell="1" allowOverlap="1" wp14:anchorId="7D9A25F6" wp14:editId="1DAF5A7C">
                <wp:simplePos x="0" y="0"/>
                <wp:positionH relativeFrom="margin">
                  <wp:posOffset>-457200</wp:posOffset>
                </wp:positionH>
                <wp:positionV relativeFrom="paragraph">
                  <wp:posOffset>66040</wp:posOffset>
                </wp:positionV>
                <wp:extent cx="2228850" cy="400050"/>
                <wp:effectExtent l="0" t="0" r="0" b="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400050"/>
                        </a:xfrm>
                        <a:prstGeom prst="rect">
                          <a:avLst/>
                        </a:prstGeom>
                        <a:solidFill>
                          <a:srgbClr val="FFFFFF"/>
                        </a:solidFill>
                        <a:ln w="9525">
                          <a:noFill/>
                          <a:miter lim="800000"/>
                          <a:headEnd/>
                          <a:tailEnd/>
                        </a:ln>
                      </wps:spPr>
                      <wps:txbx>
                        <w:txbxContent>
                          <w:p w14:paraId="5B1343DA" w14:textId="77777777" w:rsidR="00AC0A63" w:rsidRPr="00D57DC3" w:rsidRDefault="00AC0A63" w:rsidP="00AC0A63">
                            <w:pPr>
                              <w:rPr>
                                <w:sz w:val="20"/>
                                <w:szCs w:val="20"/>
                              </w:rPr>
                            </w:pPr>
                            <w:r w:rsidRPr="00D57DC3">
                              <w:rPr>
                                <w:i/>
                                <w:sz w:val="20"/>
                                <w:szCs w:val="20"/>
                              </w:rPr>
                              <w:t>Note.</w:t>
                            </w:r>
                            <w:r w:rsidRPr="00D57DC3">
                              <w:rPr>
                                <w:sz w:val="20"/>
                                <w:szCs w:val="20"/>
                              </w:rPr>
                              <w:t xml:space="preserve"> AB = attentional bias</w:t>
                            </w:r>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9A25F6" id="_x0000_s1027" type="#_x0000_t202" style="position:absolute;margin-left:-36pt;margin-top:5.2pt;width:175.5pt;height:31.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" stroked="f">
                <v:textbox>
                  <w:txbxContent>
                    <w:p w14:paraId="5B1343DA" w14:textId="77777777" w:rsidR="00AC0A63" w:rsidRPr="00D57DC3" w:rsidRDefault="00AC0A63" w:rsidP="00AC0A63">
                      <w:pPr>
                        <w:rPr>
                          <w:sz w:val="20"/>
                          <w:szCs w:val="20"/>
                        </w:rPr>
                      </w:pPr>
                      <w:r w:rsidRPr="00D57DC3">
                        <w:rPr>
                          <w:i/>
                          <w:sz w:val="20"/>
                          <w:szCs w:val="20"/>
                        </w:rPr>
                        <w:t>Note.</w:t>
                      </w:r>
                      <w:r w:rsidRPr="00D57DC3">
                        <w:rPr>
                          <w:sz w:val="20"/>
                          <w:szCs w:val="20"/>
                        </w:rPr>
                        <w:t xml:space="preserve"> AB = attentional bias</w:t>
                      </w:r>
                      <w:r>
                        <w:rPr>
                          <w:sz w:val="20"/>
                          <w:szCs w:val="20"/>
                        </w:rPr>
                        <w:t>.</w:t>
                      </w:r>
                    </w:p>
                  </w:txbxContent>
                </v:textbox>
                <w10:wrap type="square" anchorx="margin"/>
              </v:shape>
            </w:pict>
          </mc:Fallback>
        </mc:AlternateContent>
      </w:r>
      <w:bookmarkStart w:id="2" w:name="_GoBack"/>
      <w:bookmarkEnd w:id="2"/>
    </w:p>
    <w:p w14:paraId="63F9B4CE" w14:textId="77777777" w:rsidR="00AC0A63" w:rsidRDefault="00AC0A63" w:rsidP="00AC0A63"/>
    <w:p w14:paraId="127D7AB9" w14:textId="4209EF9C" w:rsidR="00437430" w:rsidRPr="00DF2E2D" w:rsidRDefault="00437430" w:rsidP="006B48C7">
      <w:pPr>
        <w:rPr>
          <w:rFonts w:cs="Times New Roman"/>
          <w:szCs w:val="24"/>
        </w:rPr>
      </w:pPr>
    </w:p>
    <w:sectPr w:rsidR="00437430" w:rsidRPr="00DF2E2D" w:rsidSect="00562F24">
      <w:pgSz w:w="13425" w:h="14355"/>
      <w:pgMar w:top="1440" w:right="1440" w:bottom="1440" w:left="1440" w:header="0" w:footer="0"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7A2F50" w16cid:durableId="221370C5"/>
  <w16cid:commentId w16cid:paraId="3A30C981" w16cid:durableId="221370C6"/>
  <w16cid:commentId w16cid:paraId="6BF32F79" w16cid:durableId="221370C7"/>
  <w16cid:commentId w16cid:paraId="27725BA5" w16cid:durableId="221370C8"/>
  <w16cid:commentId w16cid:paraId="25BA14A9" w16cid:durableId="221370C9"/>
  <w16cid:commentId w16cid:paraId="41D31B04" w16cid:durableId="221370CA"/>
  <w16cid:commentId w16cid:paraId="3BD14320" w16cid:durableId="221370CB"/>
  <w16cid:commentId w16cid:paraId="1BDC2BC8" w16cid:durableId="221370CC"/>
  <w16cid:commentId w16cid:paraId="35A9020F" w16cid:durableId="221370CD"/>
  <w16cid:commentId w16cid:paraId="6855CD78" w16cid:durableId="221370CE"/>
  <w16cid:commentId w16cid:paraId="7FB21083" w16cid:durableId="221370CF"/>
  <w16cid:commentId w16cid:paraId="0B26949E" w16cid:durableId="221370D0"/>
  <w16cid:commentId w16cid:paraId="723C894F" w16cid:durableId="221370D1"/>
  <w16cid:commentId w16cid:paraId="19AC2A95" w16cid:durableId="221370D2"/>
  <w16cid:commentId w16cid:paraId="2B87FF42" w16cid:durableId="221370D3"/>
  <w16cid:commentId w16cid:paraId="28AE7AE6" w16cid:durableId="221370D4"/>
  <w16cid:commentId w16cid:paraId="6E19A279" w16cid:durableId="221370D5"/>
  <w16cid:commentId w16cid:paraId="55441093" w16cid:durableId="221370D6"/>
  <w16cid:commentId w16cid:paraId="61D47B84" w16cid:durableId="221370D7"/>
  <w16cid:commentId w16cid:paraId="5D93851E" w16cid:durableId="221370D8"/>
  <w16cid:commentId w16cid:paraId="753C2BE0" w16cid:durableId="221370D9"/>
  <w16cid:commentId w16cid:paraId="2E36595C" w16cid:durableId="221370DA"/>
  <w16cid:commentId w16cid:paraId="5BA9CCC8" w16cid:durableId="221370DB"/>
  <w16cid:commentId w16cid:paraId="1DA17776" w16cid:durableId="221370DC"/>
  <w16cid:commentId w16cid:paraId="68268F75" w16cid:durableId="221370DD"/>
  <w16cid:commentId w16cid:paraId="7EDDAF4A" w16cid:durableId="221370D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23C9B5" w14:textId="77777777" w:rsidR="00AC0A63" w:rsidRDefault="00AC0A63" w:rsidP="002B3895">
      <w:pPr>
        <w:spacing w:line="240" w:lineRule="auto"/>
      </w:pPr>
      <w:r>
        <w:separator/>
      </w:r>
    </w:p>
  </w:endnote>
  <w:endnote w:type="continuationSeparator" w:id="0">
    <w:p w14:paraId="73BE5A2D" w14:textId="77777777" w:rsidR="00AC0A63" w:rsidRDefault="00AC0A63" w:rsidP="002B38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02933C" w14:textId="77777777" w:rsidR="00AC0A63" w:rsidRDefault="00AC0A63" w:rsidP="002B3895">
      <w:pPr>
        <w:spacing w:line="240" w:lineRule="auto"/>
      </w:pPr>
      <w:r>
        <w:separator/>
      </w:r>
    </w:p>
  </w:footnote>
  <w:footnote w:type="continuationSeparator" w:id="0">
    <w:p w14:paraId="06632AD1" w14:textId="77777777" w:rsidR="00AC0A63" w:rsidRDefault="00AC0A63" w:rsidP="002B389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430107"/>
      <w:docPartObj>
        <w:docPartGallery w:val="Page Numbers (Top of Page)"/>
        <w:docPartUnique/>
      </w:docPartObj>
    </w:sdtPr>
    <w:sdtEndPr>
      <w:rPr>
        <w:noProof/>
      </w:rPr>
    </w:sdtEndPr>
    <w:sdtContent>
      <w:p w14:paraId="18F20CCE" w14:textId="77777777" w:rsidR="00AC0A63" w:rsidRDefault="00AC0A63">
        <w:pPr>
          <w:pStyle w:val="Header"/>
        </w:pPr>
      </w:p>
      <w:p w14:paraId="069F9F07" w14:textId="77777777" w:rsidR="00AC0A63" w:rsidRDefault="00AC0A63">
        <w:pPr>
          <w:pStyle w:val="Header"/>
        </w:pPr>
      </w:p>
      <w:p w14:paraId="3259424D" w14:textId="229B0FA5" w:rsidR="00AC0A63" w:rsidRDefault="00AC0A63">
        <w:pPr>
          <w:pStyle w:val="Header"/>
        </w:pPr>
        <w:r>
          <w:t>SOMATOSENSORY ATTENTIONAL BIAS</w:t>
        </w:r>
        <w:r>
          <w:tab/>
          <w:t xml:space="preserve"> IN CHRONIC PAIN</w:t>
        </w:r>
        <w:r>
          <w:tab/>
        </w:r>
        <w:r>
          <w:tab/>
        </w:r>
        <w:r>
          <w:tab/>
        </w:r>
        <w:r>
          <w:fldChar w:fldCharType="begin"/>
        </w:r>
        <w:r>
          <w:instrText xml:space="preserve"> PAGE   \* MERGEFORMAT </w:instrText>
        </w:r>
        <w:r>
          <w:fldChar w:fldCharType="separate"/>
        </w:r>
        <w:r w:rsidR="000735B1">
          <w:rPr>
            <w:noProof/>
          </w:rPr>
          <w:t>1</w:t>
        </w:r>
        <w:r>
          <w:rPr>
            <w:noProof/>
          </w:rPr>
          <w:fldChar w:fldCharType="end"/>
        </w:r>
      </w:p>
    </w:sdtContent>
  </w:sdt>
  <w:p w14:paraId="25515499" w14:textId="77777777" w:rsidR="00AC0A63" w:rsidRDefault="00AC0A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25C61"/>
    <w:multiLevelType w:val="hybridMultilevel"/>
    <w:tmpl w:val="81D403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126A07"/>
    <w:multiLevelType w:val="hybridMultilevel"/>
    <w:tmpl w:val="A78C45C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F30657E"/>
    <w:multiLevelType w:val="hybridMultilevel"/>
    <w:tmpl w:val="B8B0E246"/>
    <w:lvl w:ilvl="0" w:tplc="A2F06360">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263676"/>
    <w:multiLevelType w:val="hybridMultilevel"/>
    <w:tmpl w:val="16F6408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107163DC"/>
    <w:multiLevelType w:val="hybridMultilevel"/>
    <w:tmpl w:val="4676AE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0A54841"/>
    <w:multiLevelType w:val="hybridMultilevel"/>
    <w:tmpl w:val="5EC63DCE"/>
    <w:lvl w:ilvl="0" w:tplc="0809000F">
      <w:start w:val="1"/>
      <w:numFmt w:val="decimal"/>
      <w:lvlText w:val="%1."/>
      <w:lvlJc w:val="left"/>
      <w:pPr>
        <w:ind w:left="766" w:hanging="360"/>
      </w:pPr>
    </w:lvl>
    <w:lvl w:ilvl="1" w:tplc="08090019" w:tentative="1">
      <w:start w:val="1"/>
      <w:numFmt w:val="lowerLetter"/>
      <w:lvlText w:val="%2."/>
      <w:lvlJc w:val="left"/>
      <w:pPr>
        <w:ind w:left="1486" w:hanging="360"/>
      </w:pPr>
    </w:lvl>
    <w:lvl w:ilvl="2" w:tplc="0809001B" w:tentative="1">
      <w:start w:val="1"/>
      <w:numFmt w:val="lowerRoman"/>
      <w:lvlText w:val="%3."/>
      <w:lvlJc w:val="right"/>
      <w:pPr>
        <w:ind w:left="2206" w:hanging="180"/>
      </w:pPr>
    </w:lvl>
    <w:lvl w:ilvl="3" w:tplc="0809000F" w:tentative="1">
      <w:start w:val="1"/>
      <w:numFmt w:val="decimal"/>
      <w:lvlText w:val="%4."/>
      <w:lvlJc w:val="left"/>
      <w:pPr>
        <w:ind w:left="2926" w:hanging="360"/>
      </w:pPr>
    </w:lvl>
    <w:lvl w:ilvl="4" w:tplc="08090019" w:tentative="1">
      <w:start w:val="1"/>
      <w:numFmt w:val="lowerLetter"/>
      <w:lvlText w:val="%5."/>
      <w:lvlJc w:val="left"/>
      <w:pPr>
        <w:ind w:left="3646" w:hanging="360"/>
      </w:pPr>
    </w:lvl>
    <w:lvl w:ilvl="5" w:tplc="0809001B" w:tentative="1">
      <w:start w:val="1"/>
      <w:numFmt w:val="lowerRoman"/>
      <w:lvlText w:val="%6."/>
      <w:lvlJc w:val="right"/>
      <w:pPr>
        <w:ind w:left="4366" w:hanging="180"/>
      </w:pPr>
    </w:lvl>
    <w:lvl w:ilvl="6" w:tplc="0809000F" w:tentative="1">
      <w:start w:val="1"/>
      <w:numFmt w:val="decimal"/>
      <w:lvlText w:val="%7."/>
      <w:lvlJc w:val="left"/>
      <w:pPr>
        <w:ind w:left="5086" w:hanging="360"/>
      </w:pPr>
    </w:lvl>
    <w:lvl w:ilvl="7" w:tplc="08090019" w:tentative="1">
      <w:start w:val="1"/>
      <w:numFmt w:val="lowerLetter"/>
      <w:lvlText w:val="%8."/>
      <w:lvlJc w:val="left"/>
      <w:pPr>
        <w:ind w:left="5806" w:hanging="360"/>
      </w:pPr>
    </w:lvl>
    <w:lvl w:ilvl="8" w:tplc="0809001B" w:tentative="1">
      <w:start w:val="1"/>
      <w:numFmt w:val="lowerRoman"/>
      <w:lvlText w:val="%9."/>
      <w:lvlJc w:val="right"/>
      <w:pPr>
        <w:ind w:left="6526" w:hanging="180"/>
      </w:pPr>
    </w:lvl>
  </w:abstractNum>
  <w:abstractNum w:abstractNumId="6" w15:restartNumberingAfterBreak="0">
    <w:nsid w:val="1DC431A4"/>
    <w:multiLevelType w:val="hybridMultilevel"/>
    <w:tmpl w:val="52329A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6C6CA5"/>
    <w:multiLevelType w:val="hybridMultilevel"/>
    <w:tmpl w:val="99943EF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C822692"/>
    <w:multiLevelType w:val="hybridMultilevel"/>
    <w:tmpl w:val="38A8E39E"/>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F8676C2"/>
    <w:multiLevelType w:val="hybridMultilevel"/>
    <w:tmpl w:val="6672B3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352764B"/>
    <w:multiLevelType w:val="hybridMultilevel"/>
    <w:tmpl w:val="F04C1E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4C91322"/>
    <w:multiLevelType w:val="hybridMultilevel"/>
    <w:tmpl w:val="709A24EC"/>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1306A5"/>
    <w:multiLevelType w:val="hybridMultilevel"/>
    <w:tmpl w:val="222E8F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B149C4"/>
    <w:multiLevelType w:val="hybridMultilevel"/>
    <w:tmpl w:val="658ADE7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7EB3610C"/>
    <w:multiLevelType w:val="hybridMultilevel"/>
    <w:tmpl w:val="ECC0288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4"/>
  </w:num>
  <w:num w:numId="3">
    <w:abstractNumId w:val="5"/>
  </w:num>
  <w:num w:numId="4">
    <w:abstractNumId w:val="0"/>
  </w:num>
  <w:num w:numId="5">
    <w:abstractNumId w:val="7"/>
  </w:num>
  <w:num w:numId="6">
    <w:abstractNumId w:val="2"/>
  </w:num>
  <w:num w:numId="7">
    <w:abstractNumId w:val="4"/>
  </w:num>
  <w:num w:numId="8">
    <w:abstractNumId w:val="10"/>
  </w:num>
  <w:num w:numId="9">
    <w:abstractNumId w:val="13"/>
  </w:num>
  <w:num w:numId="10">
    <w:abstractNumId w:val="6"/>
  </w:num>
  <w:num w:numId="11">
    <w:abstractNumId w:val="9"/>
  </w:num>
  <w:num w:numId="12">
    <w:abstractNumId w:val="12"/>
  </w:num>
  <w:num w:numId="13">
    <w:abstractNumId w:val="1"/>
  </w:num>
  <w:num w:numId="14">
    <w:abstractNumId w:val="8"/>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ain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aaap2efrdzf1eafv5pxxz39e2vzd90zsdz&quot;&gt;Publication database 08-01-20-Saved Copy&lt;record-ids&gt;&lt;item&gt;4&lt;/item&gt;&lt;item&gt;6&lt;/item&gt;&lt;item&gt;7&lt;/item&gt;&lt;item&gt;8&lt;/item&gt;&lt;item&gt;9&lt;/item&gt;&lt;item&gt;10&lt;/item&gt;&lt;item&gt;15&lt;/item&gt;&lt;item&gt;16&lt;/item&gt;&lt;item&gt;18&lt;/item&gt;&lt;item&gt;19&lt;/item&gt;&lt;item&gt;20&lt;/item&gt;&lt;item&gt;21&lt;/item&gt;&lt;item&gt;22&lt;/item&gt;&lt;item&gt;23&lt;/item&gt;&lt;item&gt;24&lt;/item&gt;&lt;item&gt;26&lt;/item&gt;&lt;item&gt;27&lt;/item&gt;&lt;item&gt;29&lt;/item&gt;&lt;item&gt;30&lt;/item&gt;&lt;item&gt;31&lt;/item&gt;&lt;item&gt;32&lt;/item&gt;&lt;item&gt;33&lt;/item&gt;&lt;item&gt;39&lt;/item&gt;&lt;item&gt;40&lt;/item&gt;&lt;item&gt;41&lt;/item&gt;&lt;item&gt;43&lt;/item&gt;&lt;item&gt;44&lt;/item&gt;&lt;item&gt;45&lt;/item&gt;&lt;item&gt;46&lt;/item&gt;&lt;item&gt;47&lt;/item&gt;&lt;item&gt;53&lt;/item&gt;&lt;item&gt;54&lt;/item&gt;&lt;item&gt;57&lt;/item&gt;&lt;item&gt;72&lt;/item&gt;&lt;item&gt;76&lt;/item&gt;&lt;item&gt;85&lt;/item&gt;&lt;item&gt;87&lt;/item&gt;&lt;item&gt;88&lt;/item&gt;&lt;item&gt;89&lt;/item&gt;&lt;item&gt;90&lt;/item&gt;&lt;item&gt;91&lt;/item&gt;&lt;item&gt;92&lt;/item&gt;&lt;item&gt;94&lt;/item&gt;&lt;item&gt;105&lt;/item&gt;&lt;item&gt;106&lt;/item&gt;&lt;item&gt;108&lt;/item&gt;&lt;item&gt;109&lt;/item&gt;&lt;item&gt;110&lt;/item&gt;&lt;item&gt;111&lt;/item&gt;&lt;item&gt;112&lt;/item&gt;&lt;item&gt;114&lt;/item&gt;&lt;item&gt;115&lt;/item&gt;&lt;item&gt;117&lt;/item&gt;&lt;item&gt;118&lt;/item&gt;&lt;item&gt;119&lt;/item&gt;&lt;item&gt;121&lt;/item&gt;&lt;item&gt;122&lt;/item&gt;&lt;item&gt;123&lt;/item&gt;&lt;item&gt;139&lt;/item&gt;&lt;item&gt;140&lt;/item&gt;&lt;item&gt;141&lt;/item&gt;&lt;item&gt;142&lt;/item&gt;&lt;item&gt;234&lt;/item&gt;&lt;item&gt;840&lt;/item&gt;&lt;item&gt;864&lt;/item&gt;&lt;item&gt;887&lt;/item&gt;&lt;item&gt;888&lt;/item&gt;&lt;item&gt;889&lt;/item&gt;&lt;item&gt;890&lt;/item&gt;&lt;item&gt;891&lt;/item&gt;&lt;item&gt;892&lt;/item&gt;&lt;item&gt;893&lt;/item&gt;&lt;item&gt;894&lt;/item&gt;&lt;item&gt;902&lt;/item&gt;&lt;item&gt;909&lt;/item&gt;&lt;item&gt;918&lt;/item&gt;&lt;item&gt;919&lt;/item&gt;&lt;item&gt;920&lt;/item&gt;&lt;item&gt;973&lt;/item&gt;&lt;item&gt;974&lt;/item&gt;&lt;/record-ids&gt;&lt;/item&gt;&lt;/Libraries&gt;"/>
  </w:docVars>
  <w:rsids>
    <w:rsidRoot w:val="002B3895"/>
    <w:rsid w:val="00006C0B"/>
    <w:rsid w:val="0002035F"/>
    <w:rsid w:val="00027BC6"/>
    <w:rsid w:val="0004046E"/>
    <w:rsid w:val="00047A1E"/>
    <w:rsid w:val="0005644B"/>
    <w:rsid w:val="000652AA"/>
    <w:rsid w:val="000724F5"/>
    <w:rsid w:val="000735B1"/>
    <w:rsid w:val="00086902"/>
    <w:rsid w:val="000A5D79"/>
    <w:rsid w:val="000C7212"/>
    <w:rsid w:val="000D0948"/>
    <w:rsid w:val="000D78ED"/>
    <w:rsid w:val="000E2E49"/>
    <w:rsid w:val="0010275A"/>
    <w:rsid w:val="00103F7C"/>
    <w:rsid w:val="00121CB1"/>
    <w:rsid w:val="00130B49"/>
    <w:rsid w:val="00140EDA"/>
    <w:rsid w:val="00165F00"/>
    <w:rsid w:val="00167A71"/>
    <w:rsid w:val="00172EB1"/>
    <w:rsid w:val="001738C5"/>
    <w:rsid w:val="00187AB6"/>
    <w:rsid w:val="001962EA"/>
    <w:rsid w:val="001B78EC"/>
    <w:rsid w:val="001D6698"/>
    <w:rsid w:val="001E33C1"/>
    <w:rsid w:val="001F23D5"/>
    <w:rsid w:val="0020484F"/>
    <w:rsid w:val="00205406"/>
    <w:rsid w:val="002146FF"/>
    <w:rsid w:val="002309CF"/>
    <w:rsid w:val="00230C28"/>
    <w:rsid w:val="00233543"/>
    <w:rsid w:val="00264056"/>
    <w:rsid w:val="00274A10"/>
    <w:rsid w:val="00276E5E"/>
    <w:rsid w:val="002911D8"/>
    <w:rsid w:val="002B3895"/>
    <w:rsid w:val="002B63F5"/>
    <w:rsid w:val="002C576A"/>
    <w:rsid w:val="002D4FB0"/>
    <w:rsid w:val="002D7059"/>
    <w:rsid w:val="002D7632"/>
    <w:rsid w:val="00302788"/>
    <w:rsid w:val="003342AE"/>
    <w:rsid w:val="00336DE4"/>
    <w:rsid w:val="0035360B"/>
    <w:rsid w:val="003868A2"/>
    <w:rsid w:val="00394B87"/>
    <w:rsid w:val="003B2C9E"/>
    <w:rsid w:val="003C092E"/>
    <w:rsid w:val="003D0FCF"/>
    <w:rsid w:val="003D3FF5"/>
    <w:rsid w:val="003E5E39"/>
    <w:rsid w:val="004134D2"/>
    <w:rsid w:val="00413EBD"/>
    <w:rsid w:val="00417AC3"/>
    <w:rsid w:val="00437430"/>
    <w:rsid w:val="00441BBB"/>
    <w:rsid w:val="00452832"/>
    <w:rsid w:val="00457E24"/>
    <w:rsid w:val="00464249"/>
    <w:rsid w:val="00497714"/>
    <w:rsid w:val="004A4C6D"/>
    <w:rsid w:val="004A4E97"/>
    <w:rsid w:val="004A57EF"/>
    <w:rsid w:val="004A7F8F"/>
    <w:rsid w:val="004D25E0"/>
    <w:rsid w:val="004D4459"/>
    <w:rsid w:val="004D6AF2"/>
    <w:rsid w:val="004D6DBA"/>
    <w:rsid w:val="004E4E15"/>
    <w:rsid w:val="00511D0A"/>
    <w:rsid w:val="0051433F"/>
    <w:rsid w:val="00515412"/>
    <w:rsid w:val="00517A22"/>
    <w:rsid w:val="00520C15"/>
    <w:rsid w:val="005316CB"/>
    <w:rsid w:val="00536397"/>
    <w:rsid w:val="00537FEC"/>
    <w:rsid w:val="00557071"/>
    <w:rsid w:val="00562F24"/>
    <w:rsid w:val="0057358A"/>
    <w:rsid w:val="00574A90"/>
    <w:rsid w:val="0057684B"/>
    <w:rsid w:val="005A2D5E"/>
    <w:rsid w:val="005B0BA7"/>
    <w:rsid w:val="005B6B08"/>
    <w:rsid w:val="005E1532"/>
    <w:rsid w:val="00607C96"/>
    <w:rsid w:val="00612417"/>
    <w:rsid w:val="00612799"/>
    <w:rsid w:val="006248F5"/>
    <w:rsid w:val="00632815"/>
    <w:rsid w:val="0064188A"/>
    <w:rsid w:val="00666552"/>
    <w:rsid w:val="00675AD6"/>
    <w:rsid w:val="006B06CF"/>
    <w:rsid w:val="006B48C7"/>
    <w:rsid w:val="006C5973"/>
    <w:rsid w:val="006D031F"/>
    <w:rsid w:val="006F41C8"/>
    <w:rsid w:val="006F6664"/>
    <w:rsid w:val="006F6CEE"/>
    <w:rsid w:val="007043E6"/>
    <w:rsid w:val="00714082"/>
    <w:rsid w:val="0071682D"/>
    <w:rsid w:val="0072098C"/>
    <w:rsid w:val="007266B9"/>
    <w:rsid w:val="00733BC9"/>
    <w:rsid w:val="0075015E"/>
    <w:rsid w:val="007542A6"/>
    <w:rsid w:val="00755222"/>
    <w:rsid w:val="00766323"/>
    <w:rsid w:val="00797EF5"/>
    <w:rsid w:val="007B5170"/>
    <w:rsid w:val="007B61C2"/>
    <w:rsid w:val="007C685F"/>
    <w:rsid w:val="007D0855"/>
    <w:rsid w:val="007E209C"/>
    <w:rsid w:val="007E71C0"/>
    <w:rsid w:val="007E75D2"/>
    <w:rsid w:val="007F2DF6"/>
    <w:rsid w:val="008009EF"/>
    <w:rsid w:val="00805647"/>
    <w:rsid w:val="00822DEF"/>
    <w:rsid w:val="0082663E"/>
    <w:rsid w:val="008759AF"/>
    <w:rsid w:val="00886BCC"/>
    <w:rsid w:val="00887993"/>
    <w:rsid w:val="008B4289"/>
    <w:rsid w:val="008E33BA"/>
    <w:rsid w:val="008E535E"/>
    <w:rsid w:val="008F05F2"/>
    <w:rsid w:val="008F5D13"/>
    <w:rsid w:val="0090568D"/>
    <w:rsid w:val="00911D6F"/>
    <w:rsid w:val="00913BD6"/>
    <w:rsid w:val="0092520B"/>
    <w:rsid w:val="00925D1C"/>
    <w:rsid w:val="009335DA"/>
    <w:rsid w:val="009445AA"/>
    <w:rsid w:val="00945D67"/>
    <w:rsid w:val="009460BF"/>
    <w:rsid w:val="009651D7"/>
    <w:rsid w:val="00980CD0"/>
    <w:rsid w:val="0098750D"/>
    <w:rsid w:val="00990F46"/>
    <w:rsid w:val="009919CA"/>
    <w:rsid w:val="009931E4"/>
    <w:rsid w:val="009A4752"/>
    <w:rsid w:val="009B3E92"/>
    <w:rsid w:val="009F5391"/>
    <w:rsid w:val="00A05792"/>
    <w:rsid w:val="00A13FDF"/>
    <w:rsid w:val="00A36885"/>
    <w:rsid w:val="00A41F8F"/>
    <w:rsid w:val="00A4392E"/>
    <w:rsid w:val="00A83466"/>
    <w:rsid w:val="00A85719"/>
    <w:rsid w:val="00A92B37"/>
    <w:rsid w:val="00A93E6F"/>
    <w:rsid w:val="00A96878"/>
    <w:rsid w:val="00A96A7C"/>
    <w:rsid w:val="00AC0A63"/>
    <w:rsid w:val="00AC174A"/>
    <w:rsid w:val="00AC1C5E"/>
    <w:rsid w:val="00AD47AB"/>
    <w:rsid w:val="00AE2B3E"/>
    <w:rsid w:val="00AF2700"/>
    <w:rsid w:val="00AF7765"/>
    <w:rsid w:val="00B268CA"/>
    <w:rsid w:val="00B27914"/>
    <w:rsid w:val="00B30448"/>
    <w:rsid w:val="00B34424"/>
    <w:rsid w:val="00B366F3"/>
    <w:rsid w:val="00B54A2D"/>
    <w:rsid w:val="00B57465"/>
    <w:rsid w:val="00B722AD"/>
    <w:rsid w:val="00B72DB6"/>
    <w:rsid w:val="00B73145"/>
    <w:rsid w:val="00B779AD"/>
    <w:rsid w:val="00B83FC0"/>
    <w:rsid w:val="00B9513F"/>
    <w:rsid w:val="00B961CC"/>
    <w:rsid w:val="00BC0B4B"/>
    <w:rsid w:val="00BE1D4F"/>
    <w:rsid w:val="00C15FAF"/>
    <w:rsid w:val="00C165E1"/>
    <w:rsid w:val="00C22759"/>
    <w:rsid w:val="00C27213"/>
    <w:rsid w:val="00C37163"/>
    <w:rsid w:val="00C41D02"/>
    <w:rsid w:val="00C6685B"/>
    <w:rsid w:val="00C80E70"/>
    <w:rsid w:val="00C8671C"/>
    <w:rsid w:val="00CB52B9"/>
    <w:rsid w:val="00CC4825"/>
    <w:rsid w:val="00CD404B"/>
    <w:rsid w:val="00CF15F7"/>
    <w:rsid w:val="00D16746"/>
    <w:rsid w:val="00D226C1"/>
    <w:rsid w:val="00D43976"/>
    <w:rsid w:val="00D554A8"/>
    <w:rsid w:val="00D6145D"/>
    <w:rsid w:val="00D81C42"/>
    <w:rsid w:val="00D92766"/>
    <w:rsid w:val="00DB69AC"/>
    <w:rsid w:val="00DC1244"/>
    <w:rsid w:val="00DD58C8"/>
    <w:rsid w:val="00DE7C16"/>
    <w:rsid w:val="00DF11E3"/>
    <w:rsid w:val="00DF2E2D"/>
    <w:rsid w:val="00DF322B"/>
    <w:rsid w:val="00DF524F"/>
    <w:rsid w:val="00E2008E"/>
    <w:rsid w:val="00E21CD5"/>
    <w:rsid w:val="00E221E3"/>
    <w:rsid w:val="00E23379"/>
    <w:rsid w:val="00E44166"/>
    <w:rsid w:val="00E4685A"/>
    <w:rsid w:val="00E8059F"/>
    <w:rsid w:val="00E80A2E"/>
    <w:rsid w:val="00E978ED"/>
    <w:rsid w:val="00EA1319"/>
    <w:rsid w:val="00EB1E2C"/>
    <w:rsid w:val="00EB7B67"/>
    <w:rsid w:val="00EC52AF"/>
    <w:rsid w:val="00EF0BCE"/>
    <w:rsid w:val="00F26665"/>
    <w:rsid w:val="00F26D04"/>
    <w:rsid w:val="00F435B4"/>
    <w:rsid w:val="00FF1BC7"/>
    <w:rsid w:val="00FF73E9"/>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07FA14"/>
  <w15:chartTrackingRefBased/>
  <w15:docId w15:val="{C81B48ED-0388-41DC-8FA0-C8CB5D0B8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3895"/>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4D6DBA"/>
    <w:pPr>
      <w:keepNext/>
      <w:keepLines/>
      <w:spacing w:line="36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2098C"/>
    <w:pPr>
      <w:keepNext/>
      <w:keepLines/>
      <w:spacing w:before="4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797EF5"/>
    <w:pPr>
      <w:keepNext/>
      <w:keepLines/>
      <w:spacing w:line="360" w:lineRule="auto"/>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51433F"/>
    <w:pPr>
      <w:keepNext/>
      <w:keepLines/>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6DB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2098C"/>
    <w:rPr>
      <w:rFonts w:eastAsiaTheme="majorEastAsia" w:cstheme="majorBidi"/>
      <w:b/>
      <w:szCs w:val="26"/>
    </w:rPr>
  </w:style>
  <w:style w:type="character" w:customStyle="1" w:styleId="Heading3Char">
    <w:name w:val="Heading 3 Char"/>
    <w:basedOn w:val="DefaultParagraphFont"/>
    <w:link w:val="Heading3"/>
    <w:uiPriority w:val="9"/>
    <w:rsid w:val="00797EF5"/>
    <w:rPr>
      <w:rFonts w:ascii="Times New Roman" w:eastAsiaTheme="majorEastAsia" w:hAnsi="Times New Roman" w:cstheme="majorBidi"/>
      <w:b/>
      <w:i/>
      <w:sz w:val="24"/>
      <w:szCs w:val="24"/>
    </w:rPr>
  </w:style>
  <w:style w:type="character" w:customStyle="1" w:styleId="Heading4Char">
    <w:name w:val="Heading 4 Char"/>
    <w:basedOn w:val="DefaultParagraphFont"/>
    <w:link w:val="Heading4"/>
    <w:uiPriority w:val="9"/>
    <w:rsid w:val="0051433F"/>
    <w:rPr>
      <w:rFonts w:ascii="Times New Roman" w:eastAsiaTheme="majorEastAsia" w:hAnsi="Times New Roman" w:cstheme="majorBidi"/>
      <w:i/>
      <w:iCs/>
      <w:sz w:val="24"/>
    </w:rPr>
  </w:style>
  <w:style w:type="paragraph" w:styleId="ListParagraph">
    <w:name w:val="List Paragraph"/>
    <w:basedOn w:val="Normal"/>
    <w:uiPriority w:val="34"/>
    <w:qFormat/>
    <w:rsid w:val="002B3895"/>
    <w:pPr>
      <w:ind w:left="720"/>
      <w:contextualSpacing/>
    </w:pPr>
  </w:style>
  <w:style w:type="character" w:customStyle="1" w:styleId="EndNoteBibliographyChar">
    <w:name w:val="EndNote Bibliography Char"/>
    <w:basedOn w:val="DefaultParagraphFont"/>
    <w:link w:val="EndNoteBibliography"/>
    <w:locked/>
    <w:rsid w:val="002B389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B3895"/>
    <w:pPr>
      <w:spacing w:line="240" w:lineRule="auto"/>
    </w:pPr>
    <w:rPr>
      <w:rFonts w:cs="Times New Roman"/>
      <w:noProof/>
      <w:lang w:val="en-US"/>
    </w:rPr>
  </w:style>
  <w:style w:type="paragraph" w:customStyle="1" w:styleId="EndNoteBibliographyTitle">
    <w:name w:val="EndNote Bibliography Title"/>
    <w:basedOn w:val="Normal"/>
    <w:link w:val="EndNoteBibliographyTitleChar"/>
    <w:rsid w:val="002B3895"/>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2B3895"/>
    <w:rPr>
      <w:rFonts w:ascii="Times New Roman" w:hAnsi="Times New Roman" w:cs="Times New Roman"/>
      <w:noProof/>
      <w:sz w:val="24"/>
      <w:lang w:val="en-US"/>
    </w:rPr>
  </w:style>
  <w:style w:type="numbering" w:customStyle="1" w:styleId="NoList1">
    <w:name w:val="No List1"/>
    <w:next w:val="NoList"/>
    <w:uiPriority w:val="99"/>
    <w:semiHidden/>
    <w:unhideWhenUsed/>
    <w:rsid w:val="002B3895"/>
  </w:style>
  <w:style w:type="character" w:customStyle="1" w:styleId="normaltextrun1">
    <w:name w:val="normaltextrun1"/>
    <w:basedOn w:val="DefaultParagraphFont"/>
    <w:rsid w:val="002B3895"/>
  </w:style>
  <w:style w:type="paragraph" w:styleId="Header">
    <w:name w:val="header"/>
    <w:basedOn w:val="Normal"/>
    <w:link w:val="HeaderChar"/>
    <w:uiPriority w:val="99"/>
    <w:unhideWhenUsed/>
    <w:rsid w:val="002B3895"/>
    <w:pPr>
      <w:tabs>
        <w:tab w:val="center" w:pos="4513"/>
        <w:tab w:val="right" w:pos="9026"/>
      </w:tabs>
      <w:spacing w:line="240" w:lineRule="auto"/>
    </w:pPr>
  </w:style>
  <w:style w:type="character" w:customStyle="1" w:styleId="HeaderChar">
    <w:name w:val="Header Char"/>
    <w:basedOn w:val="DefaultParagraphFont"/>
    <w:link w:val="Header"/>
    <w:uiPriority w:val="99"/>
    <w:rsid w:val="002B3895"/>
    <w:rPr>
      <w:rFonts w:ascii="Times New Roman" w:hAnsi="Times New Roman"/>
      <w:sz w:val="24"/>
    </w:rPr>
  </w:style>
  <w:style w:type="paragraph" w:styleId="Footer">
    <w:name w:val="footer"/>
    <w:basedOn w:val="Normal"/>
    <w:link w:val="FooterChar"/>
    <w:uiPriority w:val="99"/>
    <w:unhideWhenUsed/>
    <w:rsid w:val="002B3895"/>
    <w:pPr>
      <w:tabs>
        <w:tab w:val="center" w:pos="4513"/>
        <w:tab w:val="right" w:pos="9026"/>
      </w:tabs>
      <w:spacing w:line="240" w:lineRule="auto"/>
    </w:pPr>
  </w:style>
  <w:style w:type="character" w:customStyle="1" w:styleId="FooterChar">
    <w:name w:val="Footer Char"/>
    <w:basedOn w:val="DefaultParagraphFont"/>
    <w:link w:val="Footer"/>
    <w:uiPriority w:val="99"/>
    <w:rsid w:val="002B3895"/>
    <w:rPr>
      <w:rFonts w:ascii="Times New Roman" w:hAnsi="Times New Roman"/>
      <w:sz w:val="24"/>
    </w:rPr>
  </w:style>
  <w:style w:type="table" w:styleId="TableGrid">
    <w:name w:val="Table Grid"/>
    <w:basedOn w:val="TableNormal"/>
    <w:uiPriority w:val="39"/>
    <w:rsid w:val="002B38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2B3895"/>
    <w:pPr>
      <w:spacing w:line="240" w:lineRule="auto"/>
    </w:pPr>
    <w:rPr>
      <w:rFonts w:eastAsia="Times New Roman" w:cs="Times New Roman"/>
      <w:szCs w:val="24"/>
      <w:lang w:eastAsia="en-GB"/>
    </w:rPr>
  </w:style>
  <w:style w:type="character" w:customStyle="1" w:styleId="eop">
    <w:name w:val="eop"/>
    <w:basedOn w:val="DefaultParagraphFont"/>
    <w:rsid w:val="002B3895"/>
  </w:style>
  <w:style w:type="paragraph" w:styleId="Caption">
    <w:name w:val="caption"/>
    <w:basedOn w:val="Normal"/>
    <w:next w:val="Normal"/>
    <w:uiPriority w:val="35"/>
    <w:unhideWhenUsed/>
    <w:qFormat/>
    <w:rsid w:val="002B3895"/>
    <w:pPr>
      <w:spacing w:after="200" w:line="240" w:lineRule="auto"/>
    </w:pPr>
    <w:rPr>
      <w:i/>
      <w:iCs/>
      <w:color w:val="44546A" w:themeColor="text2"/>
      <w:sz w:val="18"/>
      <w:szCs w:val="18"/>
    </w:rPr>
  </w:style>
  <w:style w:type="paragraph" w:styleId="NormalWeb">
    <w:name w:val="Normal (Web)"/>
    <w:basedOn w:val="Normal"/>
    <w:uiPriority w:val="99"/>
    <w:semiHidden/>
    <w:unhideWhenUsed/>
    <w:rsid w:val="002B3895"/>
    <w:pPr>
      <w:spacing w:before="100" w:beforeAutospacing="1" w:after="100" w:afterAutospacing="1" w:line="240" w:lineRule="auto"/>
    </w:pPr>
    <w:rPr>
      <w:rFonts w:eastAsiaTheme="minorEastAsia" w:cs="Times New Roman"/>
      <w:szCs w:val="24"/>
      <w:lang w:eastAsia="en-GB"/>
    </w:rPr>
  </w:style>
  <w:style w:type="paragraph" w:styleId="BalloonText">
    <w:name w:val="Balloon Text"/>
    <w:basedOn w:val="Normal"/>
    <w:link w:val="BalloonTextChar"/>
    <w:uiPriority w:val="99"/>
    <w:semiHidden/>
    <w:unhideWhenUsed/>
    <w:rsid w:val="002B389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3895"/>
    <w:rPr>
      <w:rFonts w:ascii="Segoe UI" w:hAnsi="Segoe UI" w:cs="Segoe UI"/>
      <w:sz w:val="18"/>
      <w:szCs w:val="18"/>
    </w:rPr>
  </w:style>
  <w:style w:type="paragraph" w:styleId="TOCHeading">
    <w:name w:val="TOC Heading"/>
    <w:basedOn w:val="Heading1"/>
    <w:next w:val="Normal"/>
    <w:uiPriority w:val="39"/>
    <w:unhideWhenUsed/>
    <w:qFormat/>
    <w:rsid w:val="002B3895"/>
    <w:pPr>
      <w:spacing w:before="240" w:line="259" w:lineRule="auto"/>
      <w:jc w:val="left"/>
      <w:outlineLvl w:val="9"/>
    </w:pPr>
    <w:rPr>
      <w:rFonts w:asciiTheme="majorHAnsi" w:hAnsiTheme="majorHAnsi"/>
      <w:b w:val="0"/>
      <w:color w:val="2E74B5" w:themeColor="accent1" w:themeShade="BF"/>
      <w:sz w:val="32"/>
      <w:lang w:val="en-US"/>
    </w:rPr>
  </w:style>
  <w:style w:type="paragraph" w:styleId="TOC2">
    <w:name w:val="toc 2"/>
    <w:basedOn w:val="Normal"/>
    <w:next w:val="Normal"/>
    <w:autoRedefine/>
    <w:uiPriority w:val="39"/>
    <w:unhideWhenUsed/>
    <w:rsid w:val="002B3895"/>
    <w:pPr>
      <w:spacing w:after="100" w:line="259" w:lineRule="auto"/>
      <w:ind w:left="220"/>
    </w:pPr>
    <w:rPr>
      <w:rFonts w:asciiTheme="minorHAnsi" w:eastAsiaTheme="minorEastAsia" w:hAnsiTheme="minorHAnsi" w:cs="Times New Roman"/>
      <w:sz w:val="22"/>
      <w:lang w:val="en-US"/>
    </w:rPr>
  </w:style>
  <w:style w:type="paragraph" w:styleId="TOC1">
    <w:name w:val="toc 1"/>
    <w:basedOn w:val="Normal"/>
    <w:next w:val="Normal"/>
    <w:autoRedefine/>
    <w:uiPriority w:val="39"/>
    <w:unhideWhenUsed/>
    <w:rsid w:val="002B3895"/>
    <w:pPr>
      <w:spacing w:after="100" w:line="259" w:lineRule="auto"/>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2B3895"/>
    <w:pPr>
      <w:spacing w:after="100" w:line="259" w:lineRule="auto"/>
      <w:ind w:left="440"/>
    </w:pPr>
    <w:rPr>
      <w:rFonts w:asciiTheme="minorHAnsi" w:eastAsiaTheme="minorEastAsia" w:hAnsiTheme="minorHAnsi" w:cs="Times New Roman"/>
      <w:sz w:val="22"/>
      <w:lang w:val="en-US"/>
    </w:rPr>
  </w:style>
  <w:style w:type="character" w:styleId="Hyperlink">
    <w:name w:val="Hyperlink"/>
    <w:basedOn w:val="DefaultParagraphFont"/>
    <w:uiPriority w:val="99"/>
    <w:unhideWhenUsed/>
    <w:rsid w:val="002B3895"/>
    <w:rPr>
      <w:color w:val="0563C1" w:themeColor="hyperlink"/>
      <w:u w:val="single"/>
    </w:rPr>
  </w:style>
  <w:style w:type="table" w:customStyle="1" w:styleId="TableGrid1">
    <w:name w:val="Table Grid1"/>
    <w:basedOn w:val="TableNormal"/>
    <w:next w:val="TableGrid"/>
    <w:uiPriority w:val="39"/>
    <w:rsid w:val="002B38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B38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2B38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2B3895"/>
  </w:style>
  <w:style w:type="table" w:customStyle="1" w:styleId="TableGrid4">
    <w:name w:val="Table Grid4"/>
    <w:basedOn w:val="TableNormal"/>
    <w:next w:val="TableGrid"/>
    <w:uiPriority w:val="39"/>
    <w:rsid w:val="002B38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B3895"/>
    <w:pPr>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B3895"/>
    <w:rPr>
      <w:rFonts w:ascii="Times New Roman" w:eastAsiaTheme="majorEastAsia" w:hAnsi="Times New Roman" w:cstheme="majorBidi"/>
      <w:spacing w:val="-10"/>
      <w:kern w:val="28"/>
      <w:sz w:val="28"/>
      <w:szCs w:val="56"/>
    </w:rPr>
  </w:style>
  <w:style w:type="character" w:styleId="CommentReference">
    <w:name w:val="annotation reference"/>
    <w:basedOn w:val="DefaultParagraphFont"/>
    <w:uiPriority w:val="99"/>
    <w:semiHidden/>
    <w:unhideWhenUsed/>
    <w:rsid w:val="00EB7B67"/>
    <w:rPr>
      <w:sz w:val="16"/>
      <w:szCs w:val="16"/>
    </w:rPr>
  </w:style>
  <w:style w:type="paragraph" w:styleId="CommentText">
    <w:name w:val="annotation text"/>
    <w:basedOn w:val="Normal"/>
    <w:link w:val="CommentTextChar"/>
    <w:uiPriority w:val="99"/>
    <w:semiHidden/>
    <w:unhideWhenUsed/>
    <w:rsid w:val="00EB7B67"/>
    <w:pPr>
      <w:spacing w:line="240" w:lineRule="auto"/>
    </w:pPr>
    <w:rPr>
      <w:sz w:val="20"/>
      <w:szCs w:val="20"/>
    </w:rPr>
  </w:style>
  <w:style w:type="character" w:customStyle="1" w:styleId="CommentTextChar">
    <w:name w:val="Comment Text Char"/>
    <w:basedOn w:val="DefaultParagraphFont"/>
    <w:link w:val="CommentText"/>
    <w:uiPriority w:val="99"/>
    <w:semiHidden/>
    <w:rsid w:val="00EB7B6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7B67"/>
    <w:rPr>
      <w:b/>
      <w:bCs/>
    </w:rPr>
  </w:style>
  <w:style w:type="character" w:customStyle="1" w:styleId="CommentSubjectChar">
    <w:name w:val="Comment Subject Char"/>
    <w:basedOn w:val="CommentTextChar"/>
    <w:link w:val="CommentSubject"/>
    <w:uiPriority w:val="99"/>
    <w:semiHidden/>
    <w:rsid w:val="00EB7B67"/>
    <w:rPr>
      <w:rFonts w:ascii="Times New Roman" w:hAnsi="Times New Roman"/>
      <w:b/>
      <w:bCs/>
      <w:sz w:val="20"/>
      <w:szCs w:val="20"/>
    </w:rPr>
  </w:style>
  <w:style w:type="paragraph" w:customStyle="1" w:styleId="title1">
    <w:name w:val="title1"/>
    <w:basedOn w:val="Normal"/>
    <w:rsid w:val="00DF322B"/>
    <w:pPr>
      <w:spacing w:line="240" w:lineRule="auto"/>
    </w:pPr>
    <w:rPr>
      <w:rFonts w:eastAsia="Times New Roman" w:cs="Times New Roman"/>
      <w:sz w:val="27"/>
      <w:szCs w:val="27"/>
      <w:lang w:eastAsia="zh-TW"/>
    </w:rPr>
  </w:style>
  <w:style w:type="paragraph" w:customStyle="1" w:styleId="desc2">
    <w:name w:val="desc2"/>
    <w:basedOn w:val="Normal"/>
    <w:rsid w:val="00DF322B"/>
    <w:pPr>
      <w:spacing w:line="240" w:lineRule="auto"/>
    </w:pPr>
    <w:rPr>
      <w:rFonts w:eastAsia="Times New Roman" w:cs="Times New Roman"/>
      <w:sz w:val="26"/>
      <w:szCs w:val="26"/>
      <w:lang w:eastAsia="zh-TW"/>
    </w:rPr>
  </w:style>
  <w:style w:type="paragraph" w:customStyle="1" w:styleId="details1">
    <w:name w:val="details1"/>
    <w:basedOn w:val="Normal"/>
    <w:rsid w:val="00DF322B"/>
    <w:pPr>
      <w:spacing w:line="240" w:lineRule="auto"/>
    </w:pPr>
    <w:rPr>
      <w:rFonts w:eastAsia="Times New Roman" w:cs="Times New Roman"/>
      <w:sz w:val="22"/>
      <w:lang w:eastAsia="zh-TW"/>
    </w:rPr>
  </w:style>
  <w:style w:type="character" w:customStyle="1" w:styleId="jrnl">
    <w:name w:val="jrnl"/>
    <w:basedOn w:val="DefaultParagraphFont"/>
    <w:rsid w:val="00DF3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6472664">
      <w:bodyDiv w:val="1"/>
      <w:marLeft w:val="0"/>
      <w:marRight w:val="0"/>
      <w:marTop w:val="0"/>
      <w:marBottom w:val="0"/>
      <w:divBdr>
        <w:top w:val="none" w:sz="0" w:space="0" w:color="auto"/>
        <w:left w:val="none" w:sz="0" w:space="0" w:color="auto"/>
        <w:bottom w:val="none" w:sz="0" w:space="0" w:color="auto"/>
        <w:right w:val="none" w:sz="0" w:space="0" w:color="auto"/>
      </w:divBdr>
    </w:div>
    <w:div w:id="1146506255">
      <w:bodyDiv w:val="1"/>
      <w:marLeft w:val="0"/>
      <w:marRight w:val="0"/>
      <w:marTop w:val="0"/>
      <w:marBottom w:val="0"/>
      <w:divBdr>
        <w:top w:val="none" w:sz="0" w:space="0" w:color="auto"/>
        <w:left w:val="none" w:sz="0" w:space="0" w:color="auto"/>
        <w:bottom w:val="none" w:sz="0" w:space="0" w:color="auto"/>
        <w:right w:val="none" w:sz="0" w:space="0" w:color="auto"/>
      </w:divBdr>
    </w:div>
    <w:div w:id="1639264341">
      <w:bodyDiv w:val="1"/>
      <w:marLeft w:val="0"/>
      <w:marRight w:val="0"/>
      <w:marTop w:val="0"/>
      <w:marBottom w:val="0"/>
      <w:divBdr>
        <w:top w:val="none" w:sz="0" w:space="0" w:color="auto"/>
        <w:left w:val="none" w:sz="0" w:space="0" w:color="auto"/>
        <w:bottom w:val="none" w:sz="0" w:space="0" w:color="auto"/>
        <w:right w:val="none" w:sz="0" w:space="0" w:color="auto"/>
      </w:divBdr>
      <w:divsChild>
        <w:div w:id="668164">
          <w:marLeft w:val="0"/>
          <w:marRight w:val="1"/>
          <w:marTop w:val="0"/>
          <w:marBottom w:val="0"/>
          <w:divBdr>
            <w:top w:val="none" w:sz="0" w:space="0" w:color="auto"/>
            <w:left w:val="none" w:sz="0" w:space="0" w:color="auto"/>
            <w:bottom w:val="none" w:sz="0" w:space="0" w:color="auto"/>
            <w:right w:val="none" w:sz="0" w:space="0" w:color="auto"/>
          </w:divBdr>
          <w:divsChild>
            <w:div w:id="1834761547">
              <w:marLeft w:val="0"/>
              <w:marRight w:val="0"/>
              <w:marTop w:val="0"/>
              <w:marBottom w:val="0"/>
              <w:divBdr>
                <w:top w:val="none" w:sz="0" w:space="0" w:color="auto"/>
                <w:left w:val="none" w:sz="0" w:space="0" w:color="auto"/>
                <w:bottom w:val="none" w:sz="0" w:space="0" w:color="auto"/>
                <w:right w:val="none" w:sz="0" w:space="0" w:color="auto"/>
              </w:divBdr>
              <w:divsChild>
                <w:div w:id="1499268833">
                  <w:marLeft w:val="0"/>
                  <w:marRight w:val="1"/>
                  <w:marTop w:val="0"/>
                  <w:marBottom w:val="0"/>
                  <w:divBdr>
                    <w:top w:val="none" w:sz="0" w:space="0" w:color="auto"/>
                    <w:left w:val="none" w:sz="0" w:space="0" w:color="auto"/>
                    <w:bottom w:val="none" w:sz="0" w:space="0" w:color="auto"/>
                    <w:right w:val="none" w:sz="0" w:space="0" w:color="auto"/>
                  </w:divBdr>
                  <w:divsChild>
                    <w:div w:id="1276250148">
                      <w:marLeft w:val="0"/>
                      <w:marRight w:val="0"/>
                      <w:marTop w:val="0"/>
                      <w:marBottom w:val="0"/>
                      <w:divBdr>
                        <w:top w:val="none" w:sz="0" w:space="0" w:color="auto"/>
                        <w:left w:val="none" w:sz="0" w:space="0" w:color="auto"/>
                        <w:bottom w:val="none" w:sz="0" w:space="0" w:color="auto"/>
                        <w:right w:val="none" w:sz="0" w:space="0" w:color="auto"/>
                      </w:divBdr>
                      <w:divsChild>
                        <w:div w:id="91632826">
                          <w:marLeft w:val="0"/>
                          <w:marRight w:val="0"/>
                          <w:marTop w:val="0"/>
                          <w:marBottom w:val="0"/>
                          <w:divBdr>
                            <w:top w:val="none" w:sz="0" w:space="0" w:color="auto"/>
                            <w:left w:val="none" w:sz="0" w:space="0" w:color="auto"/>
                            <w:bottom w:val="none" w:sz="0" w:space="0" w:color="auto"/>
                            <w:right w:val="none" w:sz="0" w:space="0" w:color="auto"/>
                          </w:divBdr>
                          <w:divsChild>
                            <w:div w:id="1002315531">
                              <w:marLeft w:val="0"/>
                              <w:marRight w:val="0"/>
                              <w:marTop w:val="120"/>
                              <w:marBottom w:val="360"/>
                              <w:divBdr>
                                <w:top w:val="none" w:sz="0" w:space="0" w:color="auto"/>
                                <w:left w:val="none" w:sz="0" w:space="0" w:color="auto"/>
                                <w:bottom w:val="none" w:sz="0" w:space="0" w:color="auto"/>
                                <w:right w:val="none" w:sz="0" w:space="0" w:color="auto"/>
                              </w:divBdr>
                              <w:divsChild>
                                <w:div w:id="405423434">
                                  <w:marLeft w:val="420"/>
                                  <w:marRight w:val="0"/>
                                  <w:marTop w:val="0"/>
                                  <w:marBottom w:val="0"/>
                                  <w:divBdr>
                                    <w:top w:val="none" w:sz="0" w:space="0" w:color="auto"/>
                                    <w:left w:val="none" w:sz="0" w:space="0" w:color="auto"/>
                                    <w:bottom w:val="none" w:sz="0" w:space="0" w:color="auto"/>
                                    <w:right w:val="none" w:sz="0" w:space="0" w:color="auto"/>
                                  </w:divBdr>
                                  <w:divsChild>
                                    <w:div w:id="141724718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0272347">
      <w:bodyDiv w:val="1"/>
      <w:marLeft w:val="0"/>
      <w:marRight w:val="0"/>
      <w:marTop w:val="0"/>
      <w:marBottom w:val="0"/>
      <w:divBdr>
        <w:top w:val="none" w:sz="0" w:space="0" w:color="auto"/>
        <w:left w:val="none" w:sz="0" w:space="0" w:color="auto"/>
        <w:bottom w:val="none" w:sz="0" w:space="0" w:color="auto"/>
        <w:right w:val="none" w:sz="0" w:space="0" w:color="auto"/>
      </w:divBdr>
      <w:divsChild>
        <w:div w:id="1569146040">
          <w:marLeft w:val="0"/>
          <w:marRight w:val="1"/>
          <w:marTop w:val="0"/>
          <w:marBottom w:val="0"/>
          <w:divBdr>
            <w:top w:val="none" w:sz="0" w:space="0" w:color="auto"/>
            <w:left w:val="none" w:sz="0" w:space="0" w:color="auto"/>
            <w:bottom w:val="none" w:sz="0" w:space="0" w:color="auto"/>
            <w:right w:val="none" w:sz="0" w:space="0" w:color="auto"/>
          </w:divBdr>
          <w:divsChild>
            <w:div w:id="1003045168">
              <w:marLeft w:val="0"/>
              <w:marRight w:val="0"/>
              <w:marTop w:val="0"/>
              <w:marBottom w:val="0"/>
              <w:divBdr>
                <w:top w:val="none" w:sz="0" w:space="0" w:color="auto"/>
                <w:left w:val="none" w:sz="0" w:space="0" w:color="auto"/>
                <w:bottom w:val="none" w:sz="0" w:space="0" w:color="auto"/>
                <w:right w:val="none" w:sz="0" w:space="0" w:color="auto"/>
              </w:divBdr>
              <w:divsChild>
                <w:div w:id="1960381609">
                  <w:marLeft w:val="0"/>
                  <w:marRight w:val="1"/>
                  <w:marTop w:val="0"/>
                  <w:marBottom w:val="0"/>
                  <w:divBdr>
                    <w:top w:val="none" w:sz="0" w:space="0" w:color="auto"/>
                    <w:left w:val="none" w:sz="0" w:space="0" w:color="auto"/>
                    <w:bottom w:val="none" w:sz="0" w:space="0" w:color="auto"/>
                    <w:right w:val="none" w:sz="0" w:space="0" w:color="auto"/>
                  </w:divBdr>
                  <w:divsChild>
                    <w:div w:id="1591162860">
                      <w:marLeft w:val="0"/>
                      <w:marRight w:val="0"/>
                      <w:marTop w:val="0"/>
                      <w:marBottom w:val="0"/>
                      <w:divBdr>
                        <w:top w:val="none" w:sz="0" w:space="0" w:color="auto"/>
                        <w:left w:val="none" w:sz="0" w:space="0" w:color="auto"/>
                        <w:bottom w:val="none" w:sz="0" w:space="0" w:color="auto"/>
                        <w:right w:val="none" w:sz="0" w:space="0" w:color="auto"/>
                      </w:divBdr>
                      <w:divsChild>
                        <w:div w:id="2039041248">
                          <w:marLeft w:val="0"/>
                          <w:marRight w:val="0"/>
                          <w:marTop w:val="0"/>
                          <w:marBottom w:val="0"/>
                          <w:divBdr>
                            <w:top w:val="none" w:sz="0" w:space="0" w:color="auto"/>
                            <w:left w:val="none" w:sz="0" w:space="0" w:color="auto"/>
                            <w:bottom w:val="none" w:sz="0" w:space="0" w:color="auto"/>
                            <w:right w:val="none" w:sz="0" w:space="0" w:color="auto"/>
                          </w:divBdr>
                          <w:divsChild>
                            <w:div w:id="998654447">
                              <w:marLeft w:val="0"/>
                              <w:marRight w:val="0"/>
                              <w:marTop w:val="120"/>
                              <w:marBottom w:val="360"/>
                              <w:divBdr>
                                <w:top w:val="none" w:sz="0" w:space="0" w:color="auto"/>
                                <w:left w:val="none" w:sz="0" w:space="0" w:color="auto"/>
                                <w:bottom w:val="none" w:sz="0" w:space="0" w:color="auto"/>
                                <w:right w:val="none" w:sz="0" w:space="0" w:color="auto"/>
                              </w:divBdr>
                              <w:divsChild>
                                <w:div w:id="398208251">
                                  <w:marLeft w:val="0"/>
                                  <w:marRight w:val="0"/>
                                  <w:marTop w:val="0"/>
                                  <w:marBottom w:val="0"/>
                                  <w:divBdr>
                                    <w:top w:val="none" w:sz="0" w:space="0" w:color="auto"/>
                                    <w:left w:val="none" w:sz="0" w:space="0" w:color="auto"/>
                                    <w:bottom w:val="none" w:sz="0" w:space="0" w:color="auto"/>
                                    <w:right w:val="none" w:sz="0" w:space="0" w:color="auto"/>
                                  </w:divBdr>
                                </w:div>
                                <w:div w:id="1470243140">
                                  <w:marLeft w:val="420"/>
                                  <w:marRight w:val="0"/>
                                  <w:marTop w:val="0"/>
                                  <w:marBottom w:val="0"/>
                                  <w:divBdr>
                                    <w:top w:val="none" w:sz="0" w:space="0" w:color="auto"/>
                                    <w:left w:val="none" w:sz="0" w:space="0" w:color="auto"/>
                                    <w:bottom w:val="none" w:sz="0" w:space="0" w:color="auto"/>
                                    <w:right w:val="none" w:sz="0" w:space="0" w:color="auto"/>
                                  </w:divBdr>
                                  <w:divsChild>
                                    <w:div w:id="9298930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EE7F21-F00D-410B-B599-F52274124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48</Pages>
  <Words>40323</Words>
  <Characters>229847</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69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adbent P.K.</dc:creator>
  <cp:keywords/>
  <dc:description/>
  <cp:lastModifiedBy>PK Broadbent</cp:lastModifiedBy>
  <cp:revision>4</cp:revision>
  <cp:lastPrinted>2019-10-18T09:56:00Z</cp:lastPrinted>
  <dcterms:created xsi:type="dcterms:W3CDTF">2020-07-22T14:50:00Z</dcterms:created>
  <dcterms:modified xsi:type="dcterms:W3CDTF">2020-11-06T11:00:00Z</dcterms:modified>
</cp:coreProperties>
</file>